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72F19" w14:textId="6482464C" w:rsidR="000A3FD4" w:rsidRPr="00A50499" w:rsidRDefault="000A3FD4" w:rsidP="00A50499">
      <w:pPr>
        <w:widowControl/>
        <w:ind w:firstLineChars="0" w:firstLine="0"/>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s and carbon </w:t>
      </w:r>
      <w:del w:id="1" w:author="WANG HONGTAO" w:date="2022-04-26T20:27:00Z">
        <w:r w:rsidRPr="00A50499" w:rsidDel="00FD46A9">
          <w:rPr>
            <w:rFonts w:cs="Times New Roman"/>
            <w:b/>
            <w:bCs/>
            <w:sz w:val="28"/>
            <w:szCs w:val="24"/>
            <w:shd w:val="clear" w:color="auto" w:fill="FFFFFF"/>
          </w:rPr>
          <w:delText xml:space="preserve"> </w:delText>
        </w:r>
      </w:del>
      <w:r w:rsidRPr="00A50499">
        <w:rPr>
          <w:rFonts w:cs="Times New Roman"/>
          <w:b/>
          <w:bCs/>
          <w:sz w:val="28"/>
          <w:szCs w:val="24"/>
          <w:shd w:val="clear" w:color="auto" w:fill="FFFFFF"/>
        </w:rPr>
        <w:t xml:space="preserve">reduction potential </w:t>
      </w:r>
      <w:del w:id="2" w:author="WANG HONGTAO" w:date="2022-04-26T23:08:00Z">
        <w:r w:rsidRPr="00A50499" w:rsidDel="00A8056A">
          <w:rPr>
            <w:rFonts w:cs="Times New Roman" w:hint="eastAsia"/>
            <w:b/>
            <w:bCs/>
            <w:sz w:val="28"/>
            <w:szCs w:val="24"/>
            <w:shd w:val="clear" w:color="auto" w:fill="FFFFFF"/>
          </w:rPr>
          <w:delText>i</w:delText>
        </w:r>
      </w:del>
      <w:proofErr w:type="spellStart"/>
      <w:r w:rsidRPr="00A50499">
        <w:rPr>
          <w:rFonts w:cs="Times New Roman" w:hint="eastAsia"/>
          <w:b/>
          <w:bCs/>
          <w:sz w:val="28"/>
          <w:szCs w:val="24"/>
          <w:shd w:val="clear" w:color="auto" w:fill="FFFFFF"/>
        </w:rPr>
        <w:t>n</w:t>
      </w:r>
      <w:proofErr w:type="spellEnd"/>
      <w:r w:rsidRPr="00A50499">
        <w:rPr>
          <w:rFonts w:cs="Times New Roman"/>
          <w:b/>
          <w:bCs/>
          <w:sz w:val="28"/>
          <w:szCs w:val="24"/>
          <w:shd w:val="clear" w:color="auto" w:fill="FFFFFF"/>
        </w:rPr>
        <w:t xml:space="preserve"> C</w:t>
      </w:r>
      <w:r w:rsidRPr="00A50499">
        <w:rPr>
          <w:rFonts w:cs="Times New Roman" w:hint="eastAsia"/>
          <w:b/>
          <w:bCs/>
          <w:sz w:val="28"/>
          <w:szCs w:val="24"/>
          <w:shd w:val="clear" w:color="auto" w:fill="FFFFFF"/>
        </w:rPr>
        <w:t>hina:</w:t>
      </w:r>
      <w:r w:rsidRPr="00A50499">
        <w:rPr>
          <w:rFonts w:cs="Times New Roman"/>
          <w:b/>
          <w:bCs/>
          <w:sz w:val="28"/>
          <w:szCs w:val="24"/>
          <w:shd w:val="clear" w:color="auto" w:fill="FFFFFF"/>
        </w:rPr>
        <w:t xml:space="preserve"> </w:t>
      </w:r>
      <w:proofErr w:type="gramStart"/>
      <w:r w:rsidRPr="00A50499">
        <w:rPr>
          <w:rFonts w:cs="Times New Roman"/>
          <w:b/>
          <w:bCs/>
          <w:sz w:val="28"/>
          <w:szCs w:val="24"/>
          <w:shd w:val="clear" w:color="auto" w:fill="FFFFFF"/>
        </w:rPr>
        <w:t>a</w:t>
      </w:r>
      <w:proofErr w:type="gramEnd"/>
      <w:r w:rsidRPr="00A50499">
        <w:rPr>
          <w:rFonts w:cs="Times New Roman"/>
          <w:b/>
          <w:bCs/>
          <w:sz w:val="28"/>
          <w:szCs w:val="24"/>
          <w:shd w:val="clear" w:color="auto" w:fill="FFFFFF"/>
        </w:rPr>
        <w:t xml:space="preserve"> Shared </w:t>
      </w:r>
      <w:commentRangeStart w:id="3"/>
      <w:r w:rsidRPr="00A50499">
        <w:rPr>
          <w:rFonts w:cs="Times New Roman"/>
          <w:b/>
          <w:bCs/>
          <w:sz w:val="28"/>
          <w:szCs w:val="24"/>
          <w:shd w:val="clear" w:color="auto" w:fill="FFFFFF"/>
        </w:rPr>
        <w:t>Socio-economic</w:t>
      </w:r>
      <w:commentRangeEnd w:id="3"/>
      <w:r w:rsidR="00A8056A">
        <w:rPr>
          <w:rStyle w:val="a7"/>
        </w:rPr>
        <w:commentReference w:id="3"/>
      </w:r>
      <w:r w:rsidRPr="00A50499">
        <w:rPr>
          <w:rFonts w:cs="Times New Roman"/>
          <w:b/>
          <w:bCs/>
          <w:sz w:val="28"/>
          <w:szCs w:val="24"/>
          <w:shd w:val="clear" w:color="auto" w:fill="FFFFFF"/>
        </w:rPr>
        <w:t xml:space="preserve"> Pathways scenario analysis</w:t>
      </w:r>
      <w:r w:rsidRPr="00A50499" w:rsidDel="003B33C3">
        <w:rPr>
          <w:rFonts w:cs="Times New Roman"/>
          <w:b/>
          <w:bCs/>
          <w:sz w:val="28"/>
          <w:szCs w:val="24"/>
          <w:shd w:val="clear" w:color="auto" w:fill="FFFFFF"/>
        </w:rPr>
        <w:t xml:space="preserve"> </w:t>
      </w:r>
    </w:p>
    <w:p w14:paraId="14C6B271" w14:textId="77777777" w:rsidR="000A3FD4" w:rsidRPr="00D35E69" w:rsidRDefault="000A3FD4" w:rsidP="000A3FD4">
      <w:pPr>
        <w:widowControl/>
        <w:spacing w:line="240" w:lineRule="auto"/>
        <w:ind w:firstLineChars="0" w:firstLine="0"/>
        <w:rPr>
          <w:rFonts w:cs="Times New Roman"/>
          <w:b/>
          <w:bCs/>
          <w:shd w:val="clear" w:color="auto" w:fill="FFFFFF"/>
        </w:rPr>
      </w:pPr>
    </w:p>
    <w:p w14:paraId="25B86328" w14:textId="77777777" w:rsidR="000A3FD4" w:rsidRPr="00D35E69" w:rsidRDefault="000A3FD4" w:rsidP="000A3FD4">
      <w:pPr>
        <w:widowControl/>
        <w:spacing w:line="240" w:lineRule="auto"/>
        <w:ind w:firstLineChars="0" w:firstLine="0"/>
        <w:rPr>
          <w:rFonts w:cs="Times New Roman"/>
          <w:b/>
          <w:bCs/>
          <w:shd w:val="clear" w:color="auto" w:fill="FFFFFF"/>
        </w:rPr>
      </w:pPr>
    </w:p>
    <w:p w14:paraId="2DC0C1A9" w14:textId="77777777" w:rsidR="000A3FD4" w:rsidRPr="00D35E69" w:rsidRDefault="000A3FD4" w:rsidP="000A3FD4">
      <w:pPr>
        <w:widowControl/>
        <w:spacing w:line="240" w:lineRule="auto"/>
        <w:ind w:firstLineChars="0" w:firstLine="0"/>
        <w:rPr>
          <w:rFonts w:ascii="Helvetica" w:hAnsi="Helvetica" w:cs="Helvetica"/>
          <w:b/>
          <w:bCs/>
          <w:shd w:val="clear" w:color="auto" w:fill="FFFFFF"/>
        </w:rPr>
      </w:pPr>
      <w:r w:rsidRPr="00D35E69">
        <w:rPr>
          <w:rFonts w:cs="Times New Roman"/>
          <w:b/>
          <w:bCs/>
          <w:shd w:val="clear" w:color="auto" w:fill="FFFFFF"/>
        </w:rPr>
        <w:t>ABSTRACT:</w:t>
      </w:r>
    </w:p>
    <w:p w14:paraId="56D238D9" w14:textId="77777777" w:rsidR="000A3FD4" w:rsidRDefault="000A3FD4" w:rsidP="000A3FD4">
      <w:pPr>
        <w:widowControl/>
        <w:spacing w:line="240" w:lineRule="auto"/>
        <w:ind w:firstLineChars="0" w:firstLine="0"/>
        <w:rPr>
          <w:rFonts w:ascii="Helvetica" w:hAnsi="Helvetica" w:cs="Helvetica"/>
          <w:b/>
          <w:bCs/>
          <w:color w:val="333333"/>
          <w:shd w:val="clear" w:color="auto" w:fill="FFFFFF"/>
        </w:rPr>
      </w:pPr>
    </w:p>
    <w:p w14:paraId="59DBCF79" w14:textId="561CCA72" w:rsidR="000A3FD4" w:rsidRPr="000E3624" w:rsidRDefault="000A3FD4" w:rsidP="00A50499">
      <w:pPr>
        <w:widowControl/>
        <w:ind w:firstLineChars="0" w:firstLine="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del w:id="4" w:author="Owen" w:date="2022-04-27T20:32:00Z">
        <w:r w:rsidRPr="00DA632F" w:rsidDel="00590207">
          <w:rPr>
            <w:rFonts w:cs="Times New Roman" w:hint="eastAsia"/>
            <w:szCs w:val="24"/>
          </w:rPr>
          <w:delText>in</w:delText>
        </w:r>
      </w:del>
      <w:ins w:id="5" w:author="Owen" w:date="2022-04-27T20:32:00Z">
        <w:r w:rsidR="00590207">
          <w:rPr>
            <w:rFonts w:cs="Times New Roman" w:hint="eastAsia"/>
            <w:szCs w:val="24"/>
          </w:rPr>
          <w:t>of</w:t>
        </w:r>
      </w:ins>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del w:id="6" w:author="Owen" w:date="2022-04-27T20:33:00Z">
        <w:r w:rsidDel="00590207">
          <w:rPr>
            <w:rFonts w:cs="Times New Roman"/>
            <w:szCs w:val="24"/>
          </w:rPr>
          <w:delText>,</w:delText>
        </w:r>
      </w:del>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ins w:id="7" w:author="Owen" w:date="2022-04-27T20:33:00Z">
        <w:r w:rsidR="00590207">
          <w:rPr>
            <w:rFonts w:cs="Times New Roman"/>
          </w:rPr>
          <w:t>,</w:t>
        </w:r>
      </w:ins>
      <w:r w:rsidRPr="003F3FAF">
        <w:rPr>
          <w:rFonts w:cs="Times New Roman"/>
        </w:rPr>
        <w:t xml:space="preserve"> and low </w:t>
      </w:r>
      <w:r>
        <w:rPr>
          <w:rFonts w:cs="Times New Roman"/>
        </w:rPr>
        <w:t>recycling rates. In this study, data from 3</w:t>
      </w:r>
      <w:ins w:id="8" w:author="WANG HONGTAO" w:date="2022-04-26T21:05:00Z">
        <w:r w:rsidR="00642F0D">
          <w:rPr>
            <w:rFonts w:cs="Times New Roman" w:hint="eastAsia"/>
          </w:rPr>
          <w:t>,</w:t>
        </w:r>
      </w:ins>
      <w:r>
        <w:rPr>
          <w:rFonts w:cs="Times New Roman"/>
        </w:rPr>
        <w:t>495 wastewater treatment plants were used to screen sludge driving factors in 338 Chinese cities, and a random forest regression model was used to predict future sludge generation and associated carbon emissions at the provincial level under Shared Socio</w:t>
      </w:r>
      <w:ins w:id="9" w:author="Owen" w:date="2022-04-27T20:33:00Z">
        <w:r w:rsidR="00590207">
          <w:rPr>
            <w:rFonts w:cs="Times New Roman"/>
          </w:rPr>
          <w:t>-</w:t>
        </w:r>
      </w:ins>
      <w:r>
        <w:rPr>
          <w:rFonts w:cs="Times New Roman"/>
        </w:rPr>
        <w:t xml:space="preserve">economic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w:t>
      </w:r>
      <w:ins w:id="10" w:author="WANG HONGTAO" w:date="2022-04-26T22:07:00Z">
        <w:r w:rsidR="00296F3D">
          <w:rPr>
            <w:rFonts w:cs="Times New Roman"/>
          </w:rPr>
          <w:t>,</w:t>
        </w:r>
      </w:ins>
      <w:r>
        <w:rPr>
          <w:rFonts w:cs="Times New Roman"/>
        </w:rPr>
        <w:t xml:space="preserve"> it may be possible to control s</w:t>
      </w:r>
      <w:r w:rsidRPr="00FC0A99">
        <w:rPr>
          <w:rFonts w:cs="Times New Roman"/>
        </w:rPr>
        <w:t xml:space="preserve">ludge generation </w:t>
      </w:r>
      <w:r>
        <w:rPr>
          <w:rFonts w:cs="Times New Roman"/>
        </w:rPr>
        <w:t xml:space="preserve">at </w:t>
      </w:r>
      <w:ins w:id="11" w:author="Owen" w:date="2022-04-28T19:02:00Z">
        <w:r w:rsidR="0043254A">
          <w:rPr>
            <w:rFonts w:cs="Times New Roman"/>
          </w:rPr>
          <w:t xml:space="preserve">the </w:t>
        </w:r>
      </w:ins>
      <w:r>
        <w:rPr>
          <w:rFonts w:cs="Times New Roman"/>
        </w:rPr>
        <w:t xml:space="preserve">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60B32B59" w14:textId="77777777" w:rsidR="000A3FD4" w:rsidRPr="00AC38A4" w:rsidRDefault="000A3FD4" w:rsidP="000A3FD4">
      <w:pPr>
        <w:widowControl/>
        <w:spacing w:line="240" w:lineRule="auto"/>
        <w:ind w:firstLineChars="0" w:firstLine="0"/>
        <w:rPr>
          <w:rFonts w:cs="Times New Roman"/>
        </w:rPr>
      </w:pPr>
    </w:p>
    <w:p w14:paraId="5492DFBB" w14:textId="77777777" w:rsidR="000A3FD4" w:rsidRPr="00FC0A99" w:rsidRDefault="000A3FD4" w:rsidP="000A3FD4">
      <w:pPr>
        <w:widowControl/>
        <w:spacing w:line="240" w:lineRule="auto"/>
        <w:ind w:firstLineChars="0" w:firstLine="0"/>
        <w:rPr>
          <w:rFonts w:cs="Times New Roman"/>
        </w:rPr>
      </w:pPr>
    </w:p>
    <w:p w14:paraId="219DE014" w14:textId="77777777" w:rsidR="000A3FD4"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40AA1C42" w14:textId="77777777" w:rsidR="000A3FD4" w:rsidRDefault="000A3FD4" w:rsidP="000A3FD4">
      <w:pPr>
        <w:widowControl/>
        <w:spacing w:line="240" w:lineRule="auto"/>
        <w:ind w:firstLineChars="0" w:firstLine="0"/>
      </w:pPr>
      <w:r w:rsidRPr="003F3FAF">
        <w:rPr>
          <w:rFonts w:cs="Times New Roman" w:hint="eastAsia"/>
          <w:b/>
          <w:bCs/>
          <w:color w:val="333333"/>
          <w:shd w:val="clear" w:color="auto" w:fill="FFFFFF"/>
        </w:rPr>
        <w:t>K</w:t>
      </w:r>
      <w:r w:rsidRPr="003F3FAF">
        <w:rPr>
          <w:rFonts w:cs="Times New Roman"/>
          <w:b/>
          <w:bCs/>
          <w:color w:val="333333"/>
          <w:shd w:val="clear" w:color="auto" w:fill="FFFFFF"/>
        </w:rPr>
        <w:t>EYWORDS</w:t>
      </w:r>
      <w:r w:rsidRPr="003F3FAF">
        <w:rPr>
          <w:rFonts w:cs="Times New Roman" w:hint="eastAsia"/>
          <w:b/>
          <w:bCs/>
          <w:color w:val="333333"/>
          <w:shd w:val="clear" w:color="auto" w:fill="FFFFFF"/>
        </w:rPr>
        <w:t>:</w:t>
      </w:r>
      <w:r>
        <w:rPr>
          <w:rFonts w:cs="Times New Roman"/>
          <w:b/>
          <w:bCs/>
          <w:color w:val="333333"/>
          <w:shd w:val="clear" w:color="auto" w:fill="FFFFFF"/>
        </w:rPr>
        <w:t xml:space="preserve"> </w:t>
      </w: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t>S</w:t>
      </w:r>
      <w:r w:rsidRPr="003F3FAF">
        <w:t xml:space="preserve">ocioeconomic </w:t>
      </w:r>
      <w:r>
        <w:t>P</w:t>
      </w:r>
      <w:r w:rsidRPr="003F3FAF">
        <w:t xml:space="preserve">athways </w:t>
      </w:r>
    </w:p>
    <w:p w14:paraId="590AE445" w14:textId="77777777" w:rsidR="000A3FD4" w:rsidRPr="0004676B" w:rsidRDefault="000A3FD4" w:rsidP="000A3FD4">
      <w:pPr>
        <w:widowControl/>
        <w:spacing w:line="240" w:lineRule="auto"/>
        <w:ind w:firstLineChars="0" w:firstLine="0"/>
        <w:rPr>
          <w:rFonts w:ascii="Helvetica" w:hAnsi="Helvetica" w:cs="Helvetica"/>
          <w:b/>
          <w:bCs/>
          <w:color w:val="333333"/>
          <w:shd w:val="clear" w:color="auto" w:fill="FFFFFF"/>
        </w:rPr>
      </w:pPr>
    </w:p>
    <w:p w14:paraId="11E4122C" w14:textId="77777777" w:rsidR="000A3FD4" w:rsidRPr="00A50499" w:rsidRDefault="000A3FD4" w:rsidP="004617D6">
      <w:pPr>
        <w:pStyle w:val="1"/>
        <w:ind w:firstLineChars="100" w:firstLine="321"/>
      </w:pPr>
      <w:commentRangeStart w:id="12"/>
      <w:r w:rsidRPr="00A50499">
        <w:rPr>
          <w:rFonts w:hint="eastAsia"/>
        </w:rPr>
        <w:t>H</w:t>
      </w:r>
      <w:r w:rsidRPr="00A50499">
        <w:t>IGHLIGHTS:</w:t>
      </w:r>
      <w:commentRangeEnd w:id="12"/>
      <w:r w:rsidR="00385261">
        <w:rPr>
          <w:rStyle w:val="a7"/>
          <w:rFonts w:eastAsia="宋体"/>
          <w:b w:val="0"/>
          <w:bCs w:val="0"/>
          <w:kern w:val="2"/>
        </w:rPr>
        <w:commentReference w:id="12"/>
      </w:r>
    </w:p>
    <w:p w14:paraId="7599D30F" w14:textId="77777777" w:rsidR="000A3FD4" w:rsidRPr="00EE3641"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2942E5AE" w14:textId="5A12031C"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ins w:id="13" w:author="Owen" w:date="2022-04-27T20:34:00Z">
        <w:r w:rsidR="00590207">
          <w:rPr>
            <w:rFonts w:ascii="Times New Roman" w:hAnsi="Times New Roman" w:cstheme="minorBidi"/>
            <w:kern w:val="2"/>
            <w:sz w:val="24"/>
            <w:lang w:eastAsia="zh-CN"/>
          </w:rPr>
          <w:t>,</w:t>
        </w:r>
      </w:ins>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0672082D" w14:textId="77777777" w:rsidR="000A3FD4" w:rsidRPr="000F350F"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5FB05028" w14:textId="77777777"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09FFF603" w14:textId="77777777" w:rsidR="000A3FD4" w:rsidRPr="003F3FAF" w:rsidRDefault="000A3FD4" w:rsidP="000A3FD4">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p w14:paraId="5B1E8EF3" w14:textId="77777777" w:rsidR="000A3FD4" w:rsidRPr="000A3FD4" w:rsidRDefault="000A3FD4" w:rsidP="003F3FAF">
      <w:pPr>
        <w:widowControl/>
        <w:spacing w:line="240" w:lineRule="auto"/>
        <w:ind w:firstLineChars="0" w:firstLine="0"/>
        <w:rPr>
          <w:rFonts w:cs="Times New Roman"/>
          <w:b/>
          <w:bCs/>
          <w:color w:val="333333"/>
          <w:sz w:val="32"/>
          <w:szCs w:val="28"/>
          <w:shd w:val="clear" w:color="auto" w:fill="FFFFFF"/>
        </w:rPr>
      </w:pPr>
    </w:p>
    <w:bookmarkEnd w:id="0"/>
    <w:p w14:paraId="4E864F47" w14:textId="77777777" w:rsidR="00857393" w:rsidRDefault="00857393" w:rsidP="00857393">
      <w:pPr>
        <w:pStyle w:val="1"/>
        <w:numPr>
          <w:ilvl w:val="0"/>
          <w:numId w:val="3"/>
        </w:numPr>
        <w:tabs>
          <w:tab w:val="num" w:pos="360"/>
        </w:tabs>
        <w:ind w:left="0" w:firstLine="0"/>
      </w:pPr>
      <w:r>
        <w:t>Introduction</w:t>
      </w:r>
    </w:p>
    <w:p w14:paraId="213F3E07" w14:textId="01A90AE1" w:rsidR="002D65C5" w:rsidRPr="00A50499" w:rsidRDefault="00312472" w:rsidP="00946FFC">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sidR="002D65C5">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sidR="00745C1A">
        <w:rPr>
          <w:shd w:val="clear" w:color="auto" w:fill="FFFFFF"/>
        </w:rPr>
        <w:fldChar w:fldCharType="begin"/>
      </w:r>
      <w:r w:rsidR="00745C1A">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sidR="00745C1A">
        <w:rPr>
          <w:shd w:val="clear" w:color="auto" w:fill="FFFFFF"/>
        </w:rPr>
        <w:fldChar w:fldCharType="separate"/>
      </w:r>
      <w:r w:rsidR="00745C1A">
        <w:rPr>
          <w:noProof/>
          <w:shd w:val="clear" w:color="auto" w:fill="FFFFFF"/>
        </w:rPr>
        <w:t>(Lu et al., 2018; McCarty et al., 2011)</w:t>
      </w:r>
      <w:r w:rsidR="00745C1A">
        <w:rPr>
          <w:shd w:val="clear" w:color="auto" w:fill="FFFFFF"/>
        </w:rPr>
        <w:fldChar w:fldCharType="end"/>
      </w:r>
      <w:del w:id="14" w:author="Owen" w:date="2022-04-28T20:35:00Z">
        <w:r w:rsidRPr="000F350F" w:rsidDel="00745C1A">
          <w:rPr>
            <w:shd w:val="clear" w:color="auto" w:fill="FFFFFF"/>
          </w:rPr>
          <w:delText xml:space="preserve"> </w:delText>
        </w:r>
        <w:r w:rsidR="00F75D35" w:rsidRPr="00A82125" w:rsidDel="00745C1A">
          <w:rPr>
            <w:shd w:val="clear" w:color="auto" w:fill="FFFFFF"/>
          </w:rPr>
          <w:delText>(</w:delText>
        </w:r>
        <w:r w:rsidR="00220C7D" w:rsidDel="00745C1A">
          <w:fldChar w:fldCharType="begin"/>
        </w:r>
        <w:r w:rsidR="00220C7D" w:rsidDel="00745C1A">
          <w:delInstrText xml:space="preserve"> HYPERLINK \l "l1" </w:delInstrText>
        </w:r>
        <w:r w:rsidR="00220C7D" w:rsidDel="00745C1A">
          <w:fldChar w:fldCharType="separate"/>
        </w:r>
        <w:r w:rsidR="00F75D35" w:rsidRPr="00A82125" w:rsidDel="00745C1A">
          <w:rPr>
            <w:rStyle w:val="af9"/>
            <w:color w:val="0070C0"/>
            <w:u w:val="none"/>
            <w:shd w:val="clear" w:color="auto" w:fill="FFFFFF"/>
          </w:rPr>
          <w:delText>Lu et al., 2018</w:delText>
        </w:r>
        <w:r w:rsidR="00220C7D" w:rsidDel="00745C1A">
          <w:rPr>
            <w:rStyle w:val="af9"/>
            <w:color w:val="0070C0"/>
            <w:u w:val="none"/>
            <w:shd w:val="clear" w:color="auto" w:fill="FFFFFF"/>
          </w:rPr>
          <w:fldChar w:fldCharType="end"/>
        </w:r>
        <w:r w:rsidR="00A82125" w:rsidRPr="00A82125" w:rsidDel="00745C1A">
          <w:rPr>
            <w:color w:val="0070C0"/>
            <w:shd w:val="clear" w:color="auto" w:fill="FFFFFF"/>
          </w:rPr>
          <w:delText xml:space="preserve">; </w:delText>
        </w:r>
        <w:r w:rsidR="00220C7D" w:rsidDel="00745C1A">
          <w:fldChar w:fldCharType="begin"/>
        </w:r>
        <w:r w:rsidR="00220C7D" w:rsidDel="00745C1A">
          <w:delInstrText xml:space="preserve"> HYPERLINK \l "l2" </w:delInstrText>
        </w:r>
        <w:r w:rsidR="00220C7D" w:rsidDel="00745C1A">
          <w:fldChar w:fldCharType="separate"/>
        </w:r>
        <w:r w:rsidRPr="00A82125" w:rsidDel="00745C1A">
          <w:rPr>
            <w:rStyle w:val="af9"/>
            <w:color w:val="0070C0"/>
            <w:u w:val="none"/>
            <w:shd w:val="clear" w:color="auto" w:fill="FFFFFF"/>
          </w:rPr>
          <w:delText>McCarty et al., 2011</w:delText>
        </w:r>
        <w:r w:rsidR="00220C7D" w:rsidDel="00745C1A">
          <w:rPr>
            <w:rStyle w:val="af9"/>
            <w:color w:val="0070C0"/>
            <w:u w:val="none"/>
            <w:shd w:val="clear" w:color="auto" w:fill="FFFFFF"/>
          </w:rPr>
          <w:fldChar w:fldCharType="end"/>
        </w:r>
        <w:r w:rsidRPr="000F350F" w:rsidDel="00745C1A">
          <w:rPr>
            <w:shd w:val="clear" w:color="auto" w:fill="FFFFFF"/>
          </w:rPr>
          <w:delText>)</w:delText>
        </w:r>
      </w:del>
      <w:r w:rsidRPr="000F350F">
        <w:rPr>
          <w:shd w:val="clear" w:color="auto" w:fill="FFFFFF"/>
        </w:rPr>
        <w:t xml:space="preserve">. </w:t>
      </w:r>
      <w:r w:rsidR="00946FFC">
        <w:rPr>
          <w:rFonts w:cs="Times New Roman"/>
        </w:rPr>
        <w:t xml:space="preserve">Sludge management </w:t>
      </w:r>
      <w:r w:rsidR="00946FFC" w:rsidRPr="00DA632F">
        <w:rPr>
          <w:rFonts w:cs="Times New Roman"/>
          <w:szCs w:val="24"/>
        </w:rPr>
        <w:t xml:space="preserve">accounts for </w:t>
      </w:r>
      <w:r w:rsidR="00946FFC">
        <w:rPr>
          <w:rFonts w:cs="Times New Roman"/>
          <w:szCs w:val="24"/>
        </w:rPr>
        <w:t xml:space="preserve">a large </w:t>
      </w:r>
      <w:r w:rsidR="00946FFC" w:rsidRPr="00DA632F">
        <w:rPr>
          <w:rFonts w:cs="Times New Roman"/>
          <w:szCs w:val="24"/>
        </w:rPr>
        <w:t xml:space="preserve">share in </w:t>
      </w:r>
      <w:r w:rsidR="00946FFC">
        <w:rPr>
          <w:rFonts w:cs="Times New Roman"/>
          <w:szCs w:val="24"/>
        </w:rPr>
        <w:t>operation cost, energy consumption</w:t>
      </w:r>
      <w:ins w:id="15" w:author="Owen" w:date="2022-04-28T20:38:00Z">
        <w:r w:rsidR="00745C1A">
          <w:rPr>
            <w:rFonts w:cs="Times New Roman"/>
            <w:szCs w:val="24"/>
          </w:rPr>
          <w:t>,</w:t>
        </w:r>
      </w:ins>
      <w:r w:rsidR="00946FFC">
        <w:rPr>
          <w:rFonts w:cs="Times New Roman"/>
          <w:szCs w:val="24"/>
        </w:rPr>
        <w:t xml:space="preserve"> and environmental emissio</w:t>
      </w:r>
      <w:r w:rsidR="00946FFC" w:rsidRPr="00DA632F">
        <w:rPr>
          <w:rFonts w:cs="Times New Roman"/>
          <w:szCs w:val="24"/>
        </w:rPr>
        <w:t xml:space="preserve">n </w:t>
      </w:r>
      <w:r w:rsidR="00946FFC">
        <w:rPr>
          <w:rFonts w:cs="Times New Roman"/>
          <w:szCs w:val="24"/>
        </w:rPr>
        <w:t xml:space="preserve">in </w:t>
      </w:r>
      <w:r w:rsidR="00946FFC" w:rsidRPr="00DA632F">
        <w:rPr>
          <w:rFonts w:cs="Times New Roman"/>
          <w:szCs w:val="24"/>
        </w:rPr>
        <w:t>wastewater treatment</w:t>
      </w:r>
      <w:r w:rsidR="00946FFC">
        <w:rPr>
          <w:rFonts w:cs="Times New Roman"/>
          <w:szCs w:val="24"/>
        </w:rPr>
        <w:t xml:space="preserve">, and become </w:t>
      </w:r>
      <w:r w:rsidR="00946FFC" w:rsidRPr="00946FFC">
        <w:rPr>
          <w:rFonts w:cs="Times New Roman"/>
          <w:szCs w:val="24"/>
        </w:rPr>
        <w:t>a challenge for urban sustainability</w:t>
      </w:r>
      <w:ins w:id="16" w:author="WANG HONGTAO" w:date="2022-04-26T22:10:00Z">
        <w:r w:rsidR="006749B8">
          <w:rPr>
            <w:rFonts w:cs="Times New Roman"/>
            <w:szCs w:val="24"/>
          </w:rPr>
          <w:t xml:space="preserve"> </w:t>
        </w:r>
      </w:ins>
      <w:r w:rsidR="00745C1A">
        <w:rPr>
          <w:rFonts w:cs="Times New Roman"/>
          <w:szCs w:val="24"/>
        </w:rPr>
        <w:fldChar w:fldCharType="begin"/>
      </w:r>
      <w:r w:rsidR="00745C1A">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sidR="00745C1A">
        <w:rPr>
          <w:rFonts w:cs="Times New Roman"/>
          <w:szCs w:val="24"/>
        </w:rPr>
        <w:fldChar w:fldCharType="separate"/>
      </w:r>
      <w:r w:rsidR="00745C1A">
        <w:rPr>
          <w:rFonts w:cs="Times New Roman"/>
          <w:noProof/>
          <w:szCs w:val="24"/>
        </w:rPr>
        <w:t>(Arias et al., 2021; Corominas et al., 2013)</w:t>
      </w:r>
      <w:r w:rsidR="00745C1A">
        <w:rPr>
          <w:rFonts w:cs="Times New Roman"/>
          <w:szCs w:val="24"/>
        </w:rPr>
        <w:fldChar w:fldCharType="end"/>
      </w:r>
      <w:del w:id="17" w:author="Owen" w:date="2022-04-28T20:38:00Z">
        <w:r w:rsidR="00946FFC" w:rsidRPr="00946FFC" w:rsidDel="00745C1A">
          <w:rPr>
            <w:rFonts w:cs="Times New Roman"/>
            <w:szCs w:val="24"/>
          </w:rPr>
          <w:delText>(</w:delText>
        </w:r>
        <w:r w:rsidR="00946FFC" w:rsidRPr="00A50499" w:rsidDel="00745C1A">
          <w:rPr>
            <w:rFonts w:cs="Times New Roman"/>
            <w:szCs w:val="24"/>
          </w:rPr>
          <w:delText>Corominas</w:delText>
        </w:r>
        <w:r w:rsidR="00946FFC" w:rsidRPr="00DA632F" w:rsidDel="00745C1A">
          <w:rPr>
            <w:rFonts w:cs="Times New Roman"/>
            <w:szCs w:val="24"/>
          </w:rPr>
          <w:delText xml:space="preserve"> </w:delText>
        </w:r>
        <w:r w:rsidR="00946FFC" w:rsidDel="00745C1A">
          <w:rPr>
            <w:rFonts w:cs="Times New Roman"/>
            <w:szCs w:val="24"/>
          </w:rPr>
          <w:delText xml:space="preserve">et al, 2013; </w:delText>
        </w:r>
        <w:r w:rsidR="00946FFC" w:rsidRPr="00DA632F" w:rsidDel="00745C1A">
          <w:rPr>
            <w:rFonts w:cs="Times New Roman"/>
            <w:szCs w:val="24"/>
          </w:rPr>
          <w:delText>Arias et al, 2020</w:delText>
        </w:r>
        <w:r w:rsidR="00946FFC" w:rsidRPr="00946FFC" w:rsidDel="00745C1A">
          <w:rPr>
            <w:rFonts w:cs="Times New Roman"/>
            <w:szCs w:val="24"/>
          </w:rPr>
          <w:delText>)</w:delText>
        </w:r>
      </w:del>
      <w:r w:rsidR="00946FFC" w:rsidRPr="00946FFC">
        <w:rPr>
          <w:rFonts w:cs="Times New Roman"/>
          <w:szCs w:val="24"/>
        </w:rPr>
        <w:t>.</w:t>
      </w:r>
      <w:r w:rsidR="00946FFC">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sidR="001113C2">
        <w:rPr>
          <w:rFonts w:hint="eastAsia"/>
          <w:shd w:val="clear" w:color="auto" w:fill="FFFFFF"/>
        </w:rPr>
        <w:t>wastewater</w:t>
      </w:r>
      <w:r w:rsidR="001113C2">
        <w:rPr>
          <w:shd w:val="clear" w:color="auto" w:fill="FFFFFF"/>
        </w:rPr>
        <w:t xml:space="preserve"> treatment industry is</w:t>
      </w:r>
      <w:r w:rsidRPr="000F350F">
        <w:rPr>
          <w:shd w:val="clear" w:color="auto" w:fill="FFFFFF"/>
        </w:rPr>
        <w:t xml:space="preserve"> actively seeking</w:t>
      </w:r>
      <w:r w:rsidR="00C833CE">
        <w:rPr>
          <w:shd w:val="clear" w:color="auto" w:fill="FFFFFF"/>
        </w:rPr>
        <w:t xml:space="preserve"> ways</w:t>
      </w:r>
      <w:r w:rsidRPr="000F350F">
        <w:rPr>
          <w:shd w:val="clear" w:color="auto" w:fill="FFFFFF"/>
        </w:rPr>
        <w:t xml:space="preserve"> to</w:t>
      </w:r>
      <w:r w:rsidR="00FA4201">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w:t>
      </w:r>
      <w:del w:id="18" w:author="Owen" w:date="2022-04-28T20:42:00Z">
        <w:r w:rsidRPr="000F350F" w:rsidDel="00FB28B0">
          <w:rPr>
            <w:shd w:val="clear" w:color="auto" w:fill="FFFFFF"/>
          </w:rPr>
          <w:delText xml:space="preserve">the </w:delText>
        </w:r>
      </w:del>
      <w:r w:rsidRPr="000F350F">
        <w:rPr>
          <w:shd w:val="clear" w:color="auto" w:fill="FFFFFF"/>
        </w:rPr>
        <w:t xml:space="preserve">sustainable development </w:t>
      </w:r>
      <w:r>
        <w:rPr>
          <w:shd w:val="clear" w:color="auto" w:fill="FFFFFF"/>
        </w:rPr>
        <w:t xml:space="preserve">by increasing sludge recovery </w:t>
      </w:r>
      <w:r w:rsidR="00C833CE">
        <w:rPr>
          <w:shd w:val="clear" w:color="auto" w:fill="FFFFFF"/>
        </w:rPr>
        <w:t xml:space="preserve">and carbon </w:t>
      </w:r>
      <w:r w:rsidR="00C833CE" w:rsidRPr="00A50499">
        <w:rPr>
          <w:shd w:val="clear" w:color="auto" w:fill="FFFFFF"/>
        </w:rPr>
        <w:t>utilization</w:t>
      </w:r>
      <w:r w:rsidR="00C833CE">
        <w:rPr>
          <w:shd w:val="clear" w:color="auto" w:fill="FFFFFF"/>
        </w:rPr>
        <w:t xml:space="preserve"> </w:t>
      </w:r>
      <w:r w:rsidR="00FB28B0">
        <w:rPr>
          <w:shd w:val="clear" w:color="auto" w:fill="FFFFFF"/>
        </w:rPr>
        <w:fldChar w:fldCharType="begin"/>
      </w:r>
      <w:r w:rsidR="00FB28B0">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FB28B0">
        <w:rPr>
          <w:shd w:val="clear" w:color="auto" w:fill="FFFFFF"/>
        </w:rPr>
        <w:fldChar w:fldCharType="separate"/>
      </w:r>
      <w:r w:rsidR="00FB28B0">
        <w:rPr>
          <w:noProof/>
          <w:shd w:val="clear" w:color="auto" w:fill="FFFFFF"/>
        </w:rPr>
        <w:t>(Jin et al., 2014; Lu et al., 2018; Yang et al., 2015)</w:t>
      </w:r>
      <w:r w:rsidR="00FB28B0">
        <w:rPr>
          <w:shd w:val="clear" w:color="auto" w:fill="FFFFFF"/>
        </w:rPr>
        <w:fldChar w:fldCharType="end"/>
      </w:r>
      <w:del w:id="19" w:author="Owen" w:date="2022-04-28T20:42:00Z">
        <w:r w:rsidR="00AD2AEC" w:rsidRPr="000F350F" w:rsidDel="00FB28B0">
          <w:rPr>
            <w:shd w:val="clear" w:color="auto" w:fill="FFFFFF"/>
          </w:rPr>
          <w:delText>(</w:delText>
        </w:r>
        <w:commentRangeStart w:id="20"/>
        <w:r w:rsidR="00627A31" w:rsidDel="00FB28B0">
          <w:fldChar w:fldCharType="begin"/>
        </w:r>
        <w:r w:rsidR="00627A31" w:rsidDel="00FB28B0">
          <w:delInstrText xml:space="preserve"> HYPERLINK \l "l3" </w:delInstrText>
        </w:r>
        <w:r w:rsidR="00627A31" w:rsidDel="00FB28B0">
          <w:fldChar w:fldCharType="separate"/>
        </w:r>
        <w:r w:rsidR="008D4CAE" w:rsidRPr="00A82125" w:rsidDel="00FB28B0">
          <w:rPr>
            <w:rStyle w:val="af9"/>
            <w:u w:val="none"/>
            <w:shd w:val="clear" w:color="auto" w:fill="FFFFFF"/>
          </w:rPr>
          <w:delText>Guang et al., 2015</w:delText>
        </w:r>
        <w:r w:rsidR="00A82125" w:rsidDel="00FB28B0">
          <w:rPr>
            <w:rStyle w:val="af9"/>
            <w:u w:val="none"/>
            <w:shd w:val="clear" w:color="auto" w:fill="FFFFFF"/>
          </w:rPr>
          <w:delText>;</w:delText>
        </w:r>
        <w:r w:rsidR="008D4CAE" w:rsidRPr="00A82125" w:rsidDel="00FB28B0">
          <w:rPr>
            <w:rStyle w:val="af9"/>
            <w:u w:val="none"/>
            <w:shd w:val="clear" w:color="auto" w:fill="FFFFFF"/>
          </w:rPr>
          <w:delText xml:space="preserve"> </w:delText>
        </w:r>
        <w:r w:rsidR="00627A31" w:rsidDel="00FB28B0">
          <w:rPr>
            <w:rStyle w:val="af9"/>
            <w:u w:val="none"/>
            <w:shd w:val="clear" w:color="auto" w:fill="FFFFFF"/>
          </w:rPr>
          <w:fldChar w:fldCharType="end"/>
        </w:r>
        <w:commentRangeEnd w:id="20"/>
        <w:r w:rsidR="0086360C" w:rsidDel="00FB28B0">
          <w:rPr>
            <w:rStyle w:val="a7"/>
          </w:rPr>
          <w:commentReference w:id="20"/>
        </w:r>
        <w:r w:rsidR="00220C7D" w:rsidDel="00FB28B0">
          <w:fldChar w:fldCharType="begin"/>
        </w:r>
        <w:r w:rsidR="00220C7D" w:rsidDel="00FB28B0">
          <w:delInstrText xml:space="preserve"> HYPERLINK \l "l4" </w:delInstrText>
        </w:r>
        <w:r w:rsidR="00220C7D" w:rsidDel="00FB28B0">
          <w:fldChar w:fldCharType="separate"/>
        </w:r>
        <w:r w:rsidR="00AD2AEC" w:rsidRPr="00EC4164" w:rsidDel="00FB28B0">
          <w:rPr>
            <w:rStyle w:val="af9"/>
            <w:rFonts w:hint="eastAsia"/>
            <w:u w:val="none"/>
            <w:shd w:val="clear" w:color="auto" w:fill="FFFFFF"/>
          </w:rPr>
          <w:delText>Jin</w:delText>
        </w:r>
        <w:r w:rsidR="00AD2AEC" w:rsidRPr="00EC4164" w:rsidDel="00FB28B0">
          <w:rPr>
            <w:rStyle w:val="af9"/>
            <w:u w:val="none"/>
            <w:shd w:val="clear" w:color="auto" w:fill="FFFFFF"/>
          </w:rPr>
          <w:delText xml:space="preserve"> et al., 2014</w:delText>
        </w:r>
        <w:r w:rsidR="00220C7D" w:rsidDel="00FB28B0">
          <w:rPr>
            <w:rStyle w:val="af9"/>
            <w:u w:val="none"/>
            <w:shd w:val="clear" w:color="auto" w:fill="FFFFFF"/>
          </w:rPr>
          <w:fldChar w:fldCharType="end"/>
        </w:r>
        <w:r w:rsidR="001113C2" w:rsidDel="00FB28B0">
          <w:rPr>
            <w:rStyle w:val="af9"/>
            <w:u w:val="none"/>
            <w:shd w:val="clear" w:color="auto" w:fill="FFFFFF"/>
          </w:rPr>
          <w:delText>; Lu et al, 2018</w:delText>
        </w:r>
        <w:r w:rsidR="00EC4164" w:rsidDel="00FB28B0">
          <w:rPr>
            <w:shd w:val="clear" w:color="auto" w:fill="FFFFFF"/>
          </w:rPr>
          <w:delText>)</w:delText>
        </w:r>
      </w:del>
      <w:r w:rsidRPr="000F350F">
        <w:rPr>
          <w:shd w:val="clear" w:color="auto" w:fill="FFFFFF"/>
        </w:rPr>
        <w:t xml:space="preserve">. </w:t>
      </w:r>
      <w:r w:rsidR="00AD44D9">
        <w:rPr>
          <w:rFonts w:cs="Times New Roman"/>
        </w:rPr>
        <w:t>W</w:t>
      </w:r>
      <w:r w:rsidR="00AD44D9">
        <w:rPr>
          <w:rFonts w:cs="Times New Roman" w:hint="eastAsia"/>
        </w:rPr>
        <w:t>ith</w:t>
      </w:r>
      <w:r w:rsidR="00AD44D9">
        <w:rPr>
          <w:rFonts w:cs="Times New Roman"/>
        </w:rPr>
        <w:t xml:space="preserve"> </w:t>
      </w:r>
      <w:r w:rsidR="00AD44D9" w:rsidRPr="003F3FAF">
        <w:rPr>
          <w:rFonts w:cs="Times New Roman"/>
        </w:rPr>
        <w:t>the world’s largest wastewater treatment capacity</w:t>
      </w:r>
      <w:r w:rsidR="00AD44D9">
        <w:rPr>
          <w:rFonts w:cs="Times New Roman"/>
        </w:rPr>
        <w:t>,</w:t>
      </w:r>
      <w:r w:rsidRPr="000F350F">
        <w:rPr>
          <w:shd w:val="clear" w:color="auto" w:fill="FFFFFF"/>
        </w:rPr>
        <w:t xml:space="preserve"> China’s produced about 10.49 Mts dry sludge</w:t>
      </w:r>
      <w:r w:rsidR="00345B75">
        <w:rPr>
          <w:shd w:val="clear" w:color="auto" w:fill="FFFFFF"/>
        </w:rPr>
        <w:t xml:space="preserve"> in 2017</w:t>
      </w:r>
      <w:r w:rsidRPr="000F350F">
        <w:rPr>
          <w:shd w:val="clear" w:color="auto" w:fill="FFFFFF"/>
        </w:rPr>
        <w:t>,</w:t>
      </w:r>
      <w:r w:rsidR="000E2B6B">
        <w:rPr>
          <w:shd w:val="clear" w:color="auto" w:fill="FFFFFF"/>
        </w:rPr>
        <w:t xml:space="preserve"> 1.5 times higher than that</w:t>
      </w:r>
      <w:r>
        <w:rPr>
          <w:shd w:val="clear" w:color="auto" w:fill="FFFFFF"/>
        </w:rPr>
        <w:t xml:space="preserve"> </w:t>
      </w:r>
      <w:del w:id="21" w:author="Owen" w:date="2022-04-29T19:41:00Z">
        <w:r w:rsidDel="00F443FF">
          <w:rPr>
            <w:rFonts w:hint="eastAsia"/>
            <w:shd w:val="clear" w:color="auto" w:fill="FFFFFF"/>
          </w:rPr>
          <w:delText>in</w:delText>
        </w:r>
      </w:del>
      <w:ins w:id="22" w:author="Owen" w:date="2022-04-29T19:41:00Z">
        <w:r w:rsidR="00F443FF">
          <w:rPr>
            <w:rFonts w:hint="eastAsia"/>
            <w:shd w:val="clear" w:color="auto" w:fill="FFFFFF"/>
          </w:rPr>
          <w:t>of</w:t>
        </w:r>
      </w:ins>
      <w:r>
        <w:rPr>
          <w:shd w:val="clear" w:color="auto" w:fill="FFFFFF"/>
        </w:rPr>
        <w:t xml:space="preserve"> the</w:t>
      </w:r>
      <w:r w:rsidRPr="000F350F">
        <w:rPr>
          <w:shd w:val="clear" w:color="auto" w:fill="FFFFFF"/>
        </w:rPr>
        <w:t xml:space="preserve"> European Union </w:t>
      </w:r>
      <w:r w:rsidR="00F443FF">
        <w:rPr>
          <w:shd w:val="clear" w:color="auto" w:fill="FFFFFF"/>
        </w:rPr>
        <w:fldChar w:fldCharType="begin"/>
      </w:r>
      <w:r w:rsidR="00F443FF">
        <w:rPr>
          <w:shd w:val="clear" w:color="auto" w:fill="FFFFFF"/>
        </w:rPr>
        <w:instrText xml:space="preserve"> ADDIN ZOTERO_ITEM CSL_CITATION {"citationID":"Fy26lDNV","properties":{"formattedCitation":"(Eurostat, 2020)","plainCitation":"(Eurostat, 2020)","noteIndex":0},"citationItems":[{"id":125,"uris":["http://zotero.org/users/local/M7xOY0ze/items/U9L6Z98I"],"itemData":{"id":125,"type":"report","title":"Eurostat","URL":".https://ec.europa.eu/eurostat/data/database?node_code%C2%BCten00030","author":[{"family":"Eurostat","given":""}],"issued":{"date-parts":[["2020"]]}}}],"schema":"https://github.com/citation-style-language/schema/raw/master/csl-citation.json"} </w:instrText>
      </w:r>
      <w:r w:rsidR="00F443FF">
        <w:rPr>
          <w:shd w:val="clear" w:color="auto" w:fill="FFFFFF"/>
        </w:rPr>
        <w:fldChar w:fldCharType="separate"/>
      </w:r>
      <w:r w:rsidR="00F443FF">
        <w:rPr>
          <w:noProof/>
          <w:shd w:val="clear" w:color="auto" w:fill="FFFFFF"/>
        </w:rPr>
        <w:t>(Eurostat, 2020)</w:t>
      </w:r>
      <w:r w:rsidR="00F443FF">
        <w:rPr>
          <w:shd w:val="clear" w:color="auto" w:fill="FFFFFF"/>
        </w:rPr>
        <w:fldChar w:fldCharType="end"/>
      </w:r>
      <w:del w:id="23" w:author="Owen" w:date="2022-04-29T19:40:00Z">
        <w:r w:rsidRPr="000F350F" w:rsidDel="00F443FF">
          <w:rPr>
            <w:shd w:val="clear" w:color="auto" w:fill="FFFFFF"/>
          </w:rPr>
          <w:delText>(</w:delText>
        </w:r>
        <w:r w:rsidR="00836D9E" w:rsidDel="00F443FF">
          <w:fldChar w:fldCharType="begin"/>
        </w:r>
        <w:r w:rsidR="00836D9E" w:rsidDel="00F443FF">
          <w:delInstrText xml:space="preserve"> HYPERLINK \l "l5" </w:delInstrText>
        </w:r>
        <w:r w:rsidR="00836D9E" w:rsidDel="00F443FF">
          <w:fldChar w:fldCharType="separate"/>
        </w:r>
        <w:r w:rsidRPr="00EC4164" w:rsidDel="00F443FF">
          <w:rPr>
            <w:rStyle w:val="af9"/>
            <w:u w:val="none"/>
            <w:shd w:val="clear" w:color="auto" w:fill="FFFFFF"/>
          </w:rPr>
          <w:delText>Eurostat., 2020</w:delText>
        </w:r>
        <w:r w:rsidR="00836D9E" w:rsidDel="00F443FF">
          <w:rPr>
            <w:rStyle w:val="af9"/>
            <w:u w:val="none"/>
            <w:shd w:val="clear" w:color="auto" w:fill="FFFFFF"/>
          </w:rPr>
          <w:fldChar w:fldCharType="end"/>
        </w:r>
        <w:r w:rsidRPr="000F350F" w:rsidDel="00F443FF">
          <w:rPr>
            <w:shd w:val="clear" w:color="auto" w:fill="FFFFFF"/>
          </w:rPr>
          <w:delText>)</w:delText>
        </w:r>
      </w:del>
      <w:r w:rsidRPr="000F350F">
        <w:rPr>
          <w:shd w:val="clear" w:color="auto" w:fill="FFFFFF"/>
        </w:rPr>
        <w:t xml:space="preserve">. Sludge </w:t>
      </w:r>
      <w:r w:rsidR="00617D0B">
        <w:rPr>
          <w:shd w:val="clear" w:color="auto" w:fill="FFFFFF"/>
        </w:rPr>
        <w:t>generation</w:t>
      </w:r>
      <w:r w:rsidRPr="000F350F">
        <w:rPr>
          <w:shd w:val="clear" w:color="auto" w:fill="FFFFFF"/>
        </w:rPr>
        <w:t xml:space="preserve"> in China </w:t>
      </w:r>
      <w:r>
        <w:rPr>
          <w:shd w:val="clear" w:color="auto" w:fill="FFFFFF"/>
        </w:rPr>
        <w:t xml:space="preserve">has been increasing </w:t>
      </w:r>
      <w:r w:rsidR="00EC4164">
        <w:rPr>
          <w:shd w:val="clear" w:color="auto" w:fill="FFFFFF"/>
        </w:rPr>
        <w:t>by</w:t>
      </w:r>
      <w:r w:rsidRPr="000F350F">
        <w:rPr>
          <w:shd w:val="clear" w:color="auto" w:fill="FFFFFF"/>
        </w:rPr>
        <w:t xml:space="preserve"> </w:t>
      </w:r>
      <w:r w:rsidR="00946FFC">
        <w:rPr>
          <w:shd w:val="clear" w:color="auto" w:fill="FFFFFF"/>
        </w:rPr>
        <w:t>more than</w:t>
      </w:r>
      <w:r w:rsidR="00946FFC" w:rsidRPr="000F350F">
        <w:rPr>
          <w:shd w:val="clear" w:color="auto" w:fill="FFFFFF"/>
        </w:rPr>
        <w:t xml:space="preserve"> </w:t>
      </w:r>
      <w:r w:rsidRPr="000F350F">
        <w:rPr>
          <w:shd w:val="clear" w:color="auto" w:fill="FFFFFF"/>
        </w:rPr>
        <w:t xml:space="preserve">10% </w:t>
      </w:r>
      <w:r>
        <w:rPr>
          <w:shd w:val="clear" w:color="auto" w:fill="FFFFFF"/>
        </w:rPr>
        <w:t>per year</w:t>
      </w:r>
      <w:r w:rsidR="008B1F22" w:rsidRPr="008B1F22">
        <w:rPr>
          <w:shd w:val="clear" w:color="auto" w:fill="FFFFFF"/>
        </w:rPr>
        <w:t xml:space="preserve"> </w:t>
      </w:r>
      <w:r w:rsidR="008B1F22">
        <w:rPr>
          <w:shd w:val="clear" w:color="auto" w:fill="FFFFFF"/>
        </w:rPr>
        <w:t>since</w:t>
      </w:r>
      <w:r w:rsidR="008B1F22" w:rsidRPr="000F350F">
        <w:rPr>
          <w:shd w:val="clear" w:color="auto" w:fill="FFFFFF"/>
        </w:rPr>
        <w:t xml:space="preserve"> 2010</w:t>
      </w:r>
      <w:ins w:id="24" w:author="Owen" w:date="2022-04-29T19:41:00Z">
        <w:r w:rsidR="00F443FF">
          <w:rPr>
            <w:shd w:val="clear" w:color="auto" w:fill="FFFFFF"/>
          </w:rPr>
          <w:t xml:space="preserve"> </w:t>
        </w:r>
      </w:ins>
      <w:r w:rsidR="00F443FF">
        <w:rPr>
          <w:shd w:val="clear" w:color="auto" w:fill="FFFFFF"/>
        </w:rPr>
        <w:fldChar w:fldCharType="begin"/>
      </w:r>
      <w:r w:rsidR="00F443FF">
        <w:rPr>
          <w:shd w:val="clear" w:color="auto" w:fill="FFFFFF"/>
        </w:rPr>
        <w:instrText xml:space="preserve"> ADDIN ZOTERO_ITEM CSL_CITATION {"citationID":"3islKjC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F443FF">
        <w:rPr>
          <w:shd w:val="clear" w:color="auto" w:fill="FFFFFF"/>
        </w:rPr>
        <w:fldChar w:fldCharType="separate"/>
      </w:r>
      <w:r w:rsidR="00F443FF">
        <w:rPr>
          <w:noProof/>
          <w:shd w:val="clear" w:color="auto" w:fill="FFFFFF"/>
        </w:rPr>
        <w:t>(MOHURD, 2019)</w:t>
      </w:r>
      <w:r w:rsidR="00F443FF">
        <w:rPr>
          <w:shd w:val="clear" w:color="auto" w:fill="FFFFFF"/>
        </w:rPr>
        <w:fldChar w:fldCharType="end"/>
      </w:r>
      <w:del w:id="25" w:author="Owen" w:date="2022-04-29T19:41:00Z">
        <w:r w:rsidRPr="000F350F" w:rsidDel="00F443FF">
          <w:rPr>
            <w:shd w:val="clear" w:color="auto" w:fill="FFFFFF"/>
          </w:rPr>
          <w:delText xml:space="preserve"> (</w:delText>
        </w:r>
        <w:r w:rsidR="00836D9E" w:rsidDel="00F443FF">
          <w:fldChar w:fldCharType="begin"/>
        </w:r>
        <w:r w:rsidR="00836D9E" w:rsidDel="00F443FF">
          <w:delInstrText xml:space="preserve"> HYPERLINK \l "l6" </w:delInstrText>
        </w:r>
        <w:r w:rsidR="00836D9E" w:rsidDel="00F443FF">
          <w:fldChar w:fldCharType="separate"/>
        </w:r>
        <w:r w:rsidR="00F443FF" w:rsidDel="00F443FF">
          <w:rPr>
            <w:rStyle w:val="af9"/>
            <w:u w:val="none"/>
            <w:shd w:val="clear" w:color="auto" w:fill="FFFFFF"/>
          </w:rPr>
          <w:delText>(MOHURD, 2019)</w:delText>
        </w:r>
        <w:r w:rsidR="00836D9E" w:rsidDel="00F443FF">
          <w:rPr>
            <w:rStyle w:val="af9"/>
            <w:u w:val="none"/>
            <w:shd w:val="clear" w:color="auto" w:fill="FFFFFF"/>
          </w:rPr>
          <w:fldChar w:fldCharType="end"/>
        </w:r>
        <w:r w:rsidRPr="008624D9" w:rsidDel="00F443FF">
          <w:rPr>
            <w:shd w:val="clear" w:color="auto" w:fill="FFFFFF"/>
          </w:rPr>
          <w:delText>)</w:delText>
        </w:r>
      </w:del>
      <w:r w:rsidR="008B1F22">
        <w:rPr>
          <w:shd w:val="clear" w:color="auto" w:fill="FFFFFF"/>
        </w:rPr>
        <w:t xml:space="preserve">, </w:t>
      </w:r>
      <w:r w:rsidR="0023731B">
        <w:rPr>
          <w:rFonts w:cs="Times New Roman"/>
          <w:szCs w:val="24"/>
        </w:rPr>
        <w:t xml:space="preserve">significantly faster </w:t>
      </w:r>
      <w:r w:rsidR="008B1F22">
        <w:rPr>
          <w:rFonts w:cs="Times New Roman"/>
          <w:szCs w:val="24"/>
        </w:rPr>
        <w:t xml:space="preserve">than </w:t>
      </w:r>
      <w:r w:rsidR="0023731B">
        <w:rPr>
          <w:rFonts w:cs="Times New Roman"/>
          <w:szCs w:val="24"/>
        </w:rPr>
        <w:t xml:space="preserve">the rate </w:t>
      </w:r>
      <w:r w:rsidR="008B1F22">
        <w:rPr>
          <w:rFonts w:cs="Times New Roman"/>
          <w:szCs w:val="24"/>
        </w:rPr>
        <w:t>of economic development</w:t>
      </w:r>
      <w:r w:rsidRPr="000F350F">
        <w:rPr>
          <w:shd w:val="clear" w:color="auto" w:fill="FFFFFF"/>
        </w:rPr>
        <w:t xml:space="preserve">. </w:t>
      </w:r>
      <w:r w:rsidR="008B1F22">
        <w:t>L</w:t>
      </w:r>
      <w:r w:rsidR="002A4991">
        <w:t>andfill account</w:t>
      </w:r>
      <w:r w:rsidR="0023731B">
        <w:t>s</w:t>
      </w:r>
      <w:r w:rsidR="002A4991">
        <w:t xml:space="preserve"> for 55% </w:t>
      </w:r>
      <w:r w:rsidR="0023731B">
        <w:t xml:space="preserve">of </w:t>
      </w:r>
      <w:r w:rsidR="002A4991">
        <w:t>sludge treatment</w:t>
      </w:r>
      <w:r w:rsidR="0023731B">
        <w:t xml:space="preserve"> nationwide</w:t>
      </w:r>
      <w:del w:id="26" w:author="Owen" w:date="2022-04-28T20:44:00Z">
        <w:r w:rsidR="002A4991" w:rsidDel="00B07DF2">
          <w:delText>,</w:delText>
        </w:r>
      </w:del>
      <w:r w:rsidR="002A4991">
        <w:t xml:space="preserve"> but </w:t>
      </w:r>
      <w:r w:rsidR="0023731B">
        <w:rPr>
          <w:rFonts w:cs="Times New Roman"/>
          <w:kern w:val="0"/>
          <w:szCs w:val="24"/>
        </w:rPr>
        <w:t xml:space="preserve">will </w:t>
      </w:r>
      <w:del w:id="27" w:author="Owen" w:date="2022-04-28T20:44:00Z">
        <w:r w:rsidR="0023731B" w:rsidDel="00B07DF2">
          <w:rPr>
            <w:rFonts w:cs="Times New Roman"/>
            <w:kern w:val="0"/>
            <w:szCs w:val="24"/>
          </w:rPr>
          <w:delText xml:space="preserve">not </w:delText>
        </w:r>
      </w:del>
      <w:r w:rsidR="0023731B">
        <w:rPr>
          <w:rFonts w:cs="Times New Roman"/>
          <w:kern w:val="0"/>
          <w:szCs w:val="24"/>
        </w:rPr>
        <w:t>be</w:t>
      </w:r>
      <w:r w:rsidR="002A4991" w:rsidRPr="00D0299C">
        <w:rPr>
          <w:rFonts w:cs="Times New Roman"/>
          <w:kern w:val="0"/>
          <w:szCs w:val="24"/>
        </w:rPr>
        <w:t xml:space="preserve"> not a favore</w:t>
      </w:r>
      <w:r w:rsidR="0023731B">
        <w:rPr>
          <w:rFonts w:cs="Times New Roman"/>
          <w:kern w:val="0"/>
          <w:szCs w:val="24"/>
        </w:rPr>
        <w:t>d</w:t>
      </w:r>
      <w:r w:rsidR="002A4991" w:rsidRPr="00D0299C">
        <w:rPr>
          <w:rFonts w:cs="Times New Roman"/>
          <w:kern w:val="0"/>
          <w:szCs w:val="24"/>
        </w:rPr>
        <w:t xml:space="preserve"> solution in </w:t>
      </w:r>
      <w:ins w:id="28" w:author="Owen" w:date="2022-04-28T20:44:00Z">
        <w:r w:rsidR="00B07DF2">
          <w:rPr>
            <w:rFonts w:cs="Times New Roman"/>
            <w:kern w:val="0"/>
            <w:szCs w:val="24"/>
          </w:rPr>
          <w:t xml:space="preserve">the </w:t>
        </w:r>
      </w:ins>
      <w:r w:rsidR="002A4991" w:rsidRPr="00D0299C">
        <w:rPr>
          <w:rFonts w:cs="Times New Roman"/>
          <w:kern w:val="0"/>
          <w:szCs w:val="24"/>
        </w:rPr>
        <w:t>future</w:t>
      </w:r>
      <w:r w:rsidR="0062089C">
        <w:rPr>
          <w:rFonts w:cs="Times New Roman"/>
          <w:kern w:val="0"/>
          <w:szCs w:val="24"/>
        </w:rPr>
        <w:t xml:space="preserve"> </w:t>
      </w:r>
      <w:r w:rsidR="0023731B">
        <w:rPr>
          <w:rFonts w:cs="Times New Roman"/>
          <w:kern w:val="0"/>
          <w:szCs w:val="24"/>
        </w:rPr>
        <w:t xml:space="preserve">due to the adoption of the </w:t>
      </w:r>
      <w:r w:rsidR="0062089C">
        <w:rPr>
          <w:rFonts w:cs="Times New Roman"/>
          <w:kern w:val="0"/>
          <w:szCs w:val="24"/>
        </w:rPr>
        <w:t>zero-waste city strategy</w:t>
      </w:r>
      <w:r w:rsidR="008B1F22">
        <w:rPr>
          <w:rFonts w:cs="Times New Roman"/>
          <w:kern w:val="0"/>
          <w:szCs w:val="24"/>
        </w:rPr>
        <w:t xml:space="preserve"> and Chinese </w:t>
      </w:r>
      <w:r w:rsidR="008B1F22" w:rsidRPr="00D0299C">
        <w:rPr>
          <w:rFonts w:cs="Times New Roman"/>
          <w:kern w:val="0"/>
          <w:szCs w:val="24"/>
        </w:rPr>
        <w:t>Law on the Prevention and Control of Environmental Pollution by Solid Wastes</w:t>
      </w:r>
      <w:r w:rsidR="0062089C">
        <w:rPr>
          <w:rFonts w:cs="Times New Roman"/>
          <w:kern w:val="0"/>
          <w:szCs w:val="24"/>
        </w:rPr>
        <w:t>.</w:t>
      </w:r>
      <w:r w:rsidR="002A4991">
        <w:rPr>
          <w:rFonts w:cs="Times New Roman"/>
          <w:kern w:val="0"/>
          <w:szCs w:val="24"/>
        </w:rPr>
        <w:t xml:space="preserve"> </w:t>
      </w:r>
      <w:r w:rsidR="0023731B">
        <w:rPr>
          <w:rFonts w:cs="Times New Roman"/>
          <w:kern w:val="0"/>
          <w:szCs w:val="24"/>
        </w:rPr>
        <w:t>As t</w:t>
      </w:r>
      <w:r w:rsidR="0023731B" w:rsidRPr="00D0299C">
        <w:rPr>
          <w:rFonts w:cs="Times New Roman"/>
          <w:kern w:val="0"/>
          <w:szCs w:val="24"/>
        </w:rPr>
        <w:t xml:space="preserve">he </w:t>
      </w:r>
      <w:r w:rsidR="002A4991" w:rsidRPr="00D0299C">
        <w:rPr>
          <w:rFonts w:cs="Times New Roman"/>
          <w:kern w:val="0"/>
          <w:szCs w:val="24"/>
        </w:rPr>
        <w:t xml:space="preserve">water content </w:t>
      </w:r>
      <w:r w:rsidR="002A4991">
        <w:rPr>
          <w:rFonts w:cs="Times New Roman"/>
          <w:kern w:val="0"/>
          <w:szCs w:val="24"/>
        </w:rPr>
        <w:t xml:space="preserve">of </w:t>
      </w:r>
      <w:r w:rsidR="0023731B">
        <w:rPr>
          <w:rFonts w:cs="Times New Roman"/>
          <w:kern w:val="0"/>
          <w:szCs w:val="24"/>
        </w:rPr>
        <w:t xml:space="preserve">landfill </w:t>
      </w:r>
      <w:r w:rsidR="002A4991" w:rsidRPr="00D0299C">
        <w:rPr>
          <w:rFonts w:cs="Times New Roman"/>
          <w:kern w:val="0"/>
          <w:szCs w:val="24"/>
        </w:rPr>
        <w:t xml:space="preserve">sludge </w:t>
      </w:r>
      <w:r w:rsidR="00010B50">
        <w:rPr>
          <w:rFonts w:cs="Times New Roman"/>
          <w:kern w:val="0"/>
          <w:szCs w:val="24"/>
        </w:rPr>
        <w:t>was required to be</w:t>
      </w:r>
      <w:r w:rsidR="002A4991" w:rsidRPr="00D0299C">
        <w:rPr>
          <w:rFonts w:cs="Times New Roman"/>
          <w:kern w:val="0"/>
          <w:szCs w:val="24"/>
        </w:rPr>
        <w:t xml:space="preserve"> less than 60% after 2007</w:t>
      </w:r>
      <w:ins w:id="29" w:author="Owen" w:date="2022-04-29T19:42:00Z">
        <w:r w:rsidR="00F443FF">
          <w:rPr>
            <w:rFonts w:cs="Times New Roman"/>
            <w:kern w:val="0"/>
            <w:szCs w:val="24"/>
          </w:rPr>
          <w:t xml:space="preserve"> </w:t>
        </w:r>
      </w:ins>
      <w:r w:rsidR="00F443FF">
        <w:rPr>
          <w:rFonts w:cs="Times New Roman"/>
          <w:kern w:val="0"/>
          <w:szCs w:val="24"/>
        </w:rPr>
        <w:fldChar w:fldCharType="begin"/>
      </w:r>
      <w:r w:rsidR="00F443FF">
        <w:rPr>
          <w:rFonts w:cs="Times New Roman"/>
          <w:kern w:val="0"/>
          <w:szCs w:val="24"/>
        </w:rPr>
        <w:instrText xml:space="preserve"> ADDIN ZOTERO_ITEM CSL_CITATION {"citationID":"FTJZm1x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F443FF">
        <w:rPr>
          <w:rFonts w:cs="Times New Roman"/>
          <w:kern w:val="0"/>
          <w:szCs w:val="24"/>
        </w:rPr>
        <w:fldChar w:fldCharType="separate"/>
      </w:r>
      <w:r w:rsidR="00F443FF">
        <w:rPr>
          <w:rFonts w:cs="Times New Roman"/>
          <w:noProof/>
          <w:kern w:val="0"/>
          <w:szCs w:val="24"/>
        </w:rPr>
        <w:t>(MOHURD, 2019)</w:t>
      </w:r>
      <w:r w:rsidR="00F443FF">
        <w:rPr>
          <w:rFonts w:cs="Times New Roman"/>
          <w:kern w:val="0"/>
          <w:szCs w:val="24"/>
        </w:rPr>
        <w:fldChar w:fldCharType="end"/>
      </w:r>
      <w:del w:id="30" w:author="Owen" w:date="2022-04-29T19:42:00Z">
        <w:r w:rsidR="00F443FF" w:rsidDel="00F443FF">
          <w:rPr>
            <w:rFonts w:cs="Times New Roman"/>
            <w:kern w:val="0"/>
            <w:szCs w:val="24"/>
          </w:rPr>
          <w:fldChar w:fldCharType="begin"/>
        </w:r>
        <w:r w:rsidR="00F443FF" w:rsidDel="00F443FF">
          <w:rPr>
            <w:rFonts w:cs="Times New Roman"/>
            <w:kern w:val="0"/>
            <w:szCs w:val="24"/>
          </w:rPr>
          <w:delInstrText xml:space="preserve"> ADDIN ZOTERO_ITEM CSL_CITATION {"citationID":"s9BVuupY","properties":{"formattedCitation":"(MOHURD, 2006)","plainCitation":"(MOHURD, 2006)","noteIndex":0},"citationItems":[{"id":124,"uris":["http://zotero.org/users/local/M7xOY0ze/items/BMY83J95"],"itemData":{"id":124,"type":"book","title":"Chinese Statistical Yearbook of Urban and Rural Construction","URL":"http://www.mohurd.gov.cn/xytj/tjzljsxytjgb/jstjnj.","author":[{"family":"MOHURD","given":""}],"issued":{"date-parts":[["2006"]],"season":"2019"}}}],"schema":"https://github.com/citation-style-language/schema/raw/master/csl-citation.json"} </w:delInstrText>
        </w:r>
        <w:r w:rsidR="00F443FF" w:rsidDel="00F443FF">
          <w:rPr>
            <w:rFonts w:cs="Times New Roman"/>
            <w:kern w:val="0"/>
            <w:szCs w:val="24"/>
          </w:rPr>
          <w:fldChar w:fldCharType="separate"/>
        </w:r>
        <w:r w:rsidR="00F443FF" w:rsidDel="00F443FF">
          <w:rPr>
            <w:rFonts w:cs="Times New Roman"/>
            <w:noProof/>
            <w:kern w:val="0"/>
            <w:szCs w:val="24"/>
          </w:rPr>
          <w:delText>(MOHURD, 2006)</w:delText>
        </w:r>
        <w:r w:rsidR="00F443FF" w:rsidDel="00F443FF">
          <w:rPr>
            <w:rFonts w:cs="Times New Roman"/>
            <w:kern w:val="0"/>
            <w:szCs w:val="24"/>
          </w:rPr>
          <w:fldChar w:fldCharType="end"/>
        </w:r>
        <w:r w:rsidR="002A4991" w:rsidRPr="00D0299C" w:rsidDel="00F443FF">
          <w:rPr>
            <w:rFonts w:cs="Times New Roman"/>
            <w:kern w:val="0"/>
            <w:szCs w:val="24"/>
          </w:rPr>
          <w:delText xml:space="preserve"> (</w:delText>
        </w:r>
        <w:r w:rsidR="002A4991" w:rsidRPr="00B07DF2" w:rsidDel="00F443FF">
          <w:rPr>
            <w:rFonts w:cs="Times New Roman"/>
            <w:kern w:val="0"/>
            <w:szCs w:val="24"/>
            <w:highlight w:val="yellow"/>
            <w:rPrChange w:id="31" w:author="Owen" w:date="2022-04-28T20:45:00Z">
              <w:rPr>
                <w:rFonts w:cs="Times New Roman"/>
                <w:kern w:val="0"/>
                <w:szCs w:val="24"/>
              </w:rPr>
            </w:rPrChange>
          </w:rPr>
          <w:delText>MOHURD, 2007</w:delText>
        </w:r>
        <w:r w:rsidR="002A4991" w:rsidRPr="00D0299C" w:rsidDel="00F443FF">
          <w:rPr>
            <w:rFonts w:cs="Times New Roman"/>
            <w:kern w:val="0"/>
            <w:szCs w:val="24"/>
          </w:rPr>
          <w:delText>)</w:delText>
        </w:r>
      </w:del>
      <w:r w:rsidR="002A4991" w:rsidRPr="00D0299C">
        <w:rPr>
          <w:rFonts w:cs="Times New Roman"/>
          <w:lang w:val="en"/>
        </w:rPr>
        <w:t xml:space="preserve">, </w:t>
      </w:r>
      <w:r w:rsidR="002A4991">
        <w:rPr>
          <w:rFonts w:cs="Times New Roman"/>
          <w:lang w:val="en"/>
        </w:rPr>
        <w:t xml:space="preserve">a </w:t>
      </w:r>
      <w:r w:rsidR="002A4991" w:rsidRPr="00D0299C">
        <w:rPr>
          <w:rFonts w:cs="Times New Roman"/>
          <w:lang w:val="en"/>
        </w:rPr>
        <w:t xml:space="preserve">large amount of landfilled sludge cannot meet requirements and is disposed </w:t>
      </w:r>
      <w:r w:rsidR="002A4991">
        <w:rPr>
          <w:rFonts w:cs="Times New Roman"/>
          <w:lang w:val="en"/>
        </w:rPr>
        <w:t xml:space="preserve">of </w:t>
      </w:r>
      <w:r w:rsidR="002A4991" w:rsidRPr="00D0299C">
        <w:rPr>
          <w:rFonts w:cs="Times New Roman"/>
          <w:lang w:val="en"/>
        </w:rPr>
        <w:t xml:space="preserve">improperly </w:t>
      </w:r>
      <w:r w:rsidR="009077E4">
        <w:rPr>
          <w:rFonts w:cs="Times New Roman"/>
          <w:lang w:val="en"/>
        </w:rPr>
        <w:fldChar w:fldCharType="begin"/>
      </w:r>
      <w:r w:rsidR="009077E4">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9077E4">
        <w:rPr>
          <w:rFonts w:cs="Times New Roman"/>
          <w:lang w:val="en"/>
        </w:rPr>
        <w:fldChar w:fldCharType="separate"/>
      </w:r>
      <w:r w:rsidR="009077E4">
        <w:rPr>
          <w:rFonts w:cs="Times New Roman"/>
          <w:noProof/>
          <w:lang w:val="en"/>
        </w:rPr>
        <w:t xml:space="preserve">(Yang et </w:t>
      </w:r>
      <w:r w:rsidR="009077E4">
        <w:rPr>
          <w:rFonts w:cs="Times New Roman"/>
          <w:noProof/>
          <w:lang w:val="en"/>
        </w:rPr>
        <w:lastRenderedPageBreak/>
        <w:t>al., 2015)</w:t>
      </w:r>
      <w:r w:rsidR="009077E4">
        <w:rPr>
          <w:rFonts w:cs="Times New Roman"/>
          <w:lang w:val="en"/>
        </w:rPr>
        <w:fldChar w:fldCharType="end"/>
      </w:r>
      <w:del w:id="32" w:author="Owen" w:date="2022-04-28T20:45:00Z">
        <w:r w:rsidR="002A4991" w:rsidRPr="00D0299C" w:rsidDel="009077E4">
          <w:rPr>
            <w:rFonts w:cs="Times New Roman"/>
            <w:lang w:val="en"/>
          </w:rPr>
          <w:delText>(Yang et al, 2015)</w:delText>
        </w:r>
      </w:del>
      <w:r w:rsidR="002A4991" w:rsidRPr="00D0299C">
        <w:rPr>
          <w:rFonts w:cs="Times New Roman"/>
          <w:lang w:val="en"/>
        </w:rPr>
        <w:t>.</w:t>
      </w:r>
      <w:r w:rsidR="008B1F22">
        <w:rPr>
          <w:rFonts w:cs="Times New Roman"/>
          <w:lang w:val="en"/>
        </w:rPr>
        <w:t xml:space="preserve"> </w:t>
      </w:r>
      <w:r w:rsidR="002A4991">
        <w:rPr>
          <w:lang w:val="en"/>
        </w:rPr>
        <w:t>Sludge-to-resource</w:t>
      </w:r>
      <w:r w:rsidR="00010B50">
        <w:rPr>
          <w:lang w:val="en"/>
        </w:rPr>
        <w:t xml:space="preserve"> </w:t>
      </w:r>
      <w:r w:rsidR="002A4991">
        <w:t>(</w:t>
      </w:r>
      <w:r w:rsidR="001113C2">
        <w:t xml:space="preserve">land </w:t>
      </w:r>
      <w:r w:rsidR="002A4991">
        <w:t>application and building material)</w:t>
      </w:r>
      <w:r w:rsidR="002A4991" w:rsidRPr="000F350F">
        <w:t xml:space="preserve"> </w:t>
      </w:r>
      <w:r w:rsidR="00010B50">
        <w:t xml:space="preserve">currently </w:t>
      </w:r>
      <w:r w:rsidR="002A4991" w:rsidRPr="000F350F">
        <w:t xml:space="preserve">account for </w:t>
      </w:r>
      <w:r w:rsidR="002A4991">
        <w:t xml:space="preserve">only 30% </w:t>
      </w:r>
      <w:r w:rsidR="002A4991" w:rsidRPr="000F350F">
        <w:t xml:space="preserve">of sludge </w:t>
      </w:r>
      <w:r w:rsidR="002A4991">
        <w:t>treatment</w:t>
      </w:r>
      <w:ins w:id="33" w:author="Owen" w:date="2022-04-28T20:47:00Z">
        <w:r w:rsidR="0082772B">
          <w:t xml:space="preserve"> </w:t>
        </w:r>
      </w:ins>
      <w:r w:rsidR="009077E4">
        <w:fldChar w:fldCharType="begin"/>
      </w:r>
      <w:r w:rsidR="009077E4">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9077E4">
        <w:fldChar w:fldCharType="separate"/>
      </w:r>
      <w:r w:rsidR="009077E4">
        <w:rPr>
          <w:noProof/>
        </w:rPr>
        <w:t>(Wei et al., 2020)</w:t>
      </w:r>
      <w:r w:rsidR="009077E4">
        <w:fldChar w:fldCharType="end"/>
      </w:r>
      <w:del w:id="34" w:author="Owen" w:date="2022-04-28T20:45:00Z">
        <w:r w:rsidR="002A4991" w:rsidDel="009077E4">
          <w:delText xml:space="preserve"> </w:delText>
        </w:r>
        <w:r w:rsidR="002A4991" w:rsidRPr="000F350F" w:rsidDel="009077E4">
          <w:delText>(</w:delText>
        </w:r>
        <w:r w:rsidR="00220C7D" w:rsidDel="009077E4">
          <w:fldChar w:fldCharType="begin"/>
        </w:r>
        <w:r w:rsidR="00220C7D" w:rsidDel="009077E4">
          <w:delInstrText xml:space="preserve"> HYPERLINK \l "l15" </w:delInstrText>
        </w:r>
        <w:r w:rsidR="00220C7D" w:rsidDel="009077E4">
          <w:fldChar w:fldCharType="separate"/>
        </w:r>
        <w:r w:rsidR="002A4991" w:rsidRPr="002A4991" w:rsidDel="009077E4">
          <w:delText>Wei et al., 2020</w:delText>
        </w:r>
        <w:r w:rsidR="00220C7D" w:rsidDel="009077E4">
          <w:fldChar w:fldCharType="end"/>
        </w:r>
        <w:r w:rsidR="002A4991" w:rsidRPr="00A277A2" w:rsidDel="009077E4">
          <w:delText>)</w:delText>
        </w:r>
      </w:del>
      <w:r w:rsidR="002A4991" w:rsidRPr="000F350F">
        <w:rPr>
          <w:rFonts w:hint="eastAsia"/>
        </w:rPr>
        <w:t>.</w:t>
      </w:r>
      <w:r w:rsidR="002A4991">
        <w:t xml:space="preserve"> W</w:t>
      </w:r>
      <w:r w:rsidR="002A4991" w:rsidRPr="002A4991">
        <w:t>ith rapid sludge generation, insufficient disposal capacity</w:t>
      </w:r>
      <w:ins w:id="35" w:author="Owen" w:date="2022-04-28T20:46:00Z">
        <w:r w:rsidR="009077E4">
          <w:t>,</w:t>
        </w:r>
      </w:ins>
      <w:r w:rsidR="002A4991" w:rsidRPr="002A4991">
        <w:t xml:space="preserve"> and </w:t>
      </w:r>
      <w:ins w:id="36" w:author="Owen" w:date="2022-04-28T20:46:00Z">
        <w:r w:rsidR="009077E4">
          <w:t xml:space="preserve">a </w:t>
        </w:r>
      </w:ins>
      <w:r w:rsidR="002A4991" w:rsidRPr="002A4991">
        <w:t>low recycling rate</w:t>
      </w:r>
      <w:r w:rsidR="002A4991">
        <w:t>, s</w:t>
      </w:r>
      <w:r w:rsidR="00C571C2" w:rsidRPr="002A4991">
        <w:t xml:space="preserve">ludge treatment </w:t>
      </w:r>
      <w:r w:rsidR="002A4991" w:rsidRPr="002A4991">
        <w:t>pose</w:t>
      </w:r>
      <w:r w:rsidR="002A4991">
        <w:t>s</w:t>
      </w:r>
      <w:r w:rsidR="002A4991" w:rsidRPr="002A4991">
        <w:t xml:space="preserve"> a great challenge for urban </w:t>
      </w:r>
      <w:del w:id="37" w:author="Owen" w:date="2022-04-28T20:46:00Z">
        <w:r w:rsidR="007962D3" w:rsidRPr="002A4991" w:rsidDel="009077E4">
          <w:rPr>
            <w:rFonts w:hint="eastAsia"/>
          </w:rPr>
          <w:delText>environment</w:delText>
        </w:r>
      </w:del>
      <w:ins w:id="38" w:author="Owen" w:date="2022-04-28T20:46:00Z">
        <w:r w:rsidR="009077E4">
          <w:rPr>
            <w:rFonts w:hint="eastAsia"/>
          </w:rPr>
          <w:t>environmental</w:t>
        </w:r>
      </w:ins>
      <w:r w:rsidR="007962D3" w:rsidRPr="002A4991">
        <w:t xml:space="preserve"> management</w:t>
      </w:r>
      <w:r w:rsidR="00C571C2" w:rsidRPr="002A4991">
        <w:t xml:space="preserve"> in China.</w:t>
      </w:r>
    </w:p>
    <w:p w14:paraId="42B3F3BC" w14:textId="5C5C2BE3" w:rsidR="00572308" w:rsidRDefault="00A53ABF" w:rsidP="00572308">
      <w:pPr>
        <w:ind w:firstLine="480"/>
        <w:rPr>
          <w:shd w:val="clear" w:color="auto" w:fill="FFFFFF"/>
        </w:rPr>
      </w:pPr>
      <w:r>
        <w:t xml:space="preserve">Sludge </w:t>
      </w:r>
      <w:r w:rsidR="00617D0B">
        <w:t>generation</w:t>
      </w:r>
      <w:r>
        <w:t xml:space="preserve"> </w:t>
      </w:r>
      <w:r w:rsidR="00C571C2">
        <w:t>is</w:t>
      </w:r>
      <w:r>
        <w:t xml:space="preserve"> </w:t>
      </w:r>
      <w:r w:rsidR="00010B50">
        <w:t xml:space="preserve">closely </w:t>
      </w:r>
      <w:r>
        <w:t xml:space="preserve">related to wastewater treatment, which </w:t>
      </w:r>
      <w:r w:rsidR="00312472" w:rsidRPr="000F350F">
        <w:t>is a complex</w:t>
      </w:r>
      <w:r w:rsidR="00312472" w:rsidRPr="000F350F">
        <w:rPr>
          <w:shd w:val="clear" w:color="auto" w:fill="FFFFFF"/>
        </w:rPr>
        <w:t xml:space="preserve"> process influenced by economic </w:t>
      </w:r>
      <w:r w:rsidR="00010B50">
        <w:rPr>
          <w:shd w:val="clear" w:color="auto" w:fill="FFFFFF"/>
        </w:rPr>
        <w:t>development</w:t>
      </w:r>
      <w:ins w:id="39" w:author="Owen" w:date="2022-04-28T20:47:00Z">
        <w:r w:rsidR="0082772B">
          <w:rPr>
            <w:shd w:val="clear" w:color="auto" w:fill="FFFFFF"/>
          </w:rPr>
          <w:t xml:space="preserve"> </w:t>
        </w:r>
      </w:ins>
      <w:r w:rsidR="009077E4">
        <w:rPr>
          <w:shd w:val="clear" w:color="auto" w:fill="FFFFFF"/>
        </w:rPr>
        <w:fldChar w:fldCharType="begin"/>
      </w:r>
      <w:r w:rsidR="009077E4">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sidR="009077E4">
        <w:rPr>
          <w:shd w:val="clear" w:color="auto" w:fill="FFFFFF"/>
        </w:rPr>
        <w:fldChar w:fldCharType="separate"/>
      </w:r>
      <w:r w:rsidR="009077E4">
        <w:rPr>
          <w:noProof/>
          <w:shd w:val="clear" w:color="auto" w:fill="FFFFFF"/>
        </w:rPr>
        <w:t>(Duarte et al., 2014; Geng et al., 2014; Gu et al., 2009)</w:t>
      </w:r>
      <w:r w:rsidR="009077E4">
        <w:rPr>
          <w:shd w:val="clear" w:color="auto" w:fill="FFFFFF"/>
        </w:rPr>
        <w:fldChar w:fldCharType="end"/>
      </w:r>
      <w:del w:id="40" w:author="Owen" w:date="2022-04-28T20:46:00Z">
        <w:r w:rsidR="00010B50" w:rsidRPr="000F350F" w:rsidDel="009077E4">
          <w:rPr>
            <w:shd w:val="clear" w:color="auto" w:fill="FFFFFF"/>
          </w:rPr>
          <w:delText xml:space="preserve"> </w:delText>
        </w:r>
        <w:r w:rsidR="00312472" w:rsidRPr="000F350F" w:rsidDel="009077E4">
          <w:rPr>
            <w:shd w:val="clear" w:color="auto" w:fill="FFFFFF"/>
          </w:rPr>
          <w:delText>(</w:delText>
        </w:r>
        <w:r w:rsidR="00627A31" w:rsidDel="009077E4">
          <w:fldChar w:fldCharType="begin"/>
        </w:r>
        <w:r w:rsidR="00627A31" w:rsidDel="009077E4">
          <w:delInstrText xml:space="preserve"> HYPERLINK \l "l7" </w:delInstrText>
        </w:r>
        <w:r w:rsidR="00627A31" w:rsidDel="009077E4">
          <w:fldChar w:fldCharType="separate"/>
        </w:r>
        <w:r w:rsidR="008D4CAE" w:rsidRPr="008624D9" w:rsidDel="009077E4">
          <w:rPr>
            <w:rStyle w:val="af9"/>
            <w:u w:val="none"/>
            <w:shd w:val="clear" w:color="auto" w:fill="FFFFFF"/>
          </w:rPr>
          <w:delText>Geng et al., 2014</w:delText>
        </w:r>
        <w:r w:rsidR="00627A31" w:rsidDel="009077E4">
          <w:rPr>
            <w:rStyle w:val="af9"/>
            <w:u w:val="none"/>
            <w:shd w:val="clear" w:color="auto" w:fill="FFFFFF"/>
          </w:rPr>
          <w:fldChar w:fldCharType="end"/>
        </w:r>
        <w:r w:rsidR="008624D9" w:rsidRPr="008624D9" w:rsidDel="009077E4">
          <w:rPr>
            <w:shd w:val="clear" w:color="auto" w:fill="FFFFFF"/>
          </w:rPr>
          <w:delText>;</w:delText>
        </w:r>
        <w:r w:rsidR="008D4CAE" w:rsidRPr="008624D9" w:rsidDel="009077E4">
          <w:rPr>
            <w:shd w:val="clear" w:color="auto" w:fill="FFFFFF"/>
          </w:rPr>
          <w:delText xml:space="preserve"> </w:delText>
        </w:r>
        <w:r w:rsidR="00220C7D" w:rsidDel="009077E4">
          <w:fldChar w:fldCharType="begin"/>
        </w:r>
        <w:r w:rsidR="00220C7D" w:rsidDel="009077E4">
          <w:delInstrText xml:space="preserve"> HYPERLINK \l "l8" </w:delInstrText>
        </w:r>
        <w:r w:rsidR="00220C7D" w:rsidDel="009077E4">
          <w:fldChar w:fldCharType="separate"/>
        </w:r>
        <w:r w:rsidR="00312472" w:rsidRPr="008624D9" w:rsidDel="009077E4">
          <w:rPr>
            <w:rStyle w:val="af9"/>
            <w:u w:val="none"/>
            <w:shd w:val="clear" w:color="auto" w:fill="FFFFFF"/>
          </w:rPr>
          <w:delText>Duarte et al., 2014</w:delText>
        </w:r>
        <w:r w:rsidR="00220C7D" w:rsidDel="009077E4">
          <w:rPr>
            <w:rStyle w:val="af9"/>
            <w:u w:val="none"/>
            <w:shd w:val="clear" w:color="auto" w:fill="FFFFFF"/>
          </w:rPr>
          <w:fldChar w:fldCharType="end"/>
        </w:r>
        <w:r w:rsidR="00312472" w:rsidRPr="008624D9" w:rsidDel="009077E4">
          <w:rPr>
            <w:shd w:val="clear" w:color="auto" w:fill="FFFFFF"/>
          </w:rPr>
          <w:delText xml:space="preserve">; </w:delText>
        </w:r>
        <w:r w:rsidR="00220C7D" w:rsidDel="009077E4">
          <w:fldChar w:fldCharType="begin"/>
        </w:r>
        <w:r w:rsidR="00220C7D" w:rsidDel="009077E4">
          <w:delInstrText xml:space="preserve"> HYPERLINK \l "l9" </w:delInstrText>
        </w:r>
        <w:r w:rsidR="00220C7D" w:rsidDel="009077E4">
          <w:fldChar w:fldCharType="separate"/>
        </w:r>
        <w:r w:rsidR="00312472" w:rsidRPr="008624D9" w:rsidDel="009077E4">
          <w:rPr>
            <w:rStyle w:val="af9"/>
            <w:u w:val="none"/>
            <w:shd w:val="clear" w:color="auto" w:fill="FFFFFF"/>
          </w:rPr>
          <w:delText>Kangkang et al., 2009</w:delText>
        </w:r>
        <w:r w:rsidR="00220C7D" w:rsidDel="009077E4">
          <w:rPr>
            <w:rStyle w:val="af9"/>
            <w:u w:val="none"/>
            <w:shd w:val="clear" w:color="auto" w:fill="FFFFFF"/>
          </w:rPr>
          <w:fldChar w:fldCharType="end"/>
        </w:r>
        <w:r w:rsidR="00312472" w:rsidRPr="000F350F" w:rsidDel="009077E4">
          <w:rPr>
            <w:shd w:val="clear" w:color="auto" w:fill="FFFFFF"/>
          </w:rPr>
          <w:delText>)</w:delText>
        </w:r>
      </w:del>
      <w:r w:rsidR="00312472" w:rsidRPr="000F350F">
        <w:rPr>
          <w:shd w:val="clear" w:color="auto" w:fill="FFFFFF"/>
        </w:rPr>
        <w:t xml:space="preserve">, </w:t>
      </w:r>
      <w:r w:rsidR="00DD3E7E">
        <w:rPr>
          <w:shd w:val="clear" w:color="auto" w:fill="FFFFFF"/>
        </w:rPr>
        <w:t>economic</w:t>
      </w:r>
      <w:r w:rsidR="00DD3E7E" w:rsidRPr="000F350F">
        <w:rPr>
          <w:shd w:val="clear" w:color="auto" w:fill="FFFFFF"/>
        </w:rPr>
        <w:t xml:space="preserve"> structure </w:t>
      </w:r>
      <w:r w:rsidR="0082772B">
        <w:rPr>
          <w:shd w:val="clear" w:color="auto" w:fill="FFFFFF"/>
        </w:rPr>
        <w:fldChar w:fldCharType="begin"/>
      </w:r>
      <w:r w:rsidR="0082772B">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sidR="0082772B">
        <w:rPr>
          <w:shd w:val="clear" w:color="auto" w:fill="FFFFFF"/>
        </w:rPr>
        <w:fldChar w:fldCharType="separate"/>
      </w:r>
      <w:r w:rsidR="0082772B">
        <w:rPr>
          <w:noProof/>
          <w:shd w:val="clear" w:color="auto" w:fill="FFFFFF"/>
        </w:rPr>
        <w:t>(Ding et al., 2019; Distefano and Kelly, 2017)</w:t>
      </w:r>
      <w:r w:rsidR="0082772B">
        <w:rPr>
          <w:shd w:val="clear" w:color="auto" w:fill="FFFFFF"/>
        </w:rPr>
        <w:fldChar w:fldCharType="end"/>
      </w:r>
      <w:del w:id="41" w:author="Owen" w:date="2022-04-28T20:47:00Z">
        <w:r w:rsidR="00DD3E7E" w:rsidRPr="000F350F" w:rsidDel="0082772B">
          <w:rPr>
            <w:shd w:val="clear" w:color="auto" w:fill="FFFFFF"/>
          </w:rPr>
          <w:delText>(</w:delText>
        </w:r>
        <w:r w:rsidR="00220C7D" w:rsidDel="0082772B">
          <w:fldChar w:fldCharType="begin"/>
        </w:r>
        <w:r w:rsidR="00220C7D" w:rsidDel="0082772B">
          <w:delInstrText xml:space="preserve"> HYPERLINK \l "l11" </w:delInstrText>
        </w:r>
        <w:r w:rsidR="00220C7D" w:rsidDel="0082772B">
          <w:fldChar w:fldCharType="separate"/>
        </w:r>
        <w:r w:rsidR="00DD3E7E" w:rsidRPr="007250CB" w:rsidDel="0082772B">
          <w:rPr>
            <w:rStyle w:val="af9"/>
            <w:u w:val="none"/>
            <w:shd w:val="clear" w:color="auto" w:fill="FFFFFF"/>
          </w:rPr>
          <w:delText>Lili et al., 2019</w:delText>
        </w:r>
        <w:r w:rsidR="00220C7D" w:rsidDel="0082772B">
          <w:rPr>
            <w:rStyle w:val="af9"/>
            <w:u w:val="none"/>
            <w:shd w:val="clear" w:color="auto" w:fill="FFFFFF"/>
          </w:rPr>
          <w:fldChar w:fldCharType="end"/>
        </w:r>
        <w:r w:rsidR="00DD3E7E" w:rsidRPr="007250CB" w:rsidDel="0082772B">
          <w:rPr>
            <w:shd w:val="clear" w:color="auto" w:fill="FFFFFF"/>
          </w:rPr>
          <w:delText xml:space="preserve">; </w:delText>
        </w:r>
        <w:r w:rsidR="00220C7D" w:rsidDel="0082772B">
          <w:fldChar w:fldCharType="begin"/>
        </w:r>
        <w:r w:rsidR="00220C7D" w:rsidDel="0082772B">
          <w:delInstrText xml:space="preserve"> HYPERLINK \l "l12" </w:delInstrText>
        </w:r>
        <w:r w:rsidR="00220C7D" w:rsidDel="0082772B">
          <w:fldChar w:fldCharType="separate"/>
        </w:r>
        <w:r w:rsidR="00DD3E7E" w:rsidRPr="007250CB" w:rsidDel="0082772B">
          <w:rPr>
            <w:rStyle w:val="af9"/>
            <w:u w:val="none"/>
            <w:shd w:val="clear" w:color="auto" w:fill="FFFFFF"/>
          </w:rPr>
          <w:delText>Tiziano et al., 2018</w:delText>
        </w:r>
        <w:r w:rsidR="00220C7D" w:rsidDel="0082772B">
          <w:rPr>
            <w:rStyle w:val="af9"/>
            <w:u w:val="none"/>
            <w:shd w:val="clear" w:color="auto" w:fill="FFFFFF"/>
          </w:rPr>
          <w:fldChar w:fldCharType="end"/>
        </w:r>
        <w:r w:rsidR="00DD3E7E" w:rsidRPr="000F350F" w:rsidDel="0082772B">
          <w:rPr>
            <w:shd w:val="clear" w:color="auto" w:fill="FFFFFF"/>
          </w:rPr>
          <w:delText>)</w:delText>
        </w:r>
      </w:del>
      <w:r w:rsidR="00DD3E7E" w:rsidRPr="000F350F">
        <w:rPr>
          <w:shd w:val="clear" w:color="auto" w:fill="FFFFFF"/>
        </w:rPr>
        <w:t>,</w:t>
      </w:r>
      <w:r w:rsidR="00DD3E7E">
        <w:rPr>
          <w:shd w:val="clear" w:color="auto" w:fill="FFFFFF"/>
        </w:rPr>
        <w:t xml:space="preserve"> </w:t>
      </w:r>
      <w:r w:rsidR="00312472" w:rsidRPr="000F350F">
        <w:rPr>
          <w:shd w:val="clear" w:color="auto" w:fill="FFFFFF"/>
        </w:rPr>
        <w:t xml:space="preserve">social development </w:t>
      </w:r>
      <w:r w:rsidR="008B29E9">
        <w:rPr>
          <w:shd w:val="clear" w:color="auto" w:fill="FFFFFF"/>
        </w:rPr>
        <w:fldChar w:fldCharType="begin"/>
      </w:r>
      <w:r w:rsidR="008B29E9">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8B29E9">
        <w:rPr>
          <w:shd w:val="clear" w:color="auto" w:fill="FFFFFF"/>
        </w:rPr>
        <w:fldChar w:fldCharType="separate"/>
      </w:r>
      <w:r w:rsidR="008B29E9">
        <w:rPr>
          <w:noProof/>
          <w:shd w:val="clear" w:color="auto" w:fill="FFFFFF"/>
        </w:rPr>
        <w:t>(Xu et al., 2019)</w:t>
      </w:r>
      <w:r w:rsidR="008B29E9">
        <w:rPr>
          <w:shd w:val="clear" w:color="auto" w:fill="FFFFFF"/>
        </w:rPr>
        <w:fldChar w:fldCharType="end"/>
      </w:r>
      <w:del w:id="42" w:author="Owen" w:date="2022-04-28T20:48:00Z">
        <w:r w:rsidR="00312472" w:rsidRPr="000F350F" w:rsidDel="008B29E9">
          <w:rPr>
            <w:shd w:val="clear" w:color="auto" w:fill="FFFFFF"/>
          </w:rPr>
          <w:delText>(</w:delText>
        </w:r>
        <w:r w:rsidR="00220C7D" w:rsidDel="008B29E9">
          <w:fldChar w:fldCharType="begin"/>
        </w:r>
        <w:r w:rsidR="00220C7D" w:rsidDel="008B29E9">
          <w:delInstrText xml:space="preserve"> HYPERLINK \l "l10" </w:delInstrText>
        </w:r>
        <w:r w:rsidR="00220C7D" w:rsidDel="008B29E9">
          <w:fldChar w:fldCharType="separate"/>
        </w:r>
        <w:r w:rsidR="00312472" w:rsidRPr="008624D9" w:rsidDel="008B29E9">
          <w:rPr>
            <w:rStyle w:val="af9"/>
            <w:u w:val="none"/>
            <w:shd w:val="clear" w:color="auto" w:fill="FFFFFF"/>
          </w:rPr>
          <w:delText>Xu et al., 2019</w:delText>
        </w:r>
        <w:r w:rsidR="00220C7D" w:rsidDel="008B29E9">
          <w:rPr>
            <w:rStyle w:val="af9"/>
            <w:u w:val="none"/>
            <w:shd w:val="clear" w:color="auto" w:fill="FFFFFF"/>
          </w:rPr>
          <w:fldChar w:fldCharType="end"/>
        </w:r>
        <w:r w:rsidR="00312472" w:rsidRPr="000F350F" w:rsidDel="008B29E9">
          <w:rPr>
            <w:shd w:val="clear" w:color="auto" w:fill="FFFFFF"/>
          </w:rPr>
          <w:delText>)</w:delText>
        </w:r>
      </w:del>
      <w:r w:rsidR="00312472" w:rsidRPr="000F350F">
        <w:rPr>
          <w:shd w:val="clear" w:color="auto" w:fill="FFFFFF"/>
        </w:rPr>
        <w:t>, treatment technology</w:t>
      </w:r>
      <w:ins w:id="43"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E6262A">
        <w:rPr>
          <w:shd w:val="clear" w:color="auto" w:fill="FFFFFF"/>
        </w:rPr>
        <w:fldChar w:fldCharType="separate"/>
      </w:r>
      <w:r w:rsidR="00E6262A">
        <w:rPr>
          <w:noProof/>
          <w:shd w:val="clear" w:color="auto" w:fill="FFFFFF"/>
        </w:rPr>
        <w:t>(Jin et al., 2014)</w:t>
      </w:r>
      <w:r w:rsidR="00E6262A">
        <w:rPr>
          <w:shd w:val="clear" w:color="auto" w:fill="FFFFFF"/>
        </w:rPr>
        <w:fldChar w:fldCharType="end"/>
      </w:r>
      <w:del w:id="44" w:author="Owen" w:date="2022-04-28T20:48:00Z">
        <w:r w:rsidR="00312472" w:rsidRPr="000F350F" w:rsidDel="00E6262A">
          <w:rPr>
            <w:shd w:val="clear" w:color="auto" w:fill="FFFFFF"/>
          </w:rPr>
          <w:delText xml:space="preserve"> (</w:delText>
        </w:r>
        <w:r w:rsidR="00627A31" w:rsidDel="00E6262A">
          <w:fldChar w:fldCharType="begin"/>
        </w:r>
        <w:r w:rsidR="00627A31" w:rsidDel="00E6262A">
          <w:delInstrText xml:space="preserve"> HYPERLINK \l "l4" </w:delInstrText>
        </w:r>
        <w:r w:rsidR="00627A31" w:rsidDel="00E6262A">
          <w:fldChar w:fldCharType="separate"/>
        </w:r>
        <w:r w:rsidR="00312472" w:rsidRPr="00847F28" w:rsidDel="00E6262A">
          <w:rPr>
            <w:rStyle w:val="af9"/>
            <w:u w:val="none"/>
            <w:shd w:val="clear" w:color="auto" w:fill="FFFFFF"/>
          </w:rPr>
          <w:delText>Jin et al., 2014</w:delText>
        </w:r>
        <w:r w:rsidR="00627A31" w:rsidDel="00E6262A">
          <w:rPr>
            <w:rStyle w:val="af9"/>
            <w:u w:val="none"/>
            <w:shd w:val="clear" w:color="auto" w:fill="FFFFFF"/>
          </w:rPr>
          <w:fldChar w:fldCharType="end"/>
        </w:r>
        <w:r w:rsidR="00312472" w:rsidRPr="00847F28" w:rsidDel="00E6262A">
          <w:rPr>
            <w:shd w:val="clear" w:color="auto" w:fill="FFFFFF"/>
          </w:rPr>
          <w:delText>)</w:delText>
        </w:r>
      </w:del>
      <w:r w:rsidR="00DB50BE">
        <w:rPr>
          <w:shd w:val="clear" w:color="auto" w:fill="FFFFFF"/>
        </w:rPr>
        <w:t>,</w:t>
      </w:r>
      <w:r w:rsidR="00312472" w:rsidRPr="000F350F">
        <w:rPr>
          <w:shd w:val="clear" w:color="auto" w:fill="FFFFFF"/>
        </w:rPr>
        <w:t xml:space="preserve"> resident lifestyles</w:t>
      </w:r>
      <w:ins w:id="45"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E6262A">
        <w:rPr>
          <w:shd w:val="clear" w:color="auto" w:fill="FFFFFF"/>
        </w:rPr>
        <w:fldChar w:fldCharType="separate"/>
      </w:r>
      <w:r w:rsidR="00E6262A">
        <w:rPr>
          <w:noProof/>
          <w:shd w:val="clear" w:color="auto" w:fill="FFFFFF"/>
        </w:rPr>
        <w:t>(Xiao et al., 2020)</w:t>
      </w:r>
      <w:r w:rsidR="00E6262A">
        <w:rPr>
          <w:shd w:val="clear" w:color="auto" w:fill="FFFFFF"/>
        </w:rPr>
        <w:fldChar w:fldCharType="end"/>
      </w:r>
      <w:del w:id="46" w:author="Owen" w:date="2022-04-28T20:49:00Z">
        <w:r w:rsidR="00312472" w:rsidRPr="000F350F" w:rsidDel="00E6262A">
          <w:rPr>
            <w:shd w:val="clear" w:color="auto" w:fill="FFFFFF"/>
          </w:rPr>
          <w:delText xml:space="preserve"> (</w:delText>
        </w:r>
        <w:r w:rsidR="00220C7D" w:rsidDel="00E6262A">
          <w:fldChar w:fldCharType="begin"/>
        </w:r>
        <w:r w:rsidR="00220C7D" w:rsidDel="00E6262A">
          <w:delInstrText xml:space="preserve"> HYPERLINK \l "l13" </w:delInstrText>
        </w:r>
        <w:r w:rsidR="00220C7D" w:rsidDel="00E6262A">
          <w:fldChar w:fldCharType="separate"/>
        </w:r>
        <w:r w:rsidR="00312472" w:rsidRPr="00847F28" w:rsidDel="00E6262A">
          <w:rPr>
            <w:rStyle w:val="af9"/>
            <w:u w:val="none"/>
            <w:shd w:val="clear" w:color="auto" w:fill="FFFFFF"/>
          </w:rPr>
          <w:delText>Xiao et al., 202</w:delText>
        </w:r>
        <w:r w:rsidR="00847F28" w:rsidRPr="00847F28" w:rsidDel="00E6262A">
          <w:rPr>
            <w:rStyle w:val="af9"/>
            <w:u w:val="none"/>
            <w:shd w:val="clear" w:color="auto" w:fill="FFFFFF"/>
          </w:rPr>
          <w:delText>0</w:delText>
        </w:r>
        <w:r w:rsidR="00220C7D" w:rsidDel="00E6262A">
          <w:rPr>
            <w:rStyle w:val="af9"/>
            <w:u w:val="none"/>
            <w:shd w:val="clear" w:color="auto" w:fill="FFFFFF"/>
          </w:rPr>
          <w:fldChar w:fldCharType="end"/>
        </w:r>
        <w:r w:rsidR="00312472" w:rsidRPr="000F350F" w:rsidDel="00E6262A">
          <w:rPr>
            <w:shd w:val="clear" w:color="auto" w:fill="FFFFFF"/>
          </w:rPr>
          <w:delText>)</w:delText>
        </w:r>
      </w:del>
      <w:r w:rsidR="00312472" w:rsidRPr="000F350F">
        <w:rPr>
          <w:shd w:val="clear" w:color="auto" w:fill="FFFFFF"/>
        </w:rPr>
        <w:t xml:space="preserve"> and s</w:t>
      </w:r>
      <w:r w:rsidR="00312472" w:rsidRPr="000F350F">
        <w:t xml:space="preserve">o on. </w:t>
      </w:r>
      <w:r w:rsidR="00DB50BE">
        <w:t xml:space="preserve"> </w:t>
      </w:r>
      <w:r w:rsidR="00671CA8">
        <w:t xml:space="preserve">Due to the existence of significant regional </w:t>
      </w:r>
      <w:r w:rsidR="00010B50">
        <w:t>differences</w:t>
      </w:r>
      <w:r w:rsidR="00467B3F" w:rsidRPr="000F350F">
        <w:t xml:space="preserve">, </w:t>
      </w:r>
      <w:r w:rsidR="00671CA8">
        <w:t>a better understanding of</w:t>
      </w:r>
      <w:r w:rsidR="00671CA8" w:rsidRPr="000F350F">
        <w:t xml:space="preserve"> </w:t>
      </w:r>
      <w:r w:rsidR="00467B3F" w:rsidRPr="000F350F">
        <w:t>the factors</w:t>
      </w:r>
      <w:r w:rsidR="00467B3F">
        <w:t xml:space="preserve"> </w:t>
      </w:r>
      <w:r w:rsidR="00671CA8">
        <w:t xml:space="preserve">driving sludge production </w:t>
      </w:r>
      <w:r w:rsidR="00467B3F" w:rsidRPr="000F350F">
        <w:t>can allow for targeted sludge management policies.</w:t>
      </w:r>
      <w:r w:rsidR="00467B3F">
        <w:t xml:space="preserve"> </w:t>
      </w:r>
      <w:r w:rsidR="00671CA8">
        <w:t>P</w:t>
      </w:r>
      <w:r w:rsidR="00312472" w:rsidRPr="000F350F">
        <w:t xml:space="preserve">redicting sludge generation and its potential for </w:t>
      </w:r>
      <w:r w:rsidR="00E65674">
        <w:t>GHG</w:t>
      </w:r>
      <w:r w:rsidR="00312472" w:rsidRPr="000F350F">
        <w:t xml:space="preserve"> emissions can </w:t>
      </w:r>
      <w:r w:rsidR="00671CA8">
        <w:t>help to</w:t>
      </w:r>
      <w:r w:rsidR="00312472" w:rsidRPr="000F350F">
        <w:t xml:space="preserve"> optimize </w:t>
      </w:r>
      <w:r w:rsidR="00EE3641">
        <w:t>sludge</w:t>
      </w:r>
      <w:r w:rsidR="00EE3641" w:rsidRPr="000F350F">
        <w:t xml:space="preserve"> </w:t>
      </w:r>
      <w:r w:rsidR="00312472" w:rsidRPr="000F350F">
        <w:t xml:space="preserve">treatment </w:t>
      </w:r>
      <w:r w:rsidR="00FA4201" w:rsidRPr="000F350F">
        <w:t>capacity and</w:t>
      </w:r>
      <w:r w:rsidR="00312472" w:rsidRPr="000F350F">
        <w:t xml:space="preserve"> find effective carbon reduction pathways.</w:t>
      </w:r>
      <w:r w:rsidR="00572308">
        <w:rPr>
          <w:shd w:val="clear" w:color="auto" w:fill="FFFFFF"/>
        </w:rPr>
        <w:t xml:space="preserve"> </w:t>
      </w:r>
    </w:p>
    <w:p w14:paraId="22B08C55" w14:textId="268A74C7" w:rsidR="002D65C5" w:rsidRDefault="003108B8" w:rsidP="003108B8">
      <w:pPr>
        <w:ind w:firstLine="480"/>
      </w:pPr>
      <w:r>
        <w:rPr>
          <w:shd w:val="clear" w:color="auto" w:fill="FFFFFF"/>
        </w:rPr>
        <w:t>Few</w:t>
      </w:r>
      <w:r w:rsidR="002D65C5" w:rsidRPr="000F350F">
        <w:rPr>
          <w:shd w:val="clear" w:color="auto" w:fill="FFFFFF"/>
        </w:rPr>
        <w:t xml:space="preserve"> studies </w:t>
      </w:r>
      <w:r>
        <w:rPr>
          <w:shd w:val="clear" w:color="auto" w:fill="FFFFFF"/>
        </w:rPr>
        <w:t>have so far attempted to predict the</w:t>
      </w:r>
      <w:r w:rsidR="002D65C5" w:rsidRPr="000F350F">
        <w:rPr>
          <w:shd w:val="clear" w:color="auto" w:fill="FFFFFF"/>
        </w:rPr>
        <w:t xml:space="preserve"> growth of sludge and </w:t>
      </w:r>
      <w:r w:rsidR="002D65C5">
        <w:rPr>
          <w:shd w:val="clear" w:color="auto" w:fill="FFFFFF"/>
        </w:rPr>
        <w:t>associated</w:t>
      </w:r>
      <w:r w:rsidR="002D65C5" w:rsidRPr="000F350F">
        <w:rPr>
          <w:shd w:val="clear" w:color="auto" w:fill="FFFFFF"/>
        </w:rPr>
        <w:t xml:space="preserve"> </w:t>
      </w:r>
      <w:r w:rsidR="00D063E8">
        <w:rPr>
          <w:shd w:val="clear" w:color="auto" w:fill="FFFFFF"/>
        </w:rPr>
        <w:t>carbon</w:t>
      </w:r>
      <w:r w:rsidR="002D65C5" w:rsidRPr="000F350F">
        <w:rPr>
          <w:shd w:val="clear" w:color="auto" w:fill="FFFFFF"/>
        </w:rPr>
        <w:t xml:space="preserve"> emissions</w:t>
      </w:r>
      <w:r>
        <w:rPr>
          <w:shd w:val="clear" w:color="auto" w:fill="FFFFFF"/>
        </w:rPr>
        <w:t xml:space="preserve"> in China</w:t>
      </w:r>
      <w:r w:rsidR="00572308">
        <w:rPr>
          <w:shd w:val="clear" w:color="auto" w:fill="FFFFFF"/>
        </w:rPr>
        <w:t xml:space="preserve">, and </w:t>
      </w:r>
      <w:r>
        <w:rPr>
          <w:shd w:val="clear" w:color="auto" w:fill="FFFFFF"/>
        </w:rPr>
        <w:t xml:space="preserve">sludge generation </w:t>
      </w:r>
      <w:r w:rsidR="00572308">
        <w:rPr>
          <w:shd w:val="clear" w:color="auto" w:fill="FFFFFF"/>
        </w:rPr>
        <w:t>d</w:t>
      </w:r>
      <w:r w:rsidR="002D65C5" w:rsidRPr="000F350F">
        <w:rPr>
          <w:shd w:val="clear" w:color="auto" w:fill="FFFFFF"/>
        </w:rPr>
        <w:t xml:space="preserve">ata </w:t>
      </w:r>
      <w:r>
        <w:rPr>
          <w:shd w:val="clear" w:color="auto" w:fill="FFFFFF"/>
        </w:rPr>
        <w:t>presented in</w:t>
      </w:r>
      <w:r w:rsidR="002D65C5">
        <w:rPr>
          <w:shd w:val="clear" w:color="auto" w:fill="FFFFFF"/>
        </w:rPr>
        <w:t xml:space="preserve"> previous</w:t>
      </w:r>
      <w:r w:rsidR="002D65C5" w:rsidRPr="000F350F">
        <w:rPr>
          <w:shd w:val="clear" w:color="auto" w:fill="FFFFFF"/>
        </w:rPr>
        <w:t xml:space="preserve"> research varie</w:t>
      </w:r>
      <w:r w:rsidR="00572308">
        <w:rPr>
          <w:shd w:val="clear" w:color="auto" w:fill="FFFFFF"/>
        </w:rPr>
        <w:t>s</w:t>
      </w:r>
      <w:r w:rsidR="002D65C5" w:rsidRPr="000F350F">
        <w:rPr>
          <w:shd w:val="clear" w:color="auto" w:fill="FFFFFF"/>
        </w:rPr>
        <w:t xml:space="preserve"> significantly and has </w:t>
      </w:r>
      <w:ins w:id="47" w:author="Owen" w:date="2022-04-28T20:51:00Z">
        <w:r w:rsidR="00A515CC">
          <w:rPr>
            <w:shd w:val="clear" w:color="auto" w:fill="FFFFFF"/>
          </w:rPr>
          <w:t xml:space="preserve">a </w:t>
        </w:r>
      </w:ins>
      <w:r w:rsidR="002D65C5" w:rsidRPr="000F350F">
        <w:rPr>
          <w:shd w:val="clear" w:color="auto" w:fill="FFFFFF"/>
        </w:rPr>
        <w:t xml:space="preserve">limited </w:t>
      </w:r>
      <w:r w:rsidR="00FF530B">
        <w:rPr>
          <w:shd w:val="clear" w:color="auto" w:fill="FFFFFF"/>
        </w:rPr>
        <w:t xml:space="preserve">spatial </w:t>
      </w:r>
      <w:r w:rsidR="002D65C5" w:rsidRPr="000F350F">
        <w:rPr>
          <w:shd w:val="clear" w:color="auto" w:fill="FFFFFF"/>
        </w:rPr>
        <w:t>resolution.</w:t>
      </w:r>
      <w:r w:rsidR="002D65C5">
        <w:rPr>
          <w:shd w:val="clear" w:color="auto" w:fill="FFFFFF"/>
        </w:rPr>
        <w:t xml:space="preserve"> </w:t>
      </w:r>
      <w:r w:rsidR="00572308">
        <w:t>Moreover</w:t>
      </w:r>
      <w:r w:rsidR="00FA4201" w:rsidRPr="000F350F">
        <w:t xml:space="preserve">, existing studies have mostly explored </w:t>
      </w:r>
      <w:r w:rsidR="00A16C0A">
        <w:t xml:space="preserve">a single </w:t>
      </w:r>
      <w:r w:rsidR="00FA4201" w:rsidRPr="000F350F">
        <w:t xml:space="preserve">factor influencing sludge </w:t>
      </w:r>
      <w:r w:rsidR="00617D0B">
        <w:t>generation</w:t>
      </w:r>
      <w:r w:rsidR="00FA4201" w:rsidRPr="000F350F">
        <w:t xml:space="preserve">, such as economics </w:t>
      </w:r>
      <w:r w:rsidR="00572308">
        <w:t>or</w:t>
      </w:r>
      <w:r w:rsidR="00FA4201" w:rsidRPr="000F350F">
        <w:t xml:space="preserve"> technology</w:t>
      </w:r>
      <w:ins w:id="48" w:author="Owen" w:date="2022-04-28T20:51:00Z">
        <w:r w:rsidR="00A515CC">
          <w:t xml:space="preserve"> </w:t>
        </w:r>
      </w:ins>
      <w:del w:id="49" w:author="Owen" w:date="2022-04-28T20:53:00Z">
        <w:r w:rsidR="00A515CC" w:rsidDel="00A515CC">
          <w:fldChar w:fldCharType="begin"/>
        </w:r>
        <w:r w:rsidR="00A515CC" w:rsidDel="00A515CC">
          <w:delInstrText xml:space="preserve"> ADDIN ZOTERO_ITEM CSL_CITATION {"citationID":"RAk4UoHt","properties":{"formattedCitation":"(Yu et al., n.d.)","plainCitation":"(Yu et al., n.d.)","noteIndex":0},"citationItems":[{"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schema":"https://github.com/citation-style-language/schema/raw/master/csl-citation.json"} </w:delInstrText>
        </w:r>
        <w:r w:rsidR="00A515CC" w:rsidDel="00A515CC">
          <w:fldChar w:fldCharType="separate"/>
        </w:r>
        <w:r w:rsidR="00A515CC" w:rsidDel="00A515CC">
          <w:rPr>
            <w:noProof/>
          </w:rPr>
          <w:delText>(Yu et al., n.d.)</w:delText>
        </w:r>
        <w:r w:rsidR="00A515CC" w:rsidDel="00A515CC">
          <w:fldChar w:fldCharType="end"/>
        </w:r>
      </w:del>
      <w:r w:rsidR="00254FF5">
        <w:fldChar w:fldCharType="begin"/>
      </w:r>
      <w:r w:rsidR="00254FF5">
        <w:instrText xml:space="preserve"> ADDIN ZOTERO_ITEM CSL_CITATION {"citationID":"8Hv5ehri","properties":{"formattedCitation":"(Yu et al., 2007)","plainCitation":"(Yu et al., 2007)","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r w:rsidR="00254FF5">
        <w:fldChar w:fldCharType="separate"/>
      </w:r>
      <w:r w:rsidR="00254FF5">
        <w:rPr>
          <w:noProof/>
        </w:rPr>
        <w:t>(Yu et al., 2007)</w:t>
      </w:r>
      <w:r w:rsidR="00254FF5">
        <w:fldChar w:fldCharType="end"/>
      </w:r>
      <w:r w:rsidR="006504F2">
        <w:t>.</w:t>
      </w:r>
      <w:r w:rsidR="00FA4201" w:rsidRPr="000F350F">
        <w:t xml:space="preserve"> </w:t>
      </w:r>
      <w:r>
        <w:t>Simple estimates of</w:t>
      </w:r>
      <w:r w:rsidR="00FF530B" w:rsidRPr="000F350F">
        <w:t xml:space="preserve"> linear relationship</w:t>
      </w:r>
      <w:r>
        <w:t>s</w:t>
      </w:r>
      <w:r w:rsidR="00FF530B" w:rsidRPr="000F350F">
        <w:t xml:space="preserve"> between sludge </w:t>
      </w:r>
      <w:r>
        <w:t xml:space="preserve">generation </w:t>
      </w:r>
      <w:r w:rsidR="00FF530B" w:rsidRPr="000F350F">
        <w:t>and urbanization rate, population</w:t>
      </w:r>
      <w:r w:rsidR="00FF530B">
        <w:t>,</w:t>
      </w:r>
      <w:r w:rsidR="00FF530B" w:rsidRPr="000F350F">
        <w:t xml:space="preserve"> </w:t>
      </w:r>
      <w:r w:rsidR="00A16C0A">
        <w:t xml:space="preserve">or </w:t>
      </w:r>
      <w:r w:rsidR="00FF530B" w:rsidRPr="000F350F">
        <w:t>GDP</w:t>
      </w:r>
      <w:ins w:id="50" w:author="Owen" w:date="2022-04-28T20:53:00Z">
        <w:r w:rsidR="00A515CC">
          <w:t xml:space="preserve"> </w:t>
        </w:r>
      </w:ins>
      <w:del w:id="51" w:author="Owen" w:date="2022-04-28T20:54:00Z">
        <w:r w:rsidR="00A515CC" w:rsidDel="00A515CC">
          <w:fldChar w:fldCharType="begin"/>
        </w:r>
      </w:del>
      <w:r w:rsidR="00254FF5">
        <w:instrText xml:space="preserve"> ADDIN ZOTERO_ITEM CSL_CITATION {"citationID":"Kvc7nnzB","properties":{"formattedCitation":"(Yu et al., 2007)","plainCitation":"","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del w:id="52" w:author="Owen" w:date="2022-04-28T20:54:00Z">
        <w:r w:rsidR="00A515CC" w:rsidDel="00A515CC">
          <w:fldChar w:fldCharType="separate"/>
        </w:r>
      </w:del>
      <w:r w:rsidR="00254FF5">
        <w:rPr>
          <w:noProof/>
        </w:rPr>
        <w:t>(Yu et al., 2007)</w:t>
      </w:r>
      <w:del w:id="53" w:author="Owen" w:date="2022-04-28T20:54:00Z">
        <w:r w:rsidR="00A515CC" w:rsidDel="00A515CC">
          <w:fldChar w:fldCharType="end"/>
        </w:r>
      </w:del>
      <w:del w:id="54" w:author="Owen" w:date="2022-04-28T20:53:00Z">
        <w:r w:rsidR="00E77F57" w:rsidDel="00A515CC">
          <w:delText xml:space="preserve"> </w:delText>
        </w:r>
        <w:r w:rsidR="00FF530B" w:rsidDel="00A515CC">
          <w:delText>(</w:delText>
        </w:r>
        <w:r w:rsidR="00220C7D" w:rsidDel="00A515CC">
          <w:fldChar w:fldCharType="begin"/>
        </w:r>
        <w:r w:rsidR="00220C7D" w:rsidDel="00A515CC">
          <w:delInstrText xml:space="preserve"> HYPERLINK \l "l15" </w:delInstrText>
        </w:r>
        <w:r w:rsidR="00220C7D" w:rsidDel="00A515CC">
          <w:fldChar w:fldCharType="separate"/>
        </w:r>
        <w:r w:rsidR="00FF530B" w:rsidRPr="00E77F57" w:rsidDel="00A515CC">
          <w:rPr>
            <w:rStyle w:val="af9"/>
            <w:color w:val="0070C0"/>
            <w:u w:val="none"/>
          </w:rPr>
          <w:delText>Wei et al, 2020</w:delText>
        </w:r>
        <w:r w:rsidR="00220C7D" w:rsidDel="00A515CC">
          <w:rPr>
            <w:rStyle w:val="af9"/>
            <w:color w:val="0070C0"/>
            <w:u w:val="none"/>
          </w:rPr>
          <w:fldChar w:fldCharType="end"/>
        </w:r>
        <w:r w:rsidR="00FF530B" w:rsidRPr="00E77F57" w:rsidDel="00A515CC">
          <w:delText>)</w:delText>
        </w:r>
      </w:del>
      <w:r w:rsidR="00FA4201" w:rsidRPr="000F350F">
        <w:t xml:space="preserve"> cannot </w:t>
      </w:r>
      <w:r w:rsidR="00FA4201">
        <w:t xml:space="preserve">accurately </w:t>
      </w:r>
      <w:r w:rsidR="00FA4201" w:rsidRPr="000F350F">
        <w:t>reflect spatial differences in sludge generation</w:t>
      </w:r>
      <w:r w:rsidR="00FF530B">
        <w:t xml:space="preserve"> </w:t>
      </w:r>
      <w:r>
        <w:t xml:space="preserve">or </w:t>
      </w:r>
      <w:r w:rsidR="00FF530B">
        <w:t>provide targeted sludge planning</w:t>
      </w:r>
      <w:ins w:id="55" w:author="Owen" w:date="2022-04-28T20:54:00Z">
        <w:r w:rsidR="00A515CC">
          <w:t xml:space="preserve"> </w:t>
        </w:r>
        <w:r w:rsidR="00A515CC">
          <w:fldChar w:fldCharType="begin"/>
        </w:r>
        <w:r w:rsidR="00A515CC">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A515CC">
          <w:fldChar w:fldCharType="separate"/>
        </w:r>
        <w:r w:rsidR="00A515CC">
          <w:rPr>
            <w:noProof/>
          </w:rPr>
          <w:t>(Wei et al., 2020)</w:t>
        </w:r>
        <w:r w:rsidR="00A515CC">
          <w:fldChar w:fldCharType="end"/>
        </w:r>
      </w:ins>
      <w:r w:rsidR="00FF530B">
        <w:rPr>
          <w:rFonts w:hint="eastAsia"/>
        </w:rPr>
        <w:t>.</w:t>
      </w:r>
      <w:r w:rsidR="00FF530B">
        <w:t xml:space="preserve"> </w:t>
      </w:r>
      <w:r w:rsidR="00FA4201" w:rsidRPr="000F350F">
        <w:t xml:space="preserve">Several models have </w:t>
      </w:r>
      <w:r>
        <w:t>been used</w:t>
      </w:r>
      <w:r w:rsidR="00FA4201" w:rsidRPr="000F350F">
        <w:t xml:space="preserve"> to predict waste generation</w:t>
      </w:r>
      <w:ins w:id="56" w:author="Owen" w:date="2022-04-28T20:54:00Z">
        <w:r w:rsidR="00A515CC">
          <w:t xml:space="preserve"> </w:t>
        </w:r>
      </w:ins>
      <w:r w:rsidR="00A515CC">
        <w:fldChar w:fldCharType="begin"/>
      </w:r>
      <w:r w:rsidR="00A515CC">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rsidR="00A515CC">
        <w:fldChar w:fldCharType="separate"/>
      </w:r>
      <w:r w:rsidR="00A515CC">
        <w:rPr>
          <w:noProof/>
        </w:rPr>
        <w:t>(Chang et al., 2011; Guo et al., 2021; Younes et al., 2015)</w:t>
      </w:r>
      <w:r w:rsidR="00A515CC">
        <w:fldChar w:fldCharType="end"/>
      </w:r>
      <w:del w:id="57" w:author="Owen" w:date="2022-04-28T20:54:00Z">
        <w:r w:rsidDel="00A515CC">
          <w:delText xml:space="preserve"> </w:delText>
        </w:r>
        <w:r w:rsidR="00FA4201" w:rsidRPr="000F350F" w:rsidDel="00A515CC">
          <w:delText>(</w:delText>
        </w:r>
        <w:r w:rsidR="00220C7D" w:rsidDel="00A515CC">
          <w:fldChar w:fldCharType="begin"/>
        </w:r>
        <w:r w:rsidR="00220C7D" w:rsidDel="00A515CC">
          <w:delInstrText xml:space="preserve"> HYPERLINK \l "l17guo2021application" </w:delInstrText>
        </w:r>
        <w:r w:rsidR="00220C7D" w:rsidDel="00A515CC">
          <w:fldChar w:fldCharType="separate"/>
        </w:r>
        <w:r w:rsidR="007216BB" w:rsidRPr="00F77A69" w:rsidDel="00A515CC">
          <w:rPr>
            <w:rStyle w:val="af9"/>
            <w:u w:val="none"/>
          </w:rPr>
          <w:delText>Guo et al., 2021</w:delText>
        </w:r>
        <w:r w:rsidR="00220C7D" w:rsidDel="00A515CC">
          <w:rPr>
            <w:rStyle w:val="af9"/>
            <w:u w:val="none"/>
          </w:rPr>
          <w:fldChar w:fldCharType="end"/>
        </w:r>
        <w:r w:rsidR="007216BB" w:rsidRPr="00F77A69" w:rsidDel="00A515CC">
          <w:delText xml:space="preserve">; </w:delText>
        </w:r>
        <w:r w:rsidR="00220C7D" w:rsidDel="00A515CC">
          <w:fldChar w:fldCharType="begin"/>
        </w:r>
        <w:r w:rsidR="00220C7D" w:rsidDel="00A515CC">
          <w:delInstrText xml:space="preserve"> HYPERLINK \l "l18younes2015prediction" </w:delInstrText>
        </w:r>
        <w:r w:rsidR="00220C7D" w:rsidDel="00A515CC">
          <w:fldChar w:fldCharType="separate"/>
        </w:r>
        <w:r w:rsidR="007216BB" w:rsidRPr="00F77A69" w:rsidDel="00A515CC">
          <w:rPr>
            <w:rStyle w:val="af9"/>
            <w:u w:val="none"/>
          </w:rPr>
          <w:delText>Younes et al., 2015</w:delText>
        </w:r>
        <w:r w:rsidR="00220C7D" w:rsidDel="00A515CC">
          <w:rPr>
            <w:rStyle w:val="af9"/>
            <w:u w:val="none"/>
          </w:rPr>
          <w:fldChar w:fldCharType="end"/>
        </w:r>
        <w:r w:rsidR="007216BB" w:rsidRPr="00F77A69" w:rsidDel="00A515CC">
          <w:delText>;</w:delText>
        </w:r>
        <w:r w:rsidR="00F77A69" w:rsidDel="00A515CC">
          <w:delText xml:space="preserve"> </w:delText>
        </w:r>
        <w:r w:rsidR="00220C7D" w:rsidDel="00A515CC">
          <w:fldChar w:fldCharType="begin"/>
        </w:r>
        <w:r w:rsidR="00220C7D" w:rsidDel="00A515CC">
          <w:delInstrText xml:space="preserve"> HYPERLINK \l "l16chang" </w:delInstrText>
        </w:r>
        <w:r w:rsidR="00220C7D" w:rsidDel="00A515CC">
          <w:fldChar w:fldCharType="separate"/>
        </w:r>
        <w:r w:rsidR="00FA4201" w:rsidRPr="00F77A69" w:rsidDel="00A515CC">
          <w:rPr>
            <w:rStyle w:val="af9"/>
            <w:u w:val="none"/>
          </w:rPr>
          <w:delText>Chang et al</w:delText>
        </w:r>
        <w:r w:rsidR="00220C7D" w:rsidDel="00A515CC">
          <w:rPr>
            <w:rStyle w:val="af9"/>
            <w:u w:val="none"/>
          </w:rPr>
          <w:fldChar w:fldCharType="end"/>
        </w:r>
        <w:r w:rsidR="00F77A69" w:rsidDel="00A515CC">
          <w:delText>.</w:delText>
        </w:r>
        <w:r w:rsidR="00FA4201" w:rsidRPr="00F77A69" w:rsidDel="00A515CC">
          <w:delText>, 2011</w:delText>
        </w:r>
        <w:r w:rsidR="00FA4201" w:rsidRPr="000F350F" w:rsidDel="00A515CC">
          <w:rPr>
            <w:rFonts w:hint="eastAsia"/>
          </w:rPr>
          <w:delText>)</w:delText>
        </w:r>
      </w:del>
      <w:r w:rsidR="00FA4201" w:rsidRPr="000F350F">
        <w:t>, including regression analysis</w:t>
      </w:r>
      <w:ins w:id="58" w:author="Owen" w:date="2022-04-28T20:54:00Z">
        <w:r w:rsidR="00A515CC">
          <w:t xml:space="preserve"> </w:t>
        </w:r>
      </w:ins>
      <w:r w:rsidR="00A515CC">
        <w:fldChar w:fldCharType="begin"/>
      </w:r>
      <w:r w:rsidR="00A515CC">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rsidR="00A515CC">
        <w:fldChar w:fldCharType="separate"/>
      </w:r>
      <w:r w:rsidR="00A515CC" w:rsidRPr="00A515CC">
        <w:rPr>
          <w:rFonts w:cs="Times New Roman"/>
          <w:kern w:val="0"/>
        </w:rPr>
        <w:t>(Rimaitytė et al., 2012)</w:t>
      </w:r>
      <w:r w:rsidR="00A515CC">
        <w:fldChar w:fldCharType="end"/>
      </w:r>
      <w:del w:id="59" w:author="Owen" w:date="2022-04-28T20:55:00Z">
        <w:r w:rsidR="00FA4201" w:rsidDel="00A515CC">
          <w:delText xml:space="preserve"> </w:delText>
        </w:r>
        <w:r w:rsidR="00FA4201" w:rsidRPr="000F350F" w:rsidDel="00A515CC">
          <w:delText>(</w:delText>
        </w:r>
        <w:r w:rsidR="00627A31" w:rsidDel="00A515CC">
          <w:fldChar w:fldCharType="begin"/>
        </w:r>
        <w:r w:rsidR="00627A31" w:rsidDel="00A515CC">
          <w:delInstrText xml:space="preserve"> HYPERLINK \l "l19rimaityte2012application" </w:delInstrText>
        </w:r>
        <w:r w:rsidR="00627A31" w:rsidDel="00A515CC">
          <w:fldChar w:fldCharType="separate"/>
        </w:r>
        <w:r w:rsidR="00FA4201" w:rsidRPr="00F77A69" w:rsidDel="00A515CC">
          <w:rPr>
            <w:rStyle w:val="af9"/>
            <w:u w:val="none"/>
          </w:rPr>
          <w:delText>Rimaityte et al, 2012</w:delText>
        </w:r>
        <w:r w:rsidR="00627A31" w:rsidDel="00A515CC">
          <w:rPr>
            <w:rStyle w:val="af9"/>
            <w:u w:val="none"/>
          </w:rPr>
          <w:fldChar w:fldCharType="end"/>
        </w:r>
        <w:r w:rsidR="00FA4201" w:rsidRPr="000F350F" w:rsidDel="00A515CC">
          <w:delText>)</w:delText>
        </w:r>
      </w:del>
      <w:r w:rsidR="00FA4201" w:rsidRPr="000F350F">
        <w:t>, system dynamics</w:t>
      </w:r>
      <w:ins w:id="60" w:author="Owen" w:date="2022-04-28T20:55:00Z">
        <w:r w:rsidR="006A3492">
          <w:t xml:space="preserve"> </w:t>
        </w:r>
      </w:ins>
      <w:r w:rsidR="006A3492">
        <w:fldChar w:fldCharType="begin"/>
      </w:r>
      <w:r w:rsidR="006A3492">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rsidR="006A3492">
        <w:fldChar w:fldCharType="separate"/>
      </w:r>
      <w:r w:rsidR="006A3492">
        <w:rPr>
          <w:noProof/>
        </w:rPr>
        <w:t>(Kollikkathara et al., 2010)</w:t>
      </w:r>
      <w:r w:rsidR="006A3492">
        <w:fldChar w:fldCharType="end"/>
      </w:r>
      <w:del w:id="61" w:author="Owen" w:date="2022-04-28T20:55:00Z">
        <w:r w:rsidR="00FA4201" w:rsidDel="006A3492">
          <w:delText xml:space="preserve"> </w:delText>
        </w:r>
        <w:r w:rsidR="00FA4201" w:rsidRPr="000F350F" w:rsidDel="006A3492">
          <w:delText>(</w:delText>
        </w:r>
        <w:r w:rsidR="00627A31" w:rsidDel="006A3492">
          <w:fldChar w:fldCharType="begin"/>
        </w:r>
        <w:r w:rsidR="00627A31" w:rsidDel="006A3492">
          <w:delInstrText xml:space="preserve"> HYPERLINK \l "l20kollikkathara2010a" </w:delInstrText>
        </w:r>
        <w:r w:rsidR="00627A31" w:rsidDel="006A3492">
          <w:fldChar w:fldCharType="separate"/>
        </w:r>
        <w:r w:rsidR="00FA4201" w:rsidRPr="00F77A69" w:rsidDel="006A3492">
          <w:rPr>
            <w:rStyle w:val="af9"/>
            <w:u w:val="none"/>
          </w:rPr>
          <w:delText>Kollikkathara et al</w:delText>
        </w:r>
        <w:r w:rsidR="00F77A69" w:rsidDel="006A3492">
          <w:rPr>
            <w:rStyle w:val="af9"/>
            <w:u w:val="none"/>
          </w:rPr>
          <w:delText>.</w:delText>
        </w:r>
        <w:r w:rsidR="00FA4201" w:rsidRPr="00F77A69" w:rsidDel="006A3492">
          <w:rPr>
            <w:rStyle w:val="af9"/>
            <w:u w:val="none"/>
          </w:rPr>
          <w:delText>, 2010</w:delText>
        </w:r>
        <w:r w:rsidR="00627A31" w:rsidDel="006A3492">
          <w:rPr>
            <w:rStyle w:val="af9"/>
            <w:u w:val="none"/>
          </w:rPr>
          <w:fldChar w:fldCharType="end"/>
        </w:r>
        <w:r w:rsidR="00FA4201" w:rsidRPr="00F77A69" w:rsidDel="006A3492">
          <w:delText>)</w:delText>
        </w:r>
      </w:del>
      <w:r w:rsidR="00572308">
        <w:t xml:space="preserve"> and</w:t>
      </w:r>
      <w:r w:rsidR="00FA4201" w:rsidRPr="000F350F">
        <w:t xml:space="preserve"> autoregressive integrated moving average</w:t>
      </w:r>
      <w:r w:rsidR="00FA4201">
        <w:t xml:space="preserve"> </w:t>
      </w:r>
      <w:r w:rsidR="00773270">
        <w:fldChar w:fldCharType="begin"/>
      </w:r>
      <w:r w:rsidR="00773270">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rsidR="00773270">
        <w:fldChar w:fldCharType="separate"/>
      </w:r>
      <w:r w:rsidR="00773270">
        <w:rPr>
          <w:noProof/>
        </w:rPr>
        <w:t>(Xu et al., 2013)</w:t>
      </w:r>
      <w:r w:rsidR="00773270">
        <w:fldChar w:fldCharType="end"/>
      </w:r>
      <w:del w:id="62" w:author="Owen" w:date="2022-04-28T20:55:00Z">
        <w:r w:rsidR="00FA4201" w:rsidRPr="000F350F" w:rsidDel="00773270">
          <w:delText>(</w:delText>
        </w:r>
        <w:r w:rsidR="00220C7D" w:rsidDel="00773270">
          <w:fldChar w:fldCharType="begin"/>
        </w:r>
        <w:r w:rsidR="00220C7D" w:rsidDel="00773270">
          <w:delInstrText xml:space="preserve"> HYPERLINK \l "l21xu2013a" </w:delInstrText>
        </w:r>
        <w:r w:rsidR="00220C7D" w:rsidDel="00773270">
          <w:fldChar w:fldCharType="separate"/>
        </w:r>
        <w:r w:rsidR="00FA4201" w:rsidRPr="00764B53" w:rsidDel="00773270">
          <w:rPr>
            <w:rStyle w:val="af9"/>
            <w:u w:val="none"/>
          </w:rPr>
          <w:delText>Xu et al</w:delText>
        </w:r>
        <w:r w:rsidR="00764B53" w:rsidRPr="00764B53" w:rsidDel="00773270">
          <w:rPr>
            <w:rStyle w:val="af9"/>
            <w:u w:val="none"/>
          </w:rPr>
          <w:delText>.</w:delText>
        </w:r>
        <w:r w:rsidR="00FA4201" w:rsidRPr="00764B53" w:rsidDel="00773270">
          <w:rPr>
            <w:rStyle w:val="af9"/>
            <w:u w:val="none"/>
          </w:rPr>
          <w:delText>, 2013</w:delText>
        </w:r>
        <w:r w:rsidR="00220C7D" w:rsidDel="00773270">
          <w:rPr>
            <w:rStyle w:val="af9"/>
            <w:u w:val="none"/>
          </w:rPr>
          <w:fldChar w:fldCharType="end"/>
        </w:r>
        <w:r w:rsidR="00FA4201" w:rsidRPr="00764B53" w:rsidDel="00773270">
          <w:delText>)</w:delText>
        </w:r>
      </w:del>
      <w:r w:rsidR="00FA4201" w:rsidRPr="000F350F">
        <w:rPr>
          <w:rFonts w:hint="eastAsia"/>
        </w:rPr>
        <w:t>.</w:t>
      </w:r>
      <w:r w:rsidR="00FA4201" w:rsidRPr="000F350F">
        <w:t xml:space="preserve"> M</w:t>
      </w:r>
      <w:r w:rsidR="00572308">
        <w:t>ore recently, m</w:t>
      </w:r>
      <w:r w:rsidR="00FA4201" w:rsidRPr="000F350F">
        <w:t>achine learning</w:t>
      </w:r>
      <w:r w:rsidR="00764B53">
        <w:t xml:space="preserve"> </w:t>
      </w:r>
      <w:r w:rsidR="0065470F">
        <w:t>(ML)</w:t>
      </w:r>
      <w:r w:rsidR="00FA4201" w:rsidRPr="000F350F">
        <w:t xml:space="preserve"> methods have been used </w:t>
      </w:r>
      <w:r w:rsidR="00FA4201">
        <w:t>to</w:t>
      </w:r>
      <w:r w:rsidR="00FA4201" w:rsidRPr="000F350F">
        <w:t xml:space="preserve"> predict solid waste generation </w:t>
      </w:r>
      <w:r w:rsidR="0065470F">
        <w:t>with better accuracy</w:t>
      </w:r>
      <w:r w:rsidR="00450709">
        <w:t xml:space="preserve"> and spatial resolution</w:t>
      </w:r>
      <w:r w:rsidR="00FA4201" w:rsidRPr="000F350F">
        <w:t xml:space="preserve">. </w:t>
      </w:r>
      <w:r w:rsidR="00FA4201">
        <w:t>For example, t</w:t>
      </w:r>
      <w:r w:rsidR="00FA4201" w:rsidRPr="000F350F">
        <w:t xml:space="preserve">he accuracy of the Artificial Neural Network (ANN) and Decision Tree (DT) model </w:t>
      </w:r>
      <w:del w:id="63" w:author="Owen" w:date="2022-04-28T20:56:00Z">
        <w:r w:rsidR="00FA4201" w:rsidRPr="000F350F" w:rsidDel="00773270">
          <w:rPr>
            <w:rFonts w:hint="eastAsia"/>
          </w:rPr>
          <w:delText>of</w:delText>
        </w:r>
      </w:del>
      <w:ins w:id="64" w:author="Owen" w:date="2022-04-28T20:56:00Z">
        <w:r w:rsidR="00773270">
          <w:rPr>
            <w:rFonts w:hint="eastAsia"/>
          </w:rPr>
          <w:t>for</w:t>
        </w:r>
      </w:ins>
      <w:r w:rsidR="00FA4201" w:rsidRPr="000F350F">
        <w:t xml:space="preserve"> predicting municipal solid </w:t>
      </w:r>
      <w:r w:rsidR="00101EDC" w:rsidRPr="000F350F">
        <w:t>waste</w:t>
      </w:r>
      <w:r w:rsidR="00101EDC">
        <w:t xml:space="preserve"> </w:t>
      </w:r>
      <w:r w:rsidR="00FA4201" w:rsidRPr="000F350F">
        <w:t xml:space="preserve">generation </w:t>
      </w:r>
      <w:r w:rsidR="00FA4201">
        <w:t>is as high as</w:t>
      </w:r>
      <w:r w:rsidR="00FA4201" w:rsidRPr="000F350F">
        <w:t xml:space="preserve"> 84% and 81% respectively </w:t>
      </w:r>
      <w:r w:rsidR="00773270">
        <w:fldChar w:fldCharType="begin"/>
      </w:r>
      <w:r w:rsidR="00773270">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rsidR="00773270">
        <w:fldChar w:fldCharType="separate"/>
      </w:r>
      <w:r w:rsidR="00773270">
        <w:rPr>
          <w:noProof/>
        </w:rPr>
        <w:t>(Kannangara et al., 2018)</w:t>
      </w:r>
      <w:r w:rsidR="00773270">
        <w:fldChar w:fldCharType="end"/>
      </w:r>
      <w:del w:id="65" w:author="Owen" w:date="2022-04-28T20:56:00Z">
        <w:r w:rsidR="00FA4201" w:rsidRPr="00764B53" w:rsidDel="00773270">
          <w:delText>(</w:delText>
        </w:r>
        <w:r w:rsidR="00627A31" w:rsidDel="00773270">
          <w:fldChar w:fldCharType="begin"/>
        </w:r>
        <w:r w:rsidR="00627A31" w:rsidDel="00773270">
          <w:delInstrText xml:space="preserve"> HYPERLINK \l "l22kannangara2017modeling" </w:delInstrText>
        </w:r>
        <w:r w:rsidR="00627A31" w:rsidDel="00773270">
          <w:fldChar w:fldCharType="separate"/>
        </w:r>
        <w:r w:rsidR="00FA4201" w:rsidRPr="00764B53" w:rsidDel="00773270">
          <w:rPr>
            <w:rStyle w:val="af9"/>
            <w:u w:val="none"/>
          </w:rPr>
          <w:delText>Kannangara et al., 2018</w:delText>
        </w:r>
        <w:r w:rsidR="00627A31" w:rsidDel="00773270">
          <w:rPr>
            <w:rStyle w:val="af9"/>
            <w:u w:val="none"/>
          </w:rPr>
          <w:fldChar w:fldCharType="end"/>
        </w:r>
        <w:r w:rsidR="00FA4201" w:rsidRPr="00764B53" w:rsidDel="00773270">
          <w:delText>)</w:delText>
        </w:r>
      </w:del>
      <w:r w:rsidR="00FA4201" w:rsidRPr="000F350F">
        <w:t xml:space="preserve">. Support Vector Machine (SVM) and Random </w:t>
      </w:r>
      <w:r w:rsidR="00FA4201" w:rsidRPr="000F350F">
        <w:lastRenderedPageBreak/>
        <w:t xml:space="preserve">Forest (RF) </w:t>
      </w:r>
      <w:r w:rsidR="00572308">
        <w:t xml:space="preserve">models also </w:t>
      </w:r>
      <w:r w:rsidR="00FA4201" w:rsidRPr="000F350F">
        <w:t>ha</w:t>
      </w:r>
      <w:r w:rsidR="00FA4201">
        <w:t>d</w:t>
      </w:r>
      <w:r w:rsidR="00FA4201" w:rsidRPr="000F350F">
        <w:t xml:space="preserve"> </w:t>
      </w:r>
      <w:r w:rsidR="00FA4201">
        <w:t xml:space="preserve">a </w:t>
      </w:r>
      <w:r w:rsidR="00FA4201" w:rsidRPr="000F350F">
        <w:t xml:space="preserve">good performance </w:t>
      </w:r>
      <w:r w:rsidR="00115FC6" w:rsidRPr="000F350F">
        <w:t xml:space="preserve">when predicting weekly </w:t>
      </w:r>
      <w:r w:rsidR="00115FC6">
        <w:t>municipal waste</w:t>
      </w:r>
      <w:r w:rsidR="00115FC6" w:rsidRPr="000F350F">
        <w:t xml:space="preserve"> and plastic waste generation</w:t>
      </w:r>
      <w:r w:rsidR="002D65C5">
        <w:t xml:space="preserve"> </w:t>
      </w:r>
      <w:r w:rsidR="00773270">
        <w:fldChar w:fldCharType="begin"/>
      </w:r>
      <w:r w:rsidR="00773270">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rsidR="00773270">
        <w:fldChar w:fldCharType="separate"/>
      </w:r>
      <w:r w:rsidR="00773270">
        <w:rPr>
          <w:noProof/>
        </w:rPr>
        <w:t>(Kumar et al., 2018)</w:t>
      </w:r>
      <w:r w:rsidR="00773270">
        <w:fldChar w:fldCharType="end"/>
      </w:r>
      <w:del w:id="66" w:author="Owen" w:date="2022-04-28T20:58:00Z">
        <w:r w:rsidR="00FA4201" w:rsidRPr="000F350F" w:rsidDel="00773270">
          <w:delText>(</w:delText>
        </w:r>
        <w:r w:rsidR="00FA4201" w:rsidRPr="00A1789D" w:rsidDel="00773270">
          <w:rPr>
            <w:color w:val="0070C0"/>
          </w:rPr>
          <w:delText>Abbasi et al., 2013</w:delText>
        </w:r>
        <w:r w:rsidR="00FA4201" w:rsidRPr="00A1789D" w:rsidDel="00773270">
          <w:delText xml:space="preserve">; </w:delText>
        </w:r>
        <w:r w:rsidR="00220C7D" w:rsidDel="00773270">
          <w:fldChar w:fldCharType="begin"/>
        </w:r>
        <w:r w:rsidR="00220C7D" w:rsidDel="00773270">
          <w:delInstrText xml:space="preserve"> HYPERLINK \l "l23kumar2018estimation" </w:delInstrText>
        </w:r>
        <w:r w:rsidR="00220C7D" w:rsidDel="00773270">
          <w:fldChar w:fldCharType="separate"/>
        </w:r>
        <w:r w:rsidR="00FA4201" w:rsidRPr="00764B53" w:rsidDel="00773270">
          <w:rPr>
            <w:rStyle w:val="af9"/>
            <w:u w:val="none"/>
          </w:rPr>
          <w:delText>Kumar et al, 2018</w:delText>
        </w:r>
        <w:r w:rsidR="00220C7D" w:rsidDel="00773270">
          <w:rPr>
            <w:rStyle w:val="af9"/>
            <w:u w:val="none"/>
          </w:rPr>
          <w:fldChar w:fldCharType="end"/>
        </w:r>
        <w:r w:rsidR="00FA4201" w:rsidRPr="000F350F" w:rsidDel="00773270">
          <w:delText>)</w:delText>
        </w:r>
      </w:del>
      <w:r w:rsidR="00FA4201" w:rsidRPr="000F350F">
        <w:t xml:space="preserve">. </w:t>
      </w:r>
      <w:r w:rsidR="00101EDC" w:rsidRPr="00101EDC">
        <w:t xml:space="preserve"> </w:t>
      </w:r>
      <w:r w:rsidR="00101EDC">
        <w:t xml:space="preserve">Due to </w:t>
      </w:r>
      <w:ins w:id="67" w:author="Owen" w:date="2022-04-28T20:58:00Z">
        <w:r w:rsidR="00773270">
          <w:t xml:space="preserve">the </w:t>
        </w:r>
      </w:ins>
      <w:r w:rsidR="00953946">
        <w:t xml:space="preserve">high level of regional diversity within </w:t>
      </w:r>
      <w:r w:rsidR="00101EDC">
        <w:t xml:space="preserve">China, </w:t>
      </w:r>
      <w:r w:rsidR="00467B3F">
        <w:t>incorporating</w:t>
      </w:r>
      <w:r w:rsidR="00101EDC">
        <w:t xml:space="preserve"> regional-specific parameters will </w:t>
      </w:r>
      <w:r w:rsidR="00953946">
        <w:t xml:space="preserve">improve </w:t>
      </w:r>
      <w:r w:rsidR="00101EDC">
        <w:t>model accuracy</w:t>
      </w:r>
      <w:r w:rsidR="00152FF8">
        <w:t xml:space="preserve"> and inform </w:t>
      </w:r>
      <w:r w:rsidR="00953946">
        <w:t xml:space="preserve">regional </w:t>
      </w:r>
      <w:r w:rsidR="00152FF8">
        <w:t>sludge planning</w:t>
      </w:r>
      <w:r w:rsidR="00101EDC">
        <w:t>.</w:t>
      </w:r>
    </w:p>
    <w:p w14:paraId="57290F00" w14:textId="267FC86D" w:rsidR="00FA4201" w:rsidRPr="000F350F" w:rsidRDefault="00FA4201" w:rsidP="00115FC6">
      <w:pPr>
        <w:ind w:firstLine="480"/>
      </w:pPr>
      <w:r w:rsidRPr="000F350F">
        <w:t xml:space="preserve">This paper used </w:t>
      </w:r>
      <w:r w:rsidR="00D324DD">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rsidR="00773270">
        <w:fldChar w:fldCharType="begin"/>
      </w:r>
      <w:r w:rsidR="00773270">
        <w:instrText xml:space="preserve"> ADDIN ZOTERO_ITEM CSL_CITATION {"citationID":"ymEsyCDN","properties":{"formattedCitation":"(Wang et al., 2010, 2016)","plainCitation":"(Wang et al., 2010, 2016)","noteIndex":0},"citationItems":[{"id":36,"uris":["http://zotero.org/users/local/M7xOY0ze/ite</w:instrText>
      </w:r>
      <w:r w:rsidR="00773270">
        <w:rPr>
          <w:rFonts w:hint="eastAsia"/>
        </w:rPr>
        <w:instrText>ms/KCPNK7U5"],"itemData":{"id":36,"type":"article-journal","abstract":"Physical environment, man</w:instrText>
      </w:r>
      <w:r w:rsidR="00773270">
        <w:rPr>
          <w:rFonts w:hint="eastAsia"/>
        </w:rPr>
        <w:instrText>‐</w:instrText>
      </w:r>
      <w:r w:rsidR="00773270">
        <w:rPr>
          <w:rFonts w:hint="eastAsia"/>
        </w:rPr>
        <w:instrText xml:space="preserve">made pollution, nutrition and their mutual interactions can be major causes of human diseases. These disease determinants have distinct spatial distributions </w:instrText>
      </w:r>
      <w:r w:rsidR="00773270">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sidR="00773270">
        <w:rPr>
          <w:rFonts w:hint="eastAsia"/>
        </w:rPr>
        <w:instrText>hether the risk factors interact or lead to disease independently. I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e pollution (chemical fertilizer) in the control of the spatial NTD pattern. Ancient materials released from geological faults and subsequently spread along slopes dramatically increase t</w:instrText>
      </w:r>
      <w:r w:rsidR="00773270">
        <w:instrText>he NTD risk. These findings constitute valuable input to disease intervention strategies in the region of interest.","container-title":"International Journal of Geographical Information Science","DOI":"10.1080/13658810802443457","ISSN":"1365-8816","issue"</w:instrText>
      </w:r>
      <w:r w:rsidR="00773270">
        <w:rPr>
          <w:rFonts w:hint="eastAsia"/>
        </w:rPr>
        <w:instrText>:"1","note":"publisher: Taylor &amp; Francis\n_eprint: https://doi.org/1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parts":[["2010",1,1]]}}},{"id":27,"uris":["http://zotero.org/users/local/M7xOY0ze/items/ICZH5NRH"],"itemData":{"id":27,"type":"article-journal","abstract":"Spatial stratified heterogeneit</w:instrText>
      </w:r>
      <w:r w:rsidR="00773270">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rsidR="00773270">
        <w:fldChar w:fldCharType="separate"/>
      </w:r>
      <w:r w:rsidR="00773270">
        <w:rPr>
          <w:noProof/>
        </w:rPr>
        <w:t>(Wang et al., 2010, 2016)</w:t>
      </w:r>
      <w:r w:rsidR="00773270">
        <w:fldChar w:fldCharType="end"/>
      </w:r>
      <w:del w:id="68" w:author="Owen" w:date="2022-04-28T20:59:00Z">
        <w:r w:rsidRPr="000F350F" w:rsidDel="00773270">
          <w:rPr>
            <w:rFonts w:hint="eastAsia"/>
          </w:rPr>
          <w:delText>(</w:delText>
        </w:r>
        <w:r w:rsidR="00220C7D" w:rsidDel="00773270">
          <w:fldChar w:fldCharType="begin"/>
        </w:r>
        <w:r w:rsidR="00220C7D" w:rsidDel="00773270">
          <w:delInstrText xml:space="preserve"> HYPERLINK \l "l24wang2017theory" </w:delInstrText>
        </w:r>
        <w:r w:rsidR="00220C7D" w:rsidDel="00773270">
          <w:fldChar w:fldCharType="separate"/>
        </w:r>
        <w:r w:rsidRPr="00CB2C6B" w:rsidDel="00773270">
          <w:rPr>
            <w:rStyle w:val="af9"/>
            <w:u w:val="none"/>
          </w:rPr>
          <w:delText>Wang et al., 2017</w:delText>
        </w:r>
        <w:r w:rsidR="00220C7D" w:rsidDel="00773270">
          <w:rPr>
            <w:rStyle w:val="af9"/>
            <w:u w:val="none"/>
          </w:rPr>
          <w:fldChar w:fldCharType="end"/>
        </w:r>
        <w:r w:rsidRPr="00CB2C6B" w:rsidDel="00773270">
          <w:delText xml:space="preserve">; </w:delText>
        </w:r>
        <w:r w:rsidR="00220C7D" w:rsidDel="00773270">
          <w:fldChar w:fldCharType="begin"/>
        </w:r>
        <w:r w:rsidR="00220C7D" w:rsidDel="00773270">
          <w:delInstrText xml:space="preserve"> HYPERLINK \l "l25wang2016a" </w:delInstrText>
        </w:r>
        <w:r w:rsidR="00220C7D" w:rsidDel="00773270">
          <w:fldChar w:fldCharType="separate"/>
        </w:r>
        <w:r w:rsidRPr="00CB2C6B" w:rsidDel="00773270">
          <w:rPr>
            <w:rStyle w:val="af9"/>
            <w:u w:val="none"/>
          </w:rPr>
          <w:delText>Wang et al., 2016</w:delText>
        </w:r>
        <w:r w:rsidR="00220C7D" w:rsidDel="00773270">
          <w:rPr>
            <w:rStyle w:val="af9"/>
            <w:u w:val="none"/>
          </w:rPr>
          <w:fldChar w:fldCharType="end"/>
        </w:r>
        <w:r w:rsidRPr="000F350F" w:rsidDel="00773270">
          <w:delText>)</w:delText>
        </w:r>
      </w:del>
      <w:r w:rsidR="00574989">
        <w:t>, and</w:t>
      </w:r>
      <w:r w:rsidRPr="000F350F">
        <w:t xml:space="preserve"> has been widely used in environment</w:t>
      </w:r>
      <w:ins w:id="69" w:author="Owen" w:date="2022-04-28T20:59:00Z">
        <w:r w:rsidR="00773270">
          <w:t xml:space="preserve"> </w:t>
        </w:r>
      </w:ins>
      <w:r w:rsidR="00773270">
        <w:fldChar w:fldCharType="begin"/>
      </w:r>
      <w:r w:rsidR="00773270">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rsidR="00773270">
        <w:fldChar w:fldCharType="separate"/>
      </w:r>
      <w:r w:rsidR="00773270">
        <w:rPr>
          <w:noProof/>
        </w:rPr>
        <w:t>(Wu et al., 2016)</w:t>
      </w:r>
      <w:r w:rsidR="00773270">
        <w:fldChar w:fldCharType="end"/>
      </w:r>
      <w:del w:id="70" w:author="Owen" w:date="2022-04-28T20:59:00Z">
        <w:r w:rsidRPr="000F350F" w:rsidDel="00773270">
          <w:delText xml:space="preserve"> (</w:delText>
        </w:r>
        <w:r w:rsidR="00220C7D" w:rsidDel="00773270">
          <w:fldChar w:fldCharType="begin"/>
        </w:r>
        <w:r w:rsidR="00220C7D" w:rsidDel="00773270">
          <w:delInstrText xml:space="preserve"> HYPERLINK \l "l26wu2016geographical" </w:delInstrText>
        </w:r>
        <w:r w:rsidR="00220C7D" w:rsidDel="00773270">
          <w:fldChar w:fldCharType="separate"/>
        </w:r>
        <w:r w:rsidRPr="00CB2C6B" w:rsidDel="00773270">
          <w:rPr>
            <w:rStyle w:val="af9"/>
            <w:u w:val="none"/>
          </w:rPr>
          <w:delText>Wu et al., 2016</w:delText>
        </w:r>
        <w:r w:rsidR="00220C7D" w:rsidDel="00773270">
          <w:rPr>
            <w:rStyle w:val="af9"/>
            <w:u w:val="none"/>
          </w:rPr>
          <w:fldChar w:fldCharType="end"/>
        </w:r>
        <w:r w:rsidRPr="000F350F" w:rsidDel="00773270">
          <w:delText>)</w:delText>
        </w:r>
      </w:del>
      <w:r w:rsidRPr="000F350F">
        <w:t xml:space="preserve">, geology </w:t>
      </w:r>
      <w:r w:rsidR="00773270">
        <w:fldChar w:fldCharType="begin"/>
      </w:r>
      <w:r w:rsidR="00773270">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rsidR="00773270">
        <w:fldChar w:fldCharType="separate"/>
      </w:r>
      <w:r w:rsidR="00773270">
        <w:rPr>
          <w:noProof/>
        </w:rPr>
        <w:t>(Luo et al., 2016)</w:t>
      </w:r>
      <w:r w:rsidR="00773270">
        <w:fldChar w:fldCharType="end"/>
      </w:r>
      <w:del w:id="71" w:author="Owen" w:date="2022-04-28T21:00:00Z">
        <w:r w:rsidRPr="000F350F" w:rsidDel="00773270">
          <w:delText>(</w:delText>
        </w:r>
        <w:r w:rsidR="00220C7D" w:rsidDel="00773270">
          <w:fldChar w:fldCharType="begin"/>
        </w:r>
        <w:r w:rsidR="00220C7D" w:rsidDel="00773270">
          <w:delInstrText xml:space="preserve"> HYPERLINK \l "l27luo2016spatial" </w:delInstrText>
        </w:r>
        <w:r w:rsidR="00220C7D" w:rsidDel="00773270">
          <w:fldChar w:fldCharType="separate"/>
        </w:r>
        <w:r w:rsidRPr="00CB2C6B" w:rsidDel="00773270">
          <w:rPr>
            <w:rStyle w:val="af9"/>
            <w:u w:val="none"/>
          </w:rPr>
          <w:delText>Luo et al., 2016</w:delText>
        </w:r>
        <w:r w:rsidR="00220C7D" w:rsidDel="00773270">
          <w:rPr>
            <w:rStyle w:val="af9"/>
            <w:u w:val="none"/>
          </w:rPr>
          <w:fldChar w:fldCharType="end"/>
        </w:r>
        <w:r w:rsidRPr="000F350F" w:rsidDel="00773270">
          <w:delText>)</w:delText>
        </w:r>
      </w:del>
      <w:r w:rsidRPr="000F350F">
        <w:t>, health</w:t>
      </w:r>
      <w:ins w:id="72" w:author="Owen" w:date="2022-04-28T21:00:00Z">
        <w:r w:rsidR="00773270">
          <w:t xml:space="preserve"> </w:t>
        </w:r>
      </w:ins>
      <w:r w:rsidR="00773270">
        <w:fldChar w:fldCharType="begin"/>
      </w:r>
      <w:r w:rsidR="00773270">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sidR="00773270">
        <w:rPr>
          <w:rFonts w:hint="eastAsia"/>
        </w:rPr>
        <w:instrText>":"Physical environment, man</w:instrText>
      </w:r>
      <w:r w:rsidR="00773270">
        <w:rPr>
          <w:rFonts w:hint="eastAsia"/>
        </w:rPr>
        <w:instrText>‐</w:instrText>
      </w:r>
      <w:r w:rsidR="00773270">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rsidR="00773270">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sidR="00773270">
        <w:rPr>
          <w:rFonts w:hint="eastAsia"/>
        </w:rPr>
        <w:instrText>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w:instrText>
      </w:r>
      <w:r w:rsidR="00773270">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sidR="00773270">
        <w:rPr>
          <w:rFonts w:hint="eastAsia"/>
        </w:rPr>
        <w:instrText>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w:instrText>
      </w:r>
      <w:r w:rsidR="00773270">
        <w:instrText xml:space="preserve">parts":[["2010",1,1]]}}}],"schema":"https://github.com/citation-style-language/schema/raw/master/csl-citation.json"} </w:instrText>
      </w:r>
      <w:r w:rsidR="00773270">
        <w:fldChar w:fldCharType="separate"/>
      </w:r>
      <w:r w:rsidR="00773270">
        <w:rPr>
          <w:noProof/>
        </w:rPr>
        <w:t>(Huang et al., 2014; Wang et al., 2010)</w:t>
      </w:r>
      <w:r w:rsidR="00773270">
        <w:fldChar w:fldCharType="end"/>
      </w:r>
      <w:del w:id="73" w:author="Owen" w:date="2022-04-28T21:00:00Z">
        <w:r w:rsidRPr="000F350F" w:rsidDel="00773270">
          <w:delText xml:space="preserve"> </w:delText>
        </w:r>
      </w:del>
      <w:ins w:id="74" w:author="Owen" w:date="2022-04-28T21:00:00Z">
        <w:r w:rsidR="00773270">
          <w:t xml:space="preserve"> </w:t>
        </w:r>
      </w:ins>
      <w:del w:id="75" w:author="Owen" w:date="2022-04-28T21:00:00Z">
        <w:r w:rsidRPr="000F350F" w:rsidDel="00773270">
          <w:delText>(</w:delText>
        </w:r>
        <w:r w:rsidR="00220C7D" w:rsidDel="00773270">
          <w:fldChar w:fldCharType="begin"/>
        </w:r>
        <w:r w:rsidR="00220C7D" w:rsidDel="00773270">
          <w:delInstrText xml:space="preserve"> HYPERLINK \l "l28wang2010geographical" </w:delInstrText>
        </w:r>
        <w:r w:rsidR="00220C7D" w:rsidDel="00773270">
          <w:fldChar w:fldCharType="separate"/>
        </w:r>
        <w:r w:rsidRPr="00CB2C6B" w:rsidDel="00773270">
          <w:rPr>
            <w:rStyle w:val="af9"/>
            <w:u w:val="none"/>
          </w:rPr>
          <w:delText>Wang et al., 2010</w:delText>
        </w:r>
        <w:r w:rsidR="00220C7D" w:rsidDel="00773270">
          <w:rPr>
            <w:rStyle w:val="af9"/>
            <w:u w:val="none"/>
          </w:rPr>
          <w:fldChar w:fldCharType="end"/>
        </w:r>
        <w:r w:rsidRPr="00CB2C6B" w:rsidDel="00773270">
          <w:delText xml:space="preserve">; </w:delText>
        </w:r>
        <w:bookmarkStart w:id="76" w:name="huang"/>
        <w:r w:rsidR="00A1789D" w:rsidRPr="00A1789D" w:rsidDel="00773270">
          <w:fldChar w:fldCharType="begin"/>
        </w:r>
        <w:r w:rsidR="00A1789D" w:rsidRPr="00A1789D" w:rsidDel="00773270">
          <w:delInstrText xml:space="preserve"> HYPERLINK  \l "huang" </w:delInstrText>
        </w:r>
        <w:r w:rsidR="00A1789D" w:rsidRPr="00A1789D" w:rsidDel="00773270">
          <w:fldChar w:fldCharType="separate"/>
        </w:r>
        <w:r w:rsidRPr="00D96090" w:rsidDel="00773270">
          <w:rPr>
            <w:rStyle w:val="af9"/>
            <w:u w:val="none"/>
          </w:rPr>
          <w:delText>Huang et al., 2014</w:delText>
        </w:r>
        <w:bookmarkEnd w:id="76"/>
        <w:r w:rsidR="00A1789D" w:rsidRPr="00A1789D" w:rsidDel="00773270">
          <w:fldChar w:fldCharType="end"/>
        </w:r>
        <w:r w:rsidRPr="000F350F" w:rsidDel="00773270">
          <w:delText xml:space="preserve">) </w:delText>
        </w:r>
      </w:del>
      <w:r w:rsidRPr="000F350F">
        <w:t>and other fields.</w:t>
      </w:r>
    </w:p>
    <w:p w14:paraId="726C27C2" w14:textId="3A109CA4" w:rsidR="00863515" w:rsidRPr="000F350F" w:rsidRDefault="00863515" w:rsidP="00863515">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rsidR="00037256">
        <w:t xml:space="preserve">often </w:t>
      </w:r>
      <w:r w:rsidRPr="000F350F">
        <w:t>used</w:t>
      </w:r>
      <w:r>
        <w:t xml:space="preserve"> to</w:t>
      </w:r>
      <w:r w:rsidRPr="000F350F">
        <w:t xml:space="preserve"> help assess environmental interactions of human activity and the effectiveness of different pollution treatment methods</w:t>
      </w:r>
      <w:ins w:id="77" w:author="Owen" w:date="2022-04-28T21:00:00Z">
        <w:r w:rsidR="00381601">
          <w:t xml:space="preserve"> </w:t>
        </w:r>
      </w:ins>
      <w:r w:rsidR="00381601">
        <w:fldChar w:fldCharType="begin"/>
      </w:r>
      <w:r w:rsidR="00381601">
        <w:instrText xml:space="preserve"> ADDIN ZOTERO_ITEM CSL_CITATION {"citationID":"Cu46rzqS","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381601">
        <w:rPr>
          <w:noProof/>
        </w:rPr>
        <w:t>(Zhang et al., 2021)</w:t>
      </w:r>
      <w:r w:rsidR="00381601">
        <w:fldChar w:fldCharType="end"/>
      </w:r>
      <w:del w:id="78" w:author="Owen" w:date="2022-04-28T21:02:00Z">
        <w:r w:rsidRPr="000F350F" w:rsidDel="00381601">
          <w:delText xml:space="preserve"> (</w:delText>
        </w:r>
        <w:r w:rsidR="00220C7D" w:rsidDel="00381601">
          <w:fldChar w:fldCharType="begin"/>
        </w:r>
        <w:r w:rsidR="00220C7D" w:rsidDel="00381601">
          <w:delInstrText xml:space="preserve"> HYPERLINK \l "l29zhang2021modelling" </w:delInstrText>
        </w:r>
        <w:r w:rsidR="00220C7D" w:rsidDel="00381601">
          <w:fldChar w:fldCharType="separate"/>
        </w:r>
        <w:r w:rsidRPr="00CB2C6B" w:rsidDel="00381601">
          <w:rPr>
            <w:rStyle w:val="af9"/>
            <w:u w:val="none"/>
          </w:rPr>
          <w:delText>Zhang et al., 2021</w:delText>
        </w:r>
        <w:r w:rsidR="00220C7D" w:rsidDel="00381601">
          <w:rPr>
            <w:rStyle w:val="af9"/>
            <w:u w:val="none"/>
          </w:rPr>
          <w:fldChar w:fldCharType="end"/>
        </w:r>
        <w:r w:rsidRPr="000F350F" w:rsidDel="00381601">
          <w:delText>)</w:delText>
        </w:r>
      </w:del>
      <w:r w:rsidRPr="000F350F">
        <w:t>. Shared Socio</w:t>
      </w:r>
      <w:ins w:id="79" w:author="Owen" w:date="2022-04-28T21:02:00Z">
        <w:r w:rsidR="00381601">
          <w:t>-</w:t>
        </w:r>
      </w:ins>
      <w:r w:rsidRPr="000F350F">
        <w:t xml:space="preserve">economic Pathways (SSPs) is </w:t>
      </w:r>
      <w:r w:rsidR="00574989">
        <w:t>a</w:t>
      </w:r>
      <w:r w:rsidRPr="000F350F">
        <w:t xml:space="preserve"> widely</w:t>
      </w:r>
      <w:r w:rsidR="00037256">
        <w:t>-</w:t>
      </w:r>
      <w:r w:rsidRPr="000F350F">
        <w:t xml:space="preserve">used framework </w:t>
      </w:r>
      <w:r w:rsidR="00574989">
        <w:t>for</w:t>
      </w:r>
      <w:r w:rsidRPr="000F350F">
        <w:t xml:space="preserve"> environmental scenario analysis</w:t>
      </w:r>
      <w:r>
        <w:t xml:space="preserve"> </w:t>
      </w:r>
      <w:r w:rsidR="00381601">
        <w:fldChar w:fldCharType="begin"/>
      </w:r>
      <w:r w:rsidR="00887569">
        <w:instrText xml:space="preserve"> ADDIN ZOTERO_ITEM CSL_CITATION {"citationID":"biBNZDYf","properties":{"formattedCitation":"(Kriegler et al., 2012; O\\uc0\\u8217{}Neill et al., 2017; van Puijenbroek et al., 2019; van Vuuren et al., 2012; Xu et al., 2020; Zhang et al., 2017, 2021)","plainCitation":"(Kriegler et al., 2012; O’Neill et al., 2017; van Puijenbroek et al., 2019; van Vuuren et al., 2012; Xu et al., 2020; Zhang et al., 2017,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6,"uris":["http://zotero.org/users/local/M7xOY0ze/items/LKNV9M8P"],"itemData":{"id":86,"type":"article-journal","abstract":"Increasing water scarcity in China is further exacerbated by the rapid socio-economic development and uneven spatial distribution of water resources. Current studies on water footprint have mainly focused on historical accounting and trend analysis at the provincial scale. However, a comprehensive exploration of future water footprint would be vital to a better understanding of future water shortage challenges, and more importantly, would allow the mitigation of water scarcity and inequal water distribution. In this paper, we present an approach to project the future water footprint of China at a fine resolution (0.125 arc-degree) under the shared socio-economic pathway (SSP) scenario framework, which described five future alternative socio-economic development pathways over the 21st century. We first simulated the future spatial patterns of built-up land using the Future Land Use Simulation (FLUS) model and derived the future population growth and urbanization rate from the population projection provided by the National Center for Atmospheric Research (NCAR). Then future water footprint was projected according a log-transformed linear regression calibrated with historical data during 2007–2012. We found that the total volume of China's water footprint will increase significantly in the future under the SSP1, SSP4 and SSP5 scenarios, reaching up to nearly 400 billion m3 in 2050, equivalent to almost 40% increase compared to that in 2010. The spatial patterns of future water footprint show dramatic increase (up to 100–130%) in the eastern provinces (Shandong, Henan, and Hebei), and slight decrease were found in the western provinces (Xinjiang, Ningxia, and Qinghai). In addition, the future water footprints were found to share very similar spatial patterns at local pixel scale among different SSP scenarios in three of the largest metropolitan areas of China (Beijing-Hebei-Tianjin, Yangtze River Delta, and Pearl River Delta). These findings provide extensive knowledge of the future water footprint and suggest a more severe water scarcity in the future from a consumption-oriented perspective. More effective water management policies are urgently needed to mitigate future water resource scarcity and inequality.","container-title":"Journal of Environmental Management","DOI":"10.1016/j.jenvman.2020.110102","ISSN":"0301-4797","journalAbbreviation":"Journal of Environmental Management","language":"en","page":"110102","source":"ScienceDirect","title":"Projecting China's future water footprint under the shared socio-economic pathways","volume":"260","author":[{"family":"Xu","given":"Xiaocong"},{"family":"Zhang","given":"Yuanying"},{"family":"Chen","given":"Yimin"}],"issued":{"date-parts":[["2020",4,15]]}}},{"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887569" w:rsidRPr="00887569">
        <w:rPr>
          <w:rFonts w:cs="Times New Roman"/>
          <w:kern w:val="0"/>
        </w:rPr>
        <w:t>(Kriegler et al., 2012; O’Neill et al., 2017; van Puijenbroek et al., 2019; van Vuuren et al., 2012; Xu et al., 2020; Zhang et al., 2017, 2021)</w:t>
      </w:r>
      <w:r w:rsidR="00381601">
        <w:fldChar w:fldCharType="end"/>
      </w:r>
      <w:del w:id="80" w:author="Owen" w:date="2022-04-28T21:04:00Z">
        <w:r w:rsidRPr="00EF30EF" w:rsidDel="00381601">
          <w:delText>(</w:delText>
        </w:r>
        <w:r w:rsidR="00220C7D" w:rsidDel="00381601">
          <w:fldChar w:fldCharType="begin"/>
        </w:r>
        <w:r w:rsidR="00220C7D" w:rsidDel="00381601">
          <w:delInstrText xml:space="preserve"> HYPERLINK \l "l29zhang2021modelling" </w:delInstrText>
        </w:r>
        <w:r w:rsidR="00220C7D" w:rsidDel="00381601">
          <w:fldChar w:fldCharType="separate"/>
        </w:r>
        <w:r w:rsidRPr="00EF30EF" w:rsidDel="00381601">
          <w:rPr>
            <w:rStyle w:val="af9"/>
            <w:u w:val="none"/>
          </w:rPr>
          <w:delText>Zhang et al., 2021</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0puijenbroek2018global" </w:delInstrText>
        </w:r>
        <w:r w:rsidR="00220C7D" w:rsidDel="00381601">
          <w:fldChar w:fldCharType="separate"/>
        </w:r>
        <w:r w:rsidRPr="00EF30EF" w:rsidDel="00381601">
          <w:rPr>
            <w:rStyle w:val="af9"/>
            <w:u w:val="none"/>
          </w:rPr>
          <w:delText>Puijenbroek et al., 2019</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1detlef2012scenario" </w:delInstrText>
        </w:r>
        <w:r w:rsidR="00220C7D" w:rsidDel="00381601">
          <w:fldChar w:fldCharType="separate"/>
        </w:r>
        <w:r w:rsidRPr="00EF30EF" w:rsidDel="00381601">
          <w:rPr>
            <w:rStyle w:val="af9"/>
            <w:u w:val="none"/>
          </w:rPr>
          <w:delText>Detlef et al., 2012</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2elmar2012the" </w:delInstrText>
        </w:r>
        <w:r w:rsidR="00220C7D" w:rsidDel="00381601">
          <w:fldChar w:fldCharType="separate"/>
        </w:r>
        <w:r w:rsidRPr="00EF30EF" w:rsidDel="00381601">
          <w:rPr>
            <w:rStyle w:val="af9"/>
            <w:u w:val="none"/>
          </w:rPr>
          <w:delText>Elmar et al., 2012</w:delText>
        </w:r>
        <w:r w:rsidR="00220C7D" w:rsidDel="00381601">
          <w:rPr>
            <w:rStyle w:val="af9"/>
            <w:u w:val="none"/>
          </w:rPr>
          <w:fldChar w:fldCharType="end"/>
        </w:r>
        <w:r w:rsidRPr="00EF30EF" w:rsidDel="00381601">
          <w:delText>;</w:delText>
        </w:r>
      </w:del>
      <w:del w:id="81" w:author="Owen" w:date="2022-04-29T19:49:00Z">
        <w:r w:rsidRPr="00EF30EF" w:rsidDel="00887569">
          <w:delText xml:space="preserve"> </w:delText>
        </w:r>
        <w:r w:rsidR="00836D9E" w:rsidDel="00887569">
          <w:fldChar w:fldCharType="begin"/>
        </w:r>
        <w:r w:rsidR="00836D9E" w:rsidDel="00887569">
          <w:delInstrText xml:space="preserve"> HYPERLINK \l "l33xu2020environmental" </w:delInstrText>
        </w:r>
        <w:r w:rsidR="00836D9E" w:rsidDel="00887569">
          <w:fldChar w:fldCharType="separate"/>
        </w:r>
        <w:r w:rsidRPr="00EF30EF" w:rsidDel="00887569">
          <w:rPr>
            <w:rStyle w:val="af9"/>
            <w:u w:val="none"/>
          </w:rPr>
          <w:delText>Xu et al., 2019</w:delText>
        </w:r>
        <w:r w:rsidR="00836D9E" w:rsidDel="00887569">
          <w:rPr>
            <w:rStyle w:val="af9"/>
            <w:u w:val="none"/>
          </w:rPr>
          <w:fldChar w:fldCharType="end"/>
        </w:r>
      </w:del>
      <w:del w:id="82" w:author="Owen" w:date="2022-04-28T21:04:00Z">
        <w:r w:rsidRPr="00EF30EF" w:rsidDel="008823BC">
          <w:delText>;</w:delText>
        </w:r>
        <w:r w:rsidRPr="00EF30EF" w:rsidDel="00381601">
          <w:delText xml:space="preserve"> </w:delText>
        </w:r>
        <w:r w:rsidR="00220C7D" w:rsidDel="00381601">
          <w:fldChar w:fldCharType="begin"/>
        </w:r>
        <w:r w:rsidR="00220C7D" w:rsidDel="00381601">
          <w:delInstrText xml:space="preserve"> HYPERLINK \l "l34zhang2017impact" </w:delInstrText>
        </w:r>
        <w:r w:rsidR="00220C7D" w:rsidDel="00381601">
          <w:fldChar w:fldCharType="separate"/>
        </w:r>
        <w:r w:rsidRPr="00EF30EF" w:rsidDel="00381601">
          <w:rPr>
            <w:rStyle w:val="af9"/>
            <w:u w:val="none"/>
          </w:rPr>
          <w:delText>Zhang et al., 2017</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5o‘neill2015the" </w:delInstrText>
        </w:r>
        <w:r w:rsidR="00220C7D" w:rsidDel="00381601">
          <w:fldChar w:fldCharType="separate"/>
        </w:r>
        <w:r w:rsidRPr="00EF30EF" w:rsidDel="00381601">
          <w:rPr>
            <w:rStyle w:val="af9"/>
            <w:u w:val="none"/>
          </w:rPr>
          <w:delText>O</w:delText>
        </w:r>
        <w:r w:rsidRPr="00EF30EF" w:rsidDel="00381601">
          <w:rPr>
            <w:rStyle w:val="af9"/>
            <w:rFonts w:hint="eastAsia"/>
            <w:u w:val="none"/>
          </w:rPr>
          <w:delText>’</w:delText>
        </w:r>
        <w:r w:rsidRPr="00EF30EF" w:rsidDel="00381601">
          <w:rPr>
            <w:rStyle w:val="af9"/>
            <w:u w:val="none"/>
          </w:rPr>
          <w:delText>Neill et al., 2015</w:delText>
        </w:r>
        <w:r w:rsidR="00220C7D" w:rsidDel="00381601">
          <w:rPr>
            <w:rStyle w:val="af9"/>
            <w:u w:val="none"/>
          </w:rPr>
          <w:fldChar w:fldCharType="end"/>
        </w:r>
        <w:r w:rsidRPr="000F350F" w:rsidDel="00381601">
          <w:delText>)</w:delText>
        </w:r>
      </w:del>
      <w:r>
        <w:t>, as they</w:t>
      </w:r>
      <w:r w:rsidRPr="000F350F">
        <w:t xml:space="preserve"> provide an overall framework of future social-economic growth, making it possible to compare sludge growth in different regions. </w:t>
      </w:r>
    </w:p>
    <w:p w14:paraId="1F2D804B" w14:textId="6858D80C" w:rsidR="00291B56" w:rsidRDefault="00863515" w:rsidP="00863515">
      <w:pPr>
        <w:ind w:firstLine="480"/>
      </w:pPr>
      <w:r w:rsidRPr="000F350F">
        <w:rPr>
          <w:rFonts w:hint="eastAsia"/>
        </w:rPr>
        <w:t>T</w:t>
      </w:r>
      <w:r w:rsidRPr="000F350F">
        <w:t xml:space="preserve">he contributions made by this article can be summarized </w:t>
      </w:r>
      <w:r w:rsidR="00574989">
        <w:t>as follows</w:t>
      </w:r>
      <w:r w:rsidRPr="000F350F">
        <w:t xml:space="preserve">. First, we calculated sludge </w:t>
      </w:r>
      <w:r w:rsidR="00FF530B">
        <w:t>generation</w:t>
      </w:r>
      <w:r w:rsidR="00FF530B" w:rsidRPr="000F350F">
        <w:t xml:space="preserve"> </w:t>
      </w:r>
      <w:r w:rsidRPr="000F350F">
        <w:t>data at the prefecture-level city scale in China</w:t>
      </w:r>
      <w:r>
        <w:t xml:space="preserve"> and </w:t>
      </w:r>
      <w:r w:rsidRPr="000F350F">
        <w:t xml:space="preserve">explored its spatial distribution characteristics and driving factors. Second, we combined the global framework of </w:t>
      </w:r>
      <w:r w:rsidR="005C5D02">
        <w:t>SSP</w:t>
      </w:r>
      <w:r w:rsidRPr="000F350F">
        <w:t xml:space="preserve">s and China's characteristics to </w:t>
      </w:r>
      <w:r>
        <w:t xml:space="preserve">predict </w:t>
      </w:r>
      <w:r w:rsidRPr="000F350F">
        <w:t xml:space="preserve">future sludge </w:t>
      </w:r>
      <w:r w:rsidR="00617D0B">
        <w:t>generation</w:t>
      </w:r>
      <w:r w:rsidRPr="000F350F">
        <w:t xml:space="preserve"> and </w:t>
      </w:r>
      <w:r>
        <w:t>associated</w:t>
      </w:r>
      <w:r w:rsidRPr="000F350F">
        <w:t xml:space="preserve"> </w:t>
      </w:r>
      <w:r w:rsidR="00E65674">
        <w:t>GHG</w:t>
      </w:r>
      <w:r w:rsidRPr="000F350F">
        <w:t xml:space="preserve"> emission</w:t>
      </w:r>
      <w:r>
        <w:t>s</w:t>
      </w:r>
      <w:r w:rsidR="00450709">
        <w:t xml:space="preserve"> in provincial level</w:t>
      </w:r>
      <w:r w:rsidRPr="000F350F">
        <w:t xml:space="preserve">. Finally, by regulating the key influencing factors of sludge </w:t>
      </w:r>
      <w:r w:rsidR="00617D0B">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rsidR="00E65674">
        <w:t>GHG</w:t>
      </w:r>
      <w:r w:rsidRPr="000F350F">
        <w:t xml:space="preserve"> emissions generated by sludge disposal, and help achieve </w:t>
      </w:r>
      <w:r w:rsidR="00E65674">
        <w:t>GHG</w:t>
      </w:r>
      <w:r w:rsidRPr="000F350F">
        <w:t xml:space="preserve"> reduction targets. This paper presents a new perspective on the sludge </w:t>
      </w:r>
      <w:r w:rsidR="005C5D02">
        <w:t>generation</w:t>
      </w:r>
      <w:r w:rsidR="00574989">
        <w:t xml:space="preserve"> </w:t>
      </w:r>
      <w:r w:rsidRPr="000F350F">
        <w:t xml:space="preserve">pattern in </w:t>
      </w:r>
      <w:r w:rsidR="005C5D02">
        <w:t>China</w:t>
      </w:r>
      <w:r w:rsidRPr="000F350F">
        <w:t xml:space="preserve">, which </w:t>
      </w:r>
      <w:r>
        <w:t xml:space="preserve">will </w:t>
      </w:r>
      <w:r w:rsidRPr="000F350F">
        <w:t xml:space="preserve">help to </w:t>
      </w:r>
      <w:r w:rsidR="00574989">
        <w:t>rationally</w:t>
      </w:r>
      <w:r w:rsidR="00574989" w:rsidRPr="000F350F">
        <w:t xml:space="preserve"> </w:t>
      </w:r>
      <w:r w:rsidRPr="000F350F">
        <w:t xml:space="preserve">plan sludge treatment capacity </w:t>
      </w:r>
      <w:r w:rsidRPr="000F350F">
        <w:lastRenderedPageBreak/>
        <w:t xml:space="preserve">and provide a scientific basis for the construction of </w:t>
      </w:r>
      <w:r w:rsidR="005C5D02">
        <w:t>zero-waste</w:t>
      </w:r>
      <w:r w:rsidR="00574989">
        <w:t xml:space="preserve"> </w:t>
      </w:r>
      <w:r w:rsidRPr="000F350F">
        <w:t xml:space="preserve">cities. Calculating and predicting greenhouse gas emissions in the sludge treatment process can elucidate sludge </w:t>
      </w:r>
      <w:r w:rsidR="00E65674">
        <w:t>GHG</w:t>
      </w:r>
      <w:r w:rsidRPr="000F350F">
        <w:t xml:space="preserve"> emission potential and plan </w:t>
      </w:r>
      <w:r w:rsidR="00574989">
        <w:t xml:space="preserve">rational </w:t>
      </w:r>
      <w:r w:rsidRPr="000F350F">
        <w:t xml:space="preserve">sludge </w:t>
      </w:r>
      <w:r w:rsidR="00E65674">
        <w:t>GHG</w:t>
      </w:r>
      <w:r w:rsidRPr="000F350F">
        <w:t xml:space="preserve"> reduction path</w:t>
      </w:r>
      <w:r>
        <w:t>s</w:t>
      </w:r>
      <w:r w:rsidRPr="000F350F">
        <w:t>.</w:t>
      </w:r>
      <w:del w:id="83" w:author="Owen" w:date="2022-04-27T20:37:00Z">
        <w:r w:rsidR="00291B56" w:rsidDel="00590207">
          <w:br w:type="page"/>
        </w:r>
      </w:del>
    </w:p>
    <w:p w14:paraId="695BD688" w14:textId="41404296" w:rsidR="00D63A2E" w:rsidRDefault="00B45FC6" w:rsidP="00532BE2">
      <w:pPr>
        <w:pStyle w:val="1"/>
        <w:numPr>
          <w:ilvl w:val="0"/>
          <w:numId w:val="3"/>
        </w:numPr>
        <w:tabs>
          <w:tab w:val="num" w:pos="360"/>
        </w:tabs>
        <w:ind w:left="0" w:firstLine="0"/>
      </w:pPr>
      <w:del w:id="84" w:author="Owen" w:date="2022-04-27T20:37:00Z">
        <w:r w:rsidDel="00590207">
          <w:delText>D</w:delText>
        </w:r>
        <w:r w:rsidDel="00590207">
          <w:rPr>
            <w:rFonts w:hint="eastAsia"/>
          </w:rPr>
          <w:delText>ata</w:delText>
        </w:r>
        <w:r w:rsidDel="00590207">
          <w:delText xml:space="preserve"> </w:delText>
        </w:r>
        <w:r w:rsidDel="00590207">
          <w:rPr>
            <w:rFonts w:hint="eastAsia"/>
          </w:rPr>
          <w:delText>and</w:delText>
        </w:r>
        <w:r w:rsidDel="00590207">
          <w:delText xml:space="preserve"> </w:delText>
        </w:r>
      </w:del>
      <w:r>
        <w:t>M</w:t>
      </w:r>
      <w:r>
        <w:rPr>
          <w:rFonts w:hint="eastAsia"/>
        </w:rPr>
        <w:t>ethods</w:t>
      </w:r>
      <w:r w:rsidR="00707DE8" w:rsidRPr="00707DE8">
        <w:t xml:space="preserve"> </w:t>
      </w:r>
    </w:p>
    <w:p w14:paraId="341CF39A" w14:textId="0D60EDA5" w:rsidR="00D63A2E" w:rsidRPr="001F648A" w:rsidRDefault="00D63A2E" w:rsidP="001F648A">
      <w:pPr>
        <w:pStyle w:val="2"/>
      </w:pPr>
      <w:r>
        <w:rPr>
          <w:rFonts w:hint="eastAsia"/>
        </w:rPr>
        <w:t>2</w:t>
      </w:r>
      <w:r>
        <w:t>.1 D</w:t>
      </w:r>
      <w:r>
        <w:rPr>
          <w:rFonts w:hint="eastAsia"/>
        </w:rPr>
        <w:t>ata</w:t>
      </w:r>
      <w:r>
        <w:t xml:space="preserve"> </w:t>
      </w:r>
      <w:commentRangeStart w:id="85"/>
      <w:del w:id="86" w:author="Owen" w:date="2022-04-27T20:37:00Z">
        <w:r w:rsidDel="00590207">
          <w:delText>R</w:delText>
        </w:r>
        <w:r w:rsidDel="00590207">
          <w:rPr>
            <w:rFonts w:hint="eastAsia"/>
          </w:rPr>
          <w:delText>e</w:delText>
        </w:r>
      </w:del>
      <w:ins w:id="87" w:author="Owen" w:date="2022-04-27T20:37:00Z">
        <w:r w:rsidR="00590207">
          <w:t>S</w:t>
        </w:r>
      </w:ins>
      <w:del w:id="88" w:author="Owen" w:date="2022-04-27T20:37:00Z">
        <w:r w:rsidDel="00590207">
          <w:rPr>
            <w:rFonts w:hint="eastAsia"/>
          </w:rPr>
          <w:delText>s</w:delText>
        </w:r>
      </w:del>
      <w:r>
        <w:rPr>
          <w:rFonts w:hint="eastAsia"/>
        </w:rPr>
        <w:t>ources</w:t>
      </w:r>
      <w:commentRangeEnd w:id="85"/>
      <w:r w:rsidR="00911112">
        <w:rPr>
          <w:rStyle w:val="a7"/>
          <w:rFonts w:eastAsia="宋体" w:cstheme="minorBidi"/>
          <w:bCs w:val="0"/>
          <w:i w:val="0"/>
        </w:rPr>
        <w:commentReference w:id="85"/>
      </w:r>
    </w:p>
    <w:p w14:paraId="20BC55F0" w14:textId="6390FF76" w:rsidR="00863515" w:rsidRPr="000F350F" w:rsidRDefault="00863515" w:rsidP="00863515">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89"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89"/>
      <w:r w:rsidRPr="000F350F">
        <w:rPr>
          <w:rFonts w:cs="Times New Roman"/>
          <w:shd w:val="clear" w:color="auto" w:fill="FFFFFF"/>
        </w:rPr>
        <w:t xml:space="preserve"> </w:t>
      </w:r>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KsEFqtMr","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MOHURD, 2019)</w:t>
      </w:r>
      <w:r w:rsidR="00887569">
        <w:rPr>
          <w:rFonts w:cs="Times New Roman"/>
          <w:shd w:val="clear" w:color="auto" w:fill="FFFFFF"/>
        </w:rPr>
        <w:fldChar w:fldCharType="end"/>
      </w:r>
      <w:del w:id="90" w:author="Owen" w:date="2022-04-29T19:49:00Z">
        <w:r w:rsidRPr="000F350F" w:rsidDel="00887569">
          <w:rPr>
            <w:rFonts w:cs="Times New Roman"/>
            <w:shd w:val="clear" w:color="auto" w:fill="FFFFFF"/>
          </w:rPr>
          <w:delText>(</w:delText>
        </w:r>
        <w:r w:rsidR="00836D9E" w:rsidDel="00887569">
          <w:fldChar w:fldCharType="begin"/>
        </w:r>
        <w:r w:rsidR="00836D9E" w:rsidDel="00887569">
          <w:delInstrText xml:space="preserve"> HYPERLINK \l "MOHURD2019chinese" </w:delInstrText>
        </w:r>
        <w:r w:rsidR="00836D9E" w:rsidDel="00887569">
          <w:fldChar w:fldCharType="separate"/>
        </w:r>
        <w:r w:rsidRPr="00D8731F" w:rsidDel="00887569">
          <w:rPr>
            <w:rStyle w:val="af9"/>
            <w:u w:val="none"/>
            <w:shd w:val="clear" w:color="auto" w:fill="FFFFFF"/>
          </w:rPr>
          <w:delText>MOHURD, 2019</w:delText>
        </w:r>
        <w:r w:rsidR="00836D9E" w:rsidDel="00887569">
          <w:rPr>
            <w:rStyle w:val="af9"/>
            <w:u w:val="none"/>
            <w:shd w:val="clear" w:color="auto" w:fill="FFFFFF"/>
          </w:rPr>
          <w:fldChar w:fldCharType="end"/>
        </w:r>
      </w:del>
      <w:del w:id="91" w:author="WANG HONGTAO" w:date="2022-04-26T22:11:00Z">
        <w:r w:rsidRPr="000F350F" w:rsidDel="006749B8">
          <w:rPr>
            <w:rFonts w:cs="Times New Roman"/>
            <w:shd w:val="clear" w:color="auto" w:fill="FFFFFF"/>
          </w:rPr>
          <w:delText>) .</w:delText>
        </w:r>
      </w:del>
      <w:ins w:id="92" w:author="WANG HONGTAO" w:date="2022-04-26T22:11:00Z">
        <w:del w:id="93" w:author="Owen" w:date="2022-04-29T19:49:00Z">
          <w:r w:rsidR="006749B8" w:rsidRPr="000F350F" w:rsidDel="00887569">
            <w:rPr>
              <w:rFonts w:cs="Times New Roman"/>
              <w:shd w:val="clear" w:color="auto" w:fill="FFFFFF"/>
            </w:rPr>
            <w:delText>)</w:delText>
          </w:r>
        </w:del>
        <w:r w:rsidR="006749B8" w:rsidRPr="000F350F">
          <w:rPr>
            <w:rFonts w:cs="Times New Roman"/>
            <w:shd w:val="clear" w:color="auto" w:fill="FFFFFF"/>
          </w:rPr>
          <w:t>.</w:t>
        </w:r>
      </w:ins>
      <w:r w:rsidR="00D63A2E" w:rsidRPr="00DE2DD1">
        <w:rPr>
          <w:rFonts w:cs="Times New Roman"/>
          <w:color w:val="333333"/>
          <w:shd w:val="clear" w:color="auto" w:fill="FFFFFF"/>
        </w:rPr>
        <w:t xml:space="preserve"> </w:t>
      </w:r>
      <w:bookmarkStart w:id="94" w:name="_Hlk84446269"/>
      <w:r w:rsidR="00A17DAE">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w:t>
      </w:r>
      <w:r w:rsidR="00A248AF">
        <w:rPr>
          <w:rFonts w:cs="Times New Roman"/>
          <w:kern w:val="0"/>
          <w:szCs w:val="24"/>
        </w:rPr>
        <w:t xml:space="preserve"> </w:t>
      </w:r>
      <w:r w:rsidR="0088615C">
        <w:rPr>
          <w:rFonts w:cs="Times New Roman"/>
          <w:kern w:val="0"/>
          <w:szCs w:val="24"/>
        </w:rPr>
        <w:t>were</w:t>
      </w:r>
      <w:r w:rsidR="0088615C" w:rsidRPr="000F350F">
        <w:rPr>
          <w:rFonts w:cs="Times New Roman"/>
          <w:kern w:val="0"/>
          <w:szCs w:val="24"/>
        </w:rPr>
        <w:t xml:space="preserve"> </w:t>
      </w:r>
      <w:r w:rsidRPr="000F350F">
        <w:rPr>
          <w:rFonts w:cs="Times New Roman"/>
          <w:kern w:val="0"/>
          <w:szCs w:val="24"/>
        </w:rPr>
        <w:t xml:space="preserve">collected from </w:t>
      </w:r>
      <w:r w:rsidR="00A17DAE">
        <w:rPr>
          <w:rFonts w:cs="Times New Roman"/>
          <w:kern w:val="0"/>
          <w:szCs w:val="24"/>
        </w:rPr>
        <w:t xml:space="preserve">the </w:t>
      </w:r>
      <w:commentRangeStart w:id="95"/>
      <w:r w:rsidRPr="000F350F">
        <w:rPr>
          <w:rFonts w:cs="Times New Roman"/>
          <w:i/>
          <w:iCs/>
          <w:kern w:val="0"/>
          <w:szCs w:val="24"/>
        </w:rPr>
        <w:t>2018</w:t>
      </w:r>
      <w:commentRangeEnd w:id="95"/>
      <w:r w:rsidR="00E163ED">
        <w:rPr>
          <w:rStyle w:val="a7"/>
        </w:rPr>
        <w:commentReference w:id="95"/>
      </w:r>
      <w:r w:rsidRPr="000F350F">
        <w:rPr>
          <w:rFonts w:cs="Times New Roman"/>
          <w:i/>
          <w:iCs/>
          <w:kern w:val="0"/>
          <w:szCs w:val="24"/>
        </w:rPr>
        <w:t xml:space="preserve"> </w:t>
      </w:r>
      <w:hyperlink w:anchor="drainage" w:history="1">
        <w:r w:rsidRPr="006D2B8B">
          <w:rPr>
            <w:rStyle w:val="af9"/>
            <w:rFonts w:cs="Times New Roman"/>
            <w:i/>
            <w:iCs/>
            <w:kern w:val="0"/>
            <w:szCs w:val="24"/>
            <w:u w:val="none"/>
          </w:rPr>
          <w:t>Urban Drainage Statistical Yearbook</w:t>
        </w:r>
      </w:hyperlink>
      <w:ins w:id="96" w:author="Owen" w:date="2022-04-28T21:05:00Z">
        <w:r w:rsidR="008823BC">
          <w:rPr>
            <w:rStyle w:val="af9"/>
            <w:rFonts w:cs="Times New Roman"/>
            <w:i/>
            <w:iCs/>
            <w:kern w:val="0"/>
            <w:szCs w:val="24"/>
            <w:u w:val="none"/>
          </w:rPr>
          <w:t xml:space="preserve"> (Sludge generation in </w:t>
        </w:r>
      </w:ins>
      <w:ins w:id="97" w:author="Owen" w:date="2022-04-28T21:06:00Z">
        <w:r w:rsidR="008823BC">
          <w:rPr>
            <w:rStyle w:val="af9"/>
            <w:rFonts w:cs="Times New Roman"/>
            <w:i/>
            <w:iCs/>
            <w:kern w:val="0"/>
            <w:szCs w:val="24"/>
            <w:u w:val="none"/>
          </w:rPr>
          <w:t>2017</w:t>
        </w:r>
      </w:ins>
      <w:ins w:id="98" w:author="Owen" w:date="2022-04-28T21:05:00Z">
        <w:r w:rsidR="008823BC">
          <w:rPr>
            <w:rStyle w:val="af9"/>
            <w:rFonts w:cs="Times New Roman" w:hint="eastAsia"/>
            <w:i/>
            <w:iCs/>
            <w:kern w:val="0"/>
            <w:szCs w:val="24"/>
            <w:u w:val="none"/>
          </w:rPr>
          <w:t>)</w:t>
        </w:r>
      </w:ins>
      <w:r w:rsidRPr="000F350F">
        <w:rPr>
          <w:rFonts w:cs="Times New Roman"/>
          <w:kern w:val="0"/>
          <w:szCs w:val="24"/>
        </w:rPr>
        <w:t xml:space="preserve">, </w:t>
      </w:r>
      <w:r>
        <w:rPr>
          <w:rFonts w:cs="Times New Roman"/>
          <w:kern w:val="0"/>
          <w:szCs w:val="24"/>
        </w:rPr>
        <w:t xml:space="preserve">and </w:t>
      </w:r>
      <w:r w:rsidR="00574989">
        <w:rPr>
          <w:rFonts w:cs="Times New Roman"/>
          <w:kern w:val="0"/>
          <w:szCs w:val="24"/>
        </w:rPr>
        <w:t>each treatment</w:t>
      </w:r>
      <w:r w:rsidR="00A248AF">
        <w:rPr>
          <w:rFonts w:cs="Times New Roman"/>
          <w:kern w:val="0"/>
          <w:szCs w:val="24"/>
        </w:rPr>
        <w:t xml:space="preserve"> </w:t>
      </w:r>
      <w:r>
        <w:rPr>
          <w:rFonts w:cs="Times New Roman"/>
          <w:kern w:val="0"/>
          <w:szCs w:val="24"/>
        </w:rPr>
        <w:t>plant</w:t>
      </w:r>
      <w:r w:rsidR="00A17DAE">
        <w:rPr>
          <w:rFonts w:cs="Times New Roman"/>
          <w:kern w:val="0"/>
          <w:szCs w:val="24"/>
        </w:rPr>
        <w:t>’s</w:t>
      </w:r>
      <w:r w:rsidR="00D63A2E" w:rsidRPr="00DE2DD1">
        <w:rPr>
          <w:rFonts w:cs="Times New Roman"/>
          <w:color w:val="333333"/>
          <w:shd w:val="clear" w:color="auto" w:fill="FFFFFF"/>
        </w:rPr>
        <w:t xml:space="preserve"> </w:t>
      </w:r>
      <w:bookmarkEnd w:id="94"/>
      <w:r w:rsidR="00A17DAE">
        <w:rPr>
          <w:rFonts w:cs="Times New Roman"/>
          <w:color w:val="333333"/>
          <w:shd w:val="clear" w:color="auto" w:fill="FFFFFF"/>
        </w:rPr>
        <w:t>coordinates</w:t>
      </w:r>
      <w:r w:rsidRPr="000F350F">
        <w:rPr>
          <w:rFonts w:cs="Times New Roman"/>
          <w:kern w:val="0"/>
          <w:szCs w:val="24"/>
        </w:rPr>
        <w:t xml:space="preserve"> </w:t>
      </w:r>
      <w:r w:rsidR="00574989">
        <w:rPr>
          <w:rFonts w:cs="Times New Roman"/>
          <w:kern w:val="0"/>
          <w:szCs w:val="24"/>
        </w:rPr>
        <w:t xml:space="preserve">(longitude and latitude) </w:t>
      </w:r>
      <w:r>
        <w:rPr>
          <w:rFonts w:cs="Times New Roman"/>
          <w:kern w:val="0"/>
          <w:szCs w:val="24"/>
        </w:rPr>
        <w:t>w</w:t>
      </w:r>
      <w:r w:rsidR="00A17DAE">
        <w:rPr>
          <w:rFonts w:cs="Times New Roman"/>
          <w:kern w:val="0"/>
          <w:szCs w:val="24"/>
        </w:rPr>
        <w:t>ere</w:t>
      </w:r>
      <w:r>
        <w:rPr>
          <w:rFonts w:cs="Times New Roman"/>
          <w:kern w:val="0"/>
          <w:szCs w:val="24"/>
        </w:rPr>
        <w:t xml:space="preserve"> determined </w:t>
      </w:r>
      <w:r w:rsidRPr="000F350F">
        <w:rPr>
          <w:rFonts w:cs="Times New Roman"/>
          <w:kern w:val="0"/>
          <w:szCs w:val="24"/>
        </w:rPr>
        <w:t xml:space="preserve">through Baidu </w:t>
      </w:r>
      <w:r w:rsidR="00574989">
        <w:rPr>
          <w:rFonts w:cs="Times New Roman"/>
          <w:kern w:val="0"/>
          <w:szCs w:val="24"/>
        </w:rPr>
        <w:t>M</w:t>
      </w:r>
      <w:r w:rsidRPr="000F350F">
        <w:rPr>
          <w:rFonts w:cs="Times New Roman"/>
          <w:kern w:val="0"/>
          <w:szCs w:val="24"/>
        </w:rPr>
        <w:t>ap</w:t>
      </w:r>
      <w:r w:rsidR="00574989">
        <w:rPr>
          <w:rFonts w:cs="Times New Roman"/>
          <w:kern w:val="0"/>
          <w:szCs w:val="24"/>
        </w:rPr>
        <w:t>s</w:t>
      </w:r>
      <w:r w:rsidRPr="000F350F">
        <w:rPr>
          <w:rFonts w:cs="Times New Roman"/>
          <w:kern w:val="0"/>
          <w:szCs w:val="24"/>
        </w:rPr>
        <w:t xml:space="preserve"> to </w:t>
      </w:r>
      <w:r w:rsidR="002727A4">
        <w:rPr>
          <w:rFonts w:cs="Times New Roman"/>
          <w:kern w:val="0"/>
          <w:szCs w:val="24"/>
        </w:rPr>
        <w:t>identify</w:t>
      </w:r>
      <w:r w:rsidRPr="000F350F">
        <w:rPr>
          <w:rFonts w:cs="Times New Roman"/>
          <w:kern w:val="0"/>
          <w:szCs w:val="24"/>
        </w:rPr>
        <w:t xml:space="preserve"> the county where the </w:t>
      </w:r>
      <w:r w:rsidR="00345B75">
        <w:rPr>
          <w:rFonts w:cs="Times New Roman" w:hint="eastAsia"/>
          <w:kern w:val="0"/>
          <w:szCs w:val="24"/>
        </w:rPr>
        <w:t>wastewater</w:t>
      </w:r>
      <w:r w:rsidR="00345B75">
        <w:rPr>
          <w:rFonts w:cs="Times New Roman"/>
          <w:kern w:val="0"/>
          <w:szCs w:val="24"/>
        </w:rPr>
        <w:t xml:space="preserve"> </w:t>
      </w:r>
      <w:r w:rsidR="00345B75">
        <w:rPr>
          <w:rFonts w:cs="Times New Roman" w:hint="eastAsia"/>
          <w:kern w:val="0"/>
          <w:szCs w:val="24"/>
        </w:rPr>
        <w:t>treatment</w:t>
      </w:r>
      <w:r w:rsidR="00345B75">
        <w:rPr>
          <w:rFonts w:cs="Times New Roman"/>
          <w:kern w:val="0"/>
          <w:szCs w:val="24"/>
        </w:rPr>
        <w:t xml:space="preserve"> </w:t>
      </w:r>
      <w:del w:id="99" w:author="WANG HONGTAO" w:date="2022-04-26T22:11:00Z">
        <w:r w:rsidR="00345B75" w:rsidDel="006749B8">
          <w:rPr>
            <w:rFonts w:cs="Times New Roman" w:hint="eastAsia"/>
            <w:kern w:val="0"/>
            <w:szCs w:val="24"/>
          </w:rPr>
          <w:delText>plant</w:delText>
        </w:r>
        <w:r w:rsidR="00345B75" w:rsidDel="006749B8">
          <w:rPr>
            <w:rFonts w:cs="Times New Roman"/>
            <w:kern w:val="0"/>
            <w:szCs w:val="24"/>
          </w:rPr>
          <w:delText>(</w:delText>
        </w:r>
      </w:del>
      <w:ins w:id="100" w:author="WANG HONGTAO" w:date="2022-04-26T22:11:00Z">
        <w:r w:rsidR="006749B8">
          <w:rPr>
            <w:rFonts w:cs="Times New Roman"/>
            <w:kern w:val="0"/>
            <w:szCs w:val="24"/>
          </w:rPr>
          <w:t>plant (</w:t>
        </w:r>
      </w:ins>
      <w:r w:rsidRPr="000F350F">
        <w:rPr>
          <w:rFonts w:cs="Times New Roman"/>
          <w:kern w:val="0"/>
          <w:szCs w:val="24"/>
        </w:rPr>
        <w:t>WWTP</w:t>
      </w:r>
      <w:r w:rsidR="00345B75">
        <w:rPr>
          <w:rFonts w:cs="Times New Roman"/>
          <w:kern w:val="0"/>
          <w:szCs w:val="24"/>
        </w:rPr>
        <w:t>)</w:t>
      </w:r>
      <w:r w:rsidRPr="000F350F">
        <w:rPr>
          <w:rFonts w:cs="Times New Roman"/>
          <w:kern w:val="0"/>
          <w:szCs w:val="24"/>
        </w:rPr>
        <w:t xml:space="preserve"> </w:t>
      </w:r>
      <w:r w:rsidR="0088615C">
        <w:rPr>
          <w:rFonts w:cs="Times New Roman"/>
          <w:kern w:val="0"/>
          <w:szCs w:val="24"/>
        </w:rPr>
        <w:t xml:space="preserve">was </w:t>
      </w:r>
      <w:r w:rsidRPr="000F350F">
        <w:rPr>
          <w:rFonts w:cs="Times New Roman"/>
          <w:kern w:val="0"/>
          <w:szCs w:val="24"/>
        </w:rPr>
        <w:t>located</w:t>
      </w:r>
      <w:ins w:id="101" w:author="Owen" w:date="2022-04-28T21:06:00Z">
        <w:r w:rsidR="00C9449B">
          <w:rPr>
            <w:rFonts w:cs="Times New Roman"/>
            <w:kern w:val="0"/>
            <w:szCs w:val="24"/>
          </w:rPr>
          <w:t xml:space="preserve"> </w:t>
        </w:r>
      </w:ins>
      <w:ins w:id="102" w:author="Owen" w:date="2022-04-28T21:07:00Z">
        <w:r w:rsidR="00C9449B" w:rsidRPr="00A1789D">
          <w:rPr>
            <w:rFonts w:cs="Times New Roman"/>
            <w:kern w:val="0"/>
            <w:szCs w:val="24"/>
          </w:rPr>
          <w:t>(</w:t>
        </w:r>
        <w:commentRangeStart w:id="103"/>
        <w:r w:rsidR="00C9449B" w:rsidRPr="008A29FC">
          <w:rPr>
            <w:rFonts w:cs="Times New Roman"/>
            <w:b/>
            <w:bCs/>
            <w:kern w:val="0"/>
            <w:szCs w:val="24"/>
          </w:rPr>
          <w:t>Fig. S</w:t>
        </w:r>
        <w:r w:rsidR="00C9449B">
          <w:rPr>
            <w:rFonts w:cs="Times New Roman"/>
            <w:b/>
            <w:bCs/>
            <w:kern w:val="0"/>
            <w:szCs w:val="24"/>
          </w:rPr>
          <w:t>1</w:t>
        </w:r>
        <w:r w:rsidR="00C9449B" w:rsidRPr="008A29FC">
          <w:rPr>
            <w:rFonts w:cs="Times New Roman"/>
            <w:b/>
            <w:bCs/>
            <w:kern w:val="0"/>
            <w:szCs w:val="24"/>
          </w:rPr>
          <w:t>.</w:t>
        </w:r>
        <w:commentRangeEnd w:id="103"/>
        <w:r w:rsidR="00C9449B">
          <w:rPr>
            <w:rStyle w:val="a7"/>
          </w:rPr>
          <w:commentReference w:id="103"/>
        </w:r>
        <w:r w:rsidR="00C9449B" w:rsidRPr="00A1789D">
          <w:rPr>
            <w:rFonts w:cs="Times New Roman"/>
            <w:kern w:val="0"/>
            <w:szCs w:val="24"/>
          </w:rPr>
          <w:t>)</w:t>
        </w:r>
      </w:ins>
      <w:r w:rsidRPr="000F350F">
        <w:rPr>
          <w:rFonts w:cs="Times New Roman"/>
          <w:kern w:val="0"/>
          <w:szCs w:val="24"/>
        </w:rPr>
        <w:t xml:space="preserve">. </w:t>
      </w:r>
      <w:r w:rsidR="0088615C">
        <w:rPr>
          <w:rFonts w:cs="Times New Roman"/>
          <w:kern w:val="0"/>
          <w:szCs w:val="24"/>
        </w:rPr>
        <w:t xml:space="preserve">The </w:t>
      </w:r>
      <w:r>
        <w:rPr>
          <w:rFonts w:cs="Times New Roman"/>
          <w:kern w:val="0"/>
          <w:szCs w:val="24"/>
        </w:rPr>
        <w:t>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sidR="0088615C">
        <w:rPr>
          <w:rFonts w:cs="Times New Roman"/>
          <w:kern w:val="0"/>
          <w:szCs w:val="24"/>
        </w:rPr>
        <w:t xml:space="preserve">was used </w:t>
      </w:r>
      <w:r>
        <w:rPr>
          <w:rFonts w:cs="Times New Roman"/>
          <w:kern w:val="0"/>
          <w:szCs w:val="24"/>
        </w:rPr>
        <w:t>to estimate missing data</w:t>
      </w:r>
      <w:r w:rsidRPr="000F350F">
        <w:rPr>
          <w:rFonts w:cs="Times New Roman"/>
          <w:kern w:val="0"/>
          <w:szCs w:val="24"/>
        </w:rPr>
        <w:t xml:space="preserve"> </w:t>
      </w:r>
      <w:r w:rsidRPr="00A1789D">
        <w:rPr>
          <w:rFonts w:cs="Times New Roman"/>
          <w:kern w:val="0"/>
          <w:szCs w:val="24"/>
        </w:rPr>
        <w:t>(</w:t>
      </w:r>
      <w:commentRangeStart w:id="104"/>
      <w:r w:rsidRPr="008A29FC">
        <w:rPr>
          <w:rFonts w:cs="Times New Roman"/>
          <w:b/>
          <w:bCs/>
          <w:kern w:val="0"/>
          <w:szCs w:val="24"/>
        </w:rPr>
        <w:t>Fig</w:t>
      </w:r>
      <w:r w:rsidR="00E02052" w:rsidRPr="008A29FC">
        <w:rPr>
          <w:rFonts w:cs="Times New Roman"/>
          <w:b/>
          <w:bCs/>
          <w:kern w:val="0"/>
          <w:szCs w:val="24"/>
        </w:rPr>
        <w:t>.</w:t>
      </w:r>
      <w:r w:rsidRPr="008A29FC">
        <w:rPr>
          <w:rFonts w:cs="Times New Roman"/>
          <w:b/>
          <w:bCs/>
          <w:kern w:val="0"/>
          <w:szCs w:val="24"/>
        </w:rPr>
        <w:t xml:space="preserve"> </w:t>
      </w:r>
      <w:r w:rsidR="00850A44" w:rsidRPr="008A29FC">
        <w:rPr>
          <w:rFonts w:cs="Times New Roman"/>
          <w:b/>
          <w:bCs/>
          <w:kern w:val="0"/>
          <w:szCs w:val="24"/>
        </w:rPr>
        <w:t>S</w:t>
      </w:r>
      <w:r w:rsidRPr="008A29FC">
        <w:rPr>
          <w:rFonts w:cs="Times New Roman"/>
          <w:b/>
          <w:bCs/>
          <w:kern w:val="0"/>
          <w:szCs w:val="24"/>
        </w:rPr>
        <w:t>2</w:t>
      </w:r>
      <w:r w:rsidR="00E02052" w:rsidRPr="008A29FC">
        <w:rPr>
          <w:rFonts w:cs="Times New Roman"/>
          <w:b/>
          <w:bCs/>
          <w:kern w:val="0"/>
          <w:szCs w:val="24"/>
        </w:rPr>
        <w:t>.</w:t>
      </w:r>
      <w:commentRangeEnd w:id="104"/>
      <w:r w:rsidR="00E64739">
        <w:rPr>
          <w:rStyle w:val="a7"/>
        </w:rPr>
        <w:commentReference w:id="104"/>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74399626" w14:textId="3D5E88F1" w:rsidR="00863515" w:rsidRPr="000F350F" w:rsidRDefault="00863515" w:rsidP="00863515">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sidR="002727A4">
        <w:rPr>
          <w:rFonts w:ascii="Cambria Math" w:hAnsi="Cambria Math" w:cs="宋体"/>
          <w:kern w:val="0"/>
        </w:rPr>
        <w:t>(1)</w:t>
      </w:r>
    </w:p>
    <w:p w14:paraId="2D53BDD2" w14:textId="1479842B" w:rsidR="00E02052" w:rsidRDefault="00863515" w:rsidP="00A1789D">
      <w:pPr>
        <w:ind w:firstLineChars="0" w:firstLine="0"/>
        <w:rPr>
          <w:rFonts w:cs="Times New Roman"/>
          <w:kern w:val="0"/>
          <w:szCs w:val="24"/>
        </w:rPr>
      </w:pPr>
      <w:r w:rsidRPr="000F350F">
        <w:rPr>
          <w:rFonts w:cs="Times New Roman" w:hint="eastAsia"/>
          <w:kern w:val="0"/>
          <w:szCs w:val="24"/>
        </w:rPr>
        <w:t>W</w:t>
      </w:r>
      <w:r w:rsidRPr="000F350F">
        <w:rPr>
          <w:rFonts w:cs="Times New Roman"/>
          <w:kern w:val="0"/>
          <w:szCs w:val="24"/>
        </w:rPr>
        <w:t xml:space="preserve">here </w:t>
      </w:r>
      <w:proofErr w:type="gramStart"/>
      <w:r w:rsidRPr="000F350F">
        <w:rPr>
          <w:rFonts w:ascii="Cambria Math" w:hAnsi="Cambria Math" w:cs="宋体"/>
          <w:i/>
          <w:kern w:val="0"/>
        </w:rPr>
        <w:t>Ds</w:t>
      </w:r>
      <w:r w:rsidR="00A248AF">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sidR="00A248AF">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 xml:space="preserve">Table </w:t>
      </w:r>
      <w:r w:rsidR="00850A44" w:rsidRPr="008A29FC">
        <w:rPr>
          <w:rFonts w:cs="Times New Roman"/>
          <w:b/>
          <w:bCs/>
          <w:kern w:val="0"/>
          <w:szCs w:val="24"/>
        </w:rPr>
        <w:t>S</w:t>
      </w:r>
      <w:r w:rsidRPr="008A29FC">
        <w:rPr>
          <w:rFonts w:cs="Times New Roman"/>
          <w:b/>
          <w:bCs/>
          <w:kern w:val="0"/>
          <w:szCs w:val="24"/>
        </w:rPr>
        <w:t>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712431F0" w14:textId="22033B5E" w:rsidR="00A17DAE" w:rsidRPr="000F350F" w:rsidRDefault="00A17DAE" w:rsidP="00EA6BAE">
      <w:pPr>
        <w:widowControl/>
        <w:ind w:firstLine="480"/>
        <w:rPr>
          <w:rFonts w:cs="Times New Roman"/>
          <w:shd w:val="clear" w:color="auto" w:fill="FFFFFF"/>
        </w:rPr>
      </w:pPr>
      <w:r w:rsidRPr="000F350F">
        <w:rPr>
          <w:rFonts w:cs="Times New Roman"/>
          <w:shd w:val="clear" w:color="auto" w:fill="FFFFFF"/>
        </w:rPr>
        <w:t xml:space="preserve">Historical socio-economic data were obtained from </w:t>
      </w:r>
      <w:r w:rsidR="00101EDC">
        <w:rPr>
          <w:rFonts w:cs="Times New Roman"/>
          <w:shd w:val="clear" w:color="auto" w:fill="FFFFFF"/>
        </w:rPr>
        <w:t xml:space="preserve">the </w:t>
      </w:r>
      <w:r w:rsidRPr="000F350F">
        <w:rPr>
          <w:rFonts w:cs="Times New Roman"/>
          <w:shd w:val="clear" w:color="auto" w:fill="FFFFFF"/>
        </w:rPr>
        <w:t xml:space="preserve">China City Statistical Yearbook </w:t>
      </w:r>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Eo9LuSGs","properties":{"formattedCitation":"(NBS, 2020)","plainCitation":"(NBS, 2020)","noteIndex":0},"citationItems":[{"id":121,"uris":["http://zotero.org/users/local/M7xOY0ze/items/CXAT6VUS"],"itemData":{"id":121,"type":"book","title":"China Statistical Yearbook","author":[{"family":"NBS","given":"National Bureau of Statistics"}],"issued":{"date-parts":[["2020"]]}}}],"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NBS, 2020)</w:t>
      </w:r>
      <w:r w:rsidR="00887569">
        <w:rPr>
          <w:rFonts w:cs="Times New Roman"/>
          <w:shd w:val="clear" w:color="auto" w:fill="FFFFFF"/>
        </w:rPr>
        <w:fldChar w:fldCharType="end"/>
      </w:r>
      <w:del w:id="105" w:author="Owen" w:date="2022-04-29T19:50:00Z">
        <w:r w:rsidRPr="000F350F" w:rsidDel="00887569">
          <w:rPr>
            <w:rFonts w:cs="Times New Roman"/>
            <w:shd w:val="clear" w:color="auto" w:fill="FFFFFF"/>
          </w:rPr>
          <w:delText>(</w:delText>
        </w:r>
        <w:r w:rsidR="00836D9E" w:rsidDel="00887569">
          <w:fldChar w:fldCharType="begin"/>
        </w:r>
        <w:r w:rsidR="00836D9E" w:rsidDel="00887569">
          <w:delInstrText xml:space="preserve"> HYPERLINK \l "yearbook" </w:delInstrText>
        </w:r>
        <w:r w:rsidR="00836D9E" w:rsidDel="00887569">
          <w:fldChar w:fldCharType="separate"/>
        </w:r>
        <w:r w:rsidRPr="00D96090" w:rsidDel="00887569">
          <w:rPr>
            <w:rStyle w:val="af9"/>
          </w:rPr>
          <w:delText>National Bureau of Statistics, 2020</w:delText>
        </w:r>
        <w:r w:rsidR="00836D9E" w:rsidDel="00887569">
          <w:rPr>
            <w:rStyle w:val="af9"/>
          </w:rPr>
          <w:fldChar w:fldCharType="end"/>
        </w:r>
        <w:r w:rsidRPr="000F350F" w:rsidDel="00887569">
          <w:rPr>
            <w:rFonts w:cs="Times New Roman"/>
            <w:shd w:val="clear" w:color="auto" w:fill="FFFFFF"/>
          </w:rPr>
          <w:delText>)</w:delText>
        </w:r>
      </w:del>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framework were based on</w:t>
      </w:r>
      <w:ins w:id="106" w:author="Owen" w:date="2022-04-29T19:52:00Z">
        <w:r w:rsidR="00887569">
          <w:rPr>
            <w:rFonts w:cs="Times New Roman"/>
            <w:shd w:val="clear" w:color="auto" w:fill="FFFFFF"/>
          </w:rPr>
          <w:t xml:space="preserve"> </w:t>
        </w:r>
      </w:ins>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1yUeMvsI","properties":{"formattedCitation":"(Jiang et al., 2018, 2017)","plainCitation":"(Jiang et al., 2018, 2017)","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Jiang et al., 2018, 2017)</w:t>
      </w:r>
      <w:r w:rsidR="00887569">
        <w:rPr>
          <w:rFonts w:cs="Times New Roman"/>
          <w:shd w:val="clear" w:color="auto" w:fill="FFFFFF"/>
        </w:rPr>
        <w:fldChar w:fldCharType="end"/>
      </w:r>
      <w:del w:id="107" w:author="Owen" w:date="2022-04-29T19:50:00Z">
        <w:r w:rsidRPr="000F350F" w:rsidDel="00887569">
          <w:rPr>
            <w:rFonts w:cs="Times New Roman"/>
            <w:shd w:val="clear" w:color="auto" w:fill="FFFFFF"/>
          </w:rPr>
          <w:delText xml:space="preserve"> </w:delText>
        </w:r>
      </w:del>
      <w:ins w:id="108" w:author="Owen" w:date="2022-04-29T19:50:00Z">
        <w:r w:rsidR="00887569">
          <w:rPr>
            <w:rFonts w:cs="Times New Roman"/>
            <w:shd w:val="clear" w:color="auto" w:fill="FFFFFF"/>
          </w:rPr>
          <w:t xml:space="preserve"> </w:t>
        </w:r>
      </w:ins>
      <w:del w:id="109" w:author="Owen" w:date="2022-04-29T19:50:00Z">
        <w:r w:rsidR="00836D9E" w:rsidDel="00887569">
          <w:fldChar w:fldCharType="begin"/>
        </w:r>
      </w:del>
      <w:r w:rsidR="00887569">
        <w:instrText xml:space="preserve"> ADDIN ZOTERO_ITEM CSL_CITATION {"citationID":"Cgnnc88t","properties":{"formattedCitation":"(Jiang et al., 2018, 2017)","plainCitation":"","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del w:id="110" w:author="Owen" w:date="2022-04-29T19:50:00Z">
        <w:r w:rsidR="00836D9E" w:rsidDel="00887569">
          <w:fldChar w:fldCharType="separate"/>
        </w:r>
      </w:del>
      <w:r w:rsidR="00887569">
        <w:rPr>
          <w:rStyle w:val="af9"/>
          <w:rFonts w:cs="Times New Roman"/>
          <w:u w:val="none"/>
          <w:shd w:val="clear" w:color="auto" w:fill="FFFFFF"/>
        </w:rPr>
        <w:t>(Jiang et al., 2018, 2017)</w:t>
      </w:r>
      <w:del w:id="111" w:author="Owen" w:date="2022-04-29T19:50:00Z">
        <w:r w:rsidR="00836D9E" w:rsidDel="00887569">
          <w:rPr>
            <w:rStyle w:val="af9"/>
            <w:rFonts w:cs="Times New Roman"/>
            <w:u w:val="none"/>
            <w:shd w:val="clear" w:color="auto" w:fill="FFFFFF"/>
          </w:rPr>
          <w:fldChar w:fldCharType="end"/>
        </w:r>
      </w:del>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sidR="000738E6">
        <w:rPr>
          <w:rFonts w:cs="Times New Roman"/>
          <w:shd w:val="clear" w:color="auto" w:fill="FFFFFF"/>
        </w:rPr>
        <w:t xml:space="preserve"> (</w:t>
      </w:r>
      <w:r w:rsidR="000738E6" w:rsidRPr="008A29FC">
        <w:rPr>
          <w:rFonts w:cs="Times New Roman"/>
          <w:b/>
          <w:bCs/>
          <w:shd w:val="clear" w:color="auto" w:fill="FFFFFF"/>
        </w:rPr>
        <w:t>Fig. S3</w:t>
      </w:r>
      <w:r w:rsidR="007F54BB">
        <w:rPr>
          <w:rFonts w:cs="Times New Roman"/>
          <w:b/>
          <w:bCs/>
          <w:shd w:val="clear" w:color="auto" w:fill="FFFFFF"/>
        </w:rPr>
        <w:t>.</w:t>
      </w:r>
      <w:r w:rsidR="000738E6">
        <w:rPr>
          <w:rFonts w:cs="Times New Roman" w:hint="eastAsia"/>
          <w:shd w:val="clear" w:color="auto" w:fill="FFFFFF"/>
        </w:rPr>
        <w:t>)</w:t>
      </w:r>
      <w:r w:rsidRPr="000F350F">
        <w:rPr>
          <w:rFonts w:cs="Times New Roman"/>
          <w:shd w:val="clear" w:color="auto" w:fill="FFFFFF"/>
        </w:rPr>
        <w:t xml:space="preserve"> and population </w:t>
      </w:r>
      <w:r w:rsidR="000738E6">
        <w:rPr>
          <w:rFonts w:cs="Times New Roman"/>
          <w:shd w:val="clear" w:color="auto" w:fill="FFFFFF"/>
        </w:rPr>
        <w:t>(</w:t>
      </w:r>
      <w:r w:rsidR="000738E6" w:rsidRPr="007F54BB">
        <w:rPr>
          <w:rFonts w:cs="Times New Roman"/>
          <w:b/>
          <w:bCs/>
          <w:shd w:val="clear" w:color="auto" w:fill="FFFFFF"/>
        </w:rPr>
        <w:t>Fig. S4</w:t>
      </w:r>
      <w:r w:rsidR="007F54BB">
        <w:rPr>
          <w:rFonts w:cs="Times New Roman"/>
          <w:b/>
          <w:bCs/>
          <w:shd w:val="clear" w:color="auto" w:fill="FFFFFF"/>
        </w:rPr>
        <w:t>.</w:t>
      </w:r>
      <w:r w:rsidR="000738E6">
        <w:rPr>
          <w:rFonts w:cs="Times New Roman"/>
          <w:shd w:val="clear" w:color="auto" w:fill="FFFFFF"/>
        </w:rPr>
        <w:t xml:space="preserve">) </w:t>
      </w:r>
      <w:r w:rsidRPr="000F350F">
        <w:rPr>
          <w:rFonts w:cs="Times New Roman"/>
          <w:shd w:val="clear" w:color="auto" w:fill="FFFFFF"/>
        </w:rPr>
        <w:t>from 2020</w:t>
      </w:r>
      <w:r w:rsidR="002727A4">
        <w:rPr>
          <w:rFonts w:cs="Times New Roman"/>
          <w:shd w:val="clear" w:color="auto" w:fill="FFFFFF"/>
        </w:rPr>
        <w:t xml:space="preserve"> to </w:t>
      </w:r>
      <w:r w:rsidRPr="000F350F">
        <w:rPr>
          <w:rFonts w:cs="Times New Roman"/>
          <w:shd w:val="clear" w:color="auto" w:fill="FFFFFF"/>
        </w:rPr>
        <w:t>2100</w:t>
      </w:r>
      <w:ins w:id="112" w:author="Owen" w:date="2022-04-28T22:00:00Z">
        <w:r w:rsidR="00473101">
          <w:rPr>
            <w:rFonts w:cs="Times New Roman"/>
            <w:shd w:val="clear" w:color="auto" w:fill="FFFFFF"/>
          </w:rPr>
          <w:t xml:space="preserve"> </w:t>
        </w:r>
      </w:ins>
      <w:del w:id="113" w:author="Owen" w:date="2022-04-28T22:00:00Z">
        <w:r w:rsidRPr="000F350F" w:rsidDel="00473101">
          <w:rPr>
            <w:rFonts w:cs="Times New Roman"/>
            <w:shd w:val="clear" w:color="auto" w:fill="FFFFFF"/>
          </w:rPr>
          <w:delText xml:space="preserve"> </w:delText>
        </w:r>
      </w:del>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sidR="000738E6">
        <w:rPr>
          <w:rFonts w:cs="Times New Roman"/>
          <w:shd w:val="clear" w:color="auto" w:fill="FFFFFF"/>
        </w:rPr>
        <w:t xml:space="preserve">  </w:t>
      </w:r>
    </w:p>
    <w:p w14:paraId="1223AEBC" w14:textId="0F25E619" w:rsidR="00EC5BD8" w:rsidRDefault="00D63A2E" w:rsidP="00DE2DD1">
      <w:pPr>
        <w:pStyle w:val="2"/>
      </w:pPr>
      <w:r w:rsidRPr="00DE2DD1">
        <w:rPr>
          <w:rFonts w:hint="eastAsia"/>
        </w:rPr>
        <w:t>2</w:t>
      </w:r>
      <w:r w:rsidRPr="00DE2DD1">
        <w:t>.2 M</w:t>
      </w:r>
      <w:r w:rsidRPr="00DE2DD1">
        <w:rPr>
          <w:rFonts w:hint="eastAsia"/>
        </w:rPr>
        <w:t>ethods</w:t>
      </w:r>
      <w:r w:rsidR="0047612B">
        <w:t xml:space="preserve"> </w:t>
      </w:r>
    </w:p>
    <w:p w14:paraId="085BB895" w14:textId="36548A88" w:rsidR="00101EDC" w:rsidRPr="000F350F" w:rsidRDefault="00A17DAE" w:rsidP="00101EDC">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00101EDC" w:rsidRPr="00101EDC">
        <w:rPr>
          <w:rFonts w:cs="Times New Roman"/>
          <w:shd w:val="clear" w:color="auto" w:fill="FFFFFF"/>
        </w:rPr>
        <w:t xml:space="preserve"> </w:t>
      </w:r>
      <w:r w:rsidR="00101EDC" w:rsidRPr="0063152F">
        <w:rPr>
          <w:rFonts w:cs="Times New Roman"/>
          <w:shd w:val="clear" w:color="auto" w:fill="FFFFFF"/>
        </w:rPr>
        <w:t xml:space="preserve">First, we </w:t>
      </w:r>
      <w:r w:rsidR="0088615C">
        <w:rPr>
          <w:rFonts w:cs="Times New Roman"/>
          <w:shd w:val="clear" w:color="auto" w:fill="FFFFFF"/>
        </w:rPr>
        <w:t>used</w:t>
      </w:r>
      <w:r w:rsidR="00101EDC" w:rsidRPr="0063152F">
        <w:rPr>
          <w:rFonts w:cs="Times New Roman"/>
          <w:shd w:val="clear" w:color="auto" w:fill="FFFFFF"/>
        </w:rPr>
        <w:t xml:space="preserve"> the </w:t>
      </w:r>
      <w:proofErr w:type="spellStart"/>
      <w:r w:rsidR="00101EDC" w:rsidRPr="0063152F">
        <w:rPr>
          <w:rFonts w:cs="Times New Roman"/>
          <w:shd w:val="clear" w:color="auto" w:fill="FFFFFF"/>
        </w:rPr>
        <w:t>GeoDetector</w:t>
      </w:r>
      <w:proofErr w:type="spellEnd"/>
      <w:r w:rsidR="00101EDC" w:rsidRPr="0063152F">
        <w:rPr>
          <w:rFonts w:cs="Times New Roman"/>
          <w:shd w:val="clear" w:color="auto" w:fill="FFFFFF"/>
        </w:rPr>
        <w:t xml:space="preserve"> model</w:t>
      </w:r>
      <w:r w:rsidR="0088615C">
        <w:rPr>
          <w:rFonts w:cs="Times New Roman"/>
          <w:shd w:val="clear" w:color="auto" w:fill="FFFFFF"/>
        </w:rPr>
        <w:t xml:space="preserve"> to identify </w:t>
      </w:r>
      <w:r w:rsidR="0088615C">
        <w:rPr>
          <w:rFonts w:cs="Times New Roman"/>
          <w:shd w:val="clear" w:color="auto" w:fill="FFFFFF"/>
        </w:rPr>
        <w:lastRenderedPageBreak/>
        <w:t>driving factors of sludge generation</w:t>
      </w:r>
      <w:r w:rsidR="00101EDC" w:rsidRPr="0063152F">
        <w:rPr>
          <w:rFonts w:cs="Times New Roman"/>
          <w:shd w:val="clear" w:color="auto" w:fill="FFFFFF"/>
        </w:rPr>
        <w:t>.</w:t>
      </w:r>
      <w:r w:rsidR="00101EDC" w:rsidRPr="00B32862">
        <w:rPr>
          <w:rFonts w:cs="Times New Roman"/>
          <w:shd w:val="clear" w:color="auto" w:fill="FFFFFF"/>
        </w:rPr>
        <w:t xml:space="preserve"> </w:t>
      </w:r>
      <w:r w:rsidR="00101EDC">
        <w:rPr>
          <w:rFonts w:cs="Times New Roman"/>
          <w:shd w:val="clear" w:color="auto" w:fill="FFFFFF"/>
        </w:rPr>
        <w:t>Second</w:t>
      </w:r>
      <w:r w:rsidR="00101EDC" w:rsidRPr="000F350F">
        <w:rPr>
          <w:rFonts w:cs="Times New Roman"/>
          <w:shd w:val="clear" w:color="auto" w:fill="FFFFFF"/>
        </w:rPr>
        <w:t xml:space="preserve">, we combined the </w:t>
      </w:r>
      <w:r w:rsidR="00101EDC">
        <w:rPr>
          <w:rFonts w:cs="Times New Roman"/>
          <w:shd w:val="clear" w:color="auto" w:fill="FFFFFF"/>
        </w:rPr>
        <w:t>S</w:t>
      </w:r>
      <w:r w:rsidR="00101EDC" w:rsidRPr="000F350F">
        <w:rPr>
          <w:rFonts w:cs="Times New Roman"/>
          <w:shd w:val="clear" w:color="auto" w:fill="FFFFFF"/>
        </w:rPr>
        <w:t>hared Socio</w:t>
      </w:r>
      <w:ins w:id="114" w:author="Owen" w:date="2022-04-28T22:00:00Z">
        <w:r w:rsidR="00473101">
          <w:rPr>
            <w:rFonts w:cs="Times New Roman"/>
            <w:shd w:val="clear" w:color="auto" w:fill="FFFFFF"/>
          </w:rPr>
          <w:t>-</w:t>
        </w:r>
      </w:ins>
      <w:r w:rsidR="00101EDC" w:rsidRPr="000F350F">
        <w:rPr>
          <w:rFonts w:cs="Times New Roman"/>
          <w:shd w:val="clear" w:color="auto" w:fill="FFFFFF"/>
        </w:rPr>
        <w:t>economic Pathways SSP1-SSP5 with China's development characteristics</w:t>
      </w:r>
      <w:r w:rsidR="00101EDC">
        <w:rPr>
          <w:rFonts w:cs="Times New Roman"/>
          <w:shd w:val="clear" w:color="auto" w:fill="FFFFFF"/>
        </w:rPr>
        <w:t xml:space="preserve"> to forecast sludge generation and GHG emission potential </w:t>
      </w:r>
      <w:r w:rsidR="00101EDC" w:rsidRPr="000F350F">
        <w:rPr>
          <w:rFonts w:cs="Times New Roman"/>
          <w:shd w:val="clear" w:color="auto" w:fill="FFFFFF"/>
        </w:rPr>
        <w:t xml:space="preserve">by </w:t>
      </w:r>
      <w:r w:rsidR="00101EDC">
        <w:rPr>
          <w:rFonts w:cs="Times New Roman"/>
          <w:shd w:val="clear" w:color="auto" w:fill="FFFFFF"/>
        </w:rPr>
        <w:t>Random Forest</w:t>
      </w:r>
      <w:r w:rsidR="00101EDC" w:rsidRPr="000F350F">
        <w:rPr>
          <w:rFonts w:cs="Times New Roman"/>
          <w:shd w:val="clear" w:color="auto" w:fill="FFFFFF"/>
        </w:rPr>
        <w:t xml:space="preserve">. </w:t>
      </w:r>
      <w:r w:rsidR="00101EDC">
        <w:rPr>
          <w:rFonts w:cs="Times New Roman"/>
          <w:shd w:val="clear" w:color="auto" w:fill="FFFFFF"/>
        </w:rPr>
        <w:t xml:space="preserve"> Finally, to</w:t>
      </w:r>
      <w:r w:rsidR="00101EDC" w:rsidRPr="000F350F">
        <w:rPr>
          <w:rFonts w:cs="Times New Roman"/>
          <w:shd w:val="clear" w:color="auto" w:fill="FFFFFF"/>
        </w:rPr>
        <w:t xml:space="preserve"> understand the sludge growth patterns in different regions, we use</w:t>
      </w:r>
      <w:r w:rsidR="00101EDC">
        <w:rPr>
          <w:rFonts w:cs="Times New Roman"/>
          <w:shd w:val="clear" w:color="auto" w:fill="FFFFFF"/>
        </w:rPr>
        <w:t>d</w:t>
      </w:r>
      <w:r w:rsidR="00101EDC" w:rsidRPr="000F350F">
        <w:rPr>
          <w:rFonts w:cs="Times New Roman"/>
          <w:shd w:val="clear" w:color="auto" w:fill="FFFFFF"/>
        </w:rPr>
        <w:t xml:space="preserve"> K-means to cluster the sludge growth rate with annual sludge </w:t>
      </w:r>
      <w:r w:rsidR="00101EDC">
        <w:rPr>
          <w:rFonts w:cs="Times New Roman"/>
          <w:shd w:val="clear" w:color="auto" w:fill="FFFFFF"/>
        </w:rPr>
        <w:t>generation</w:t>
      </w:r>
      <w:r w:rsidR="00101EDC" w:rsidRPr="000F350F">
        <w:rPr>
          <w:rFonts w:cs="Times New Roman"/>
          <w:shd w:val="clear" w:color="auto" w:fill="FFFFFF"/>
        </w:rPr>
        <w:t xml:space="preserve"> and </w:t>
      </w:r>
      <w:r w:rsidR="00F1362E" w:rsidRPr="000F350F">
        <w:rPr>
          <w:rFonts w:cs="Times New Roman"/>
          <w:shd w:val="clear" w:color="auto" w:fill="FFFFFF"/>
        </w:rPr>
        <w:t>classif</w:t>
      </w:r>
      <w:r w:rsidR="00F1362E">
        <w:rPr>
          <w:rFonts w:cs="Times New Roman"/>
          <w:shd w:val="clear" w:color="auto" w:fill="FFFFFF"/>
        </w:rPr>
        <w:t>ied</w:t>
      </w:r>
      <w:r w:rsidR="00F1362E" w:rsidRPr="000F350F">
        <w:rPr>
          <w:rFonts w:cs="Times New Roman"/>
          <w:shd w:val="clear" w:color="auto" w:fill="FFFFFF"/>
        </w:rPr>
        <w:t xml:space="preserve"> </w:t>
      </w:r>
      <w:r w:rsidR="00101EDC" w:rsidRPr="000F350F">
        <w:rPr>
          <w:rFonts w:cs="Times New Roman"/>
          <w:shd w:val="clear" w:color="auto" w:fill="FFFFFF"/>
        </w:rPr>
        <w:t>the future sludge growth patterns in China into four categories</w:t>
      </w:r>
      <w:r w:rsidR="00101EDC">
        <w:rPr>
          <w:rFonts w:cs="Times New Roman"/>
          <w:shd w:val="clear" w:color="auto" w:fill="FFFFFF"/>
        </w:rPr>
        <w:t xml:space="preserve">. A Low Carbon </w:t>
      </w:r>
      <w:del w:id="115" w:author="Owen" w:date="2022-04-28T22:00:00Z">
        <w:r w:rsidR="00101EDC" w:rsidDel="00473101">
          <w:rPr>
            <w:rFonts w:cs="Times New Roman"/>
            <w:shd w:val="clear" w:color="auto" w:fill="FFFFFF"/>
          </w:rPr>
          <w:delText xml:space="preserve">Development </w:delText>
        </w:r>
      </w:del>
      <w:ins w:id="116" w:author="Owen" w:date="2022-04-28T22:00:00Z">
        <w:r w:rsidR="00473101">
          <w:rPr>
            <w:rFonts w:cs="Times New Roman"/>
            <w:shd w:val="clear" w:color="auto" w:fill="FFFFFF"/>
          </w:rPr>
          <w:t xml:space="preserve">Disposal (LCD) development </w:t>
        </w:r>
      </w:ins>
      <w:del w:id="117" w:author="Owen" w:date="2022-04-28T22:00:00Z">
        <w:r w:rsidR="00101EDC" w:rsidDel="00473101">
          <w:rPr>
            <w:rFonts w:cs="Times New Roman"/>
            <w:shd w:val="clear" w:color="auto" w:fill="FFFFFF"/>
          </w:rPr>
          <w:delText xml:space="preserve">(LCD) </w:delText>
        </w:r>
      </w:del>
      <w:r w:rsidR="00101EDC">
        <w:rPr>
          <w:rFonts w:cs="Times New Roman"/>
          <w:shd w:val="clear" w:color="auto" w:fill="FFFFFF"/>
        </w:rPr>
        <w:t>scenario was developed to evaluate the potential reduction of GHG emissions from sludge treatment.</w:t>
      </w:r>
    </w:p>
    <w:p w14:paraId="4FDC83BB" w14:textId="5283EAE7" w:rsidR="0070714B" w:rsidRDefault="0070714B" w:rsidP="001F7F55">
      <w:pPr>
        <w:pStyle w:val="3"/>
      </w:pPr>
      <w:r>
        <w:rPr>
          <w:rFonts w:hint="eastAsia"/>
        </w:rPr>
        <w:t>2</w:t>
      </w:r>
      <w:r>
        <w:t>.2.1 S</w:t>
      </w:r>
      <w:r>
        <w:rPr>
          <w:rFonts w:hint="eastAsia"/>
        </w:rPr>
        <w:t>ludge</w:t>
      </w:r>
      <w:r>
        <w:t xml:space="preserve"> P</w:t>
      </w:r>
      <w:r w:rsidR="0065470F" w:rsidRPr="0063152F">
        <w:t>rediction</w:t>
      </w:r>
    </w:p>
    <w:p w14:paraId="788C5F84" w14:textId="37EBE99A" w:rsidR="0051086F" w:rsidRDefault="0051086F" w:rsidP="00A17DAE">
      <w:pPr>
        <w:widowControl/>
        <w:ind w:firstLineChars="0" w:firstLine="420"/>
      </w:pPr>
      <w:r>
        <w:t xml:space="preserve">(1) </w:t>
      </w:r>
      <w:proofErr w:type="spellStart"/>
      <w:r w:rsidR="00B32862">
        <w:rPr>
          <w:rFonts w:cs="Times New Roman"/>
          <w:shd w:val="clear" w:color="auto" w:fill="FFFFFF"/>
        </w:rPr>
        <w:t>GeoDetector</w:t>
      </w:r>
      <w:proofErr w:type="spellEnd"/>
      <w:r w:rsidR="00B32862">
        <w:t xml:space="preserve"> model</w:t>
      </w:r>
    </w:p>
    <w:p w14:paraId="63CEA9A2" w14:textId="2152568A" w:rsidR="00931BD4" w:rsidRDefault="00F1362E" w:rsidP="00A17DAE">
      <w:pPr>
        <w:widowControl/>
        <w:ind w:firstLineChars="0" w:firstLine="420"/>
        <w:rPr>
          <w:rFonts w:cs="Times New Roman"/>
          <w:shd w:val="clear" w:color="auto" w:fill="FFFFFF"/>
        </w:rPr>
      </w:pPr>
      <w:r>
        <w:t>S</w:t>
      </w:r>
      <w:r w:rsidR="00A17DAE" w:rsidRPr="000F350F">
        <w:rPr>
          <w:rFonts w:cs="Times New Roman"/>
          <w:shd w:val="clear" w:color="auto" w:fill="FFFFFF"/>
        </w:rPr>
        <w:t xml:space="preserve">ludge generation is mainly influenced by </w:t>
      </w:r>
      <w:r w:rsidR="003703C3">
        <w:rPr>
          <w:rFonts w:cs="Times New Roman" w:hint="eastAsia"/>
          <w:shd w:val="clear" w:color="auto" w:fill="FFFFFF"/>
        </w:rPr>
        <w:t>soci</w:t>
      </w:r>
      <w:ins w:id="118" w:author="Owen" w:date="2022-04-28T22:01:00Z">
        <w:r w:rsidR="00473101">
          <w:rPr>
            <w:rFonts w:cs="Times New Roman"/>
            <w:shd w:val="clear" w:color="auto" w:fill="FFFFFF"/>
          </w:rPr>
          <w:t>o</w:t>
        </w:r>
      </w:ins>
      <w:del w:id="119" w:author="Owen" w:date="2022-04-28T22:01:00Z">
        <w:r w:rsidR="003703C3" w:rsidDel="00473101">
          <w:rPr>
            <w:rFonts w:cs="Times New Roman" w:hint="eastAsia"/>
            <w:shd w:val="clear" w:color="auto" w:fill="FFFFFF"/>
          </w:rPr>
          <w:delText>al</w:delText>
        </w:r>
      </w:del>
      <w:r w:rsidR="003703C3">
        <w:rPr>
          <w:rFonts w:cs="Times New Roman" w:hint="eastAsia"/>
          <w:shd w:val="clear" w:color="auto" w:fill="FFFFFF"/>
        </w:rPr>
        <w:t>-</w:t>
      </w:r>
      <w:r w:rsidR="00A17DAE" w:rsidRPr="000F350F">
        <w:rPr>
          <w:rFonts w:cs="Times New Roman"/>
          <w:shd w:val="clear" w:color="auto" w:fill="FFFFFF"/>
        </w:rPr>
        <w:t xml:space="preserve">economic </w:t>
      </w:r>
      <w:r>
        <w:rPr>
          <w:rFonts w:cs="Times New Roman"/>
          <w:shd w:val="clear" w:color="auto" w:fill="FFFFFF"/>
        </w:rPr>
        <w:t>development</w:t>
      </w:r>
      <w:r w:rsidR="00A17DAE" w:rsidRPr="000F350F">
        <w:rPr>
          <w:rFonts w:cs="Times New Roman"/>
          <w:shd w:val="clear" w:color="auto" w:fill="FFFFFF"/>
        </w:rPr>
        <w:t>, industrial structure, treatment technology</w:t>
      </w:r>
      <w:r w:rsidR="00A248AF">
        <w:rPr>
          <w:rFonts w:cs="Times New Roman"/>
          <w:shd w:val="clear" w:color="auto" w:fill="FFFFFF"/>
        </w:rPr>
        <w:t>,</w:t>
      </w:r>
      <w:r w:rsidR="00A17DAE" w:rsidRPr="000F350F">
        <w:rPr>
          <w:rFonts w:cs="Times New Roman"/>
          <w:shd w:val="clear" w:color="auto" w:fill="FFFFFF"/>
        </w:rPr>
        <w:t xml:space="preserve"> and food consumption structure. </w:t>
      </w:r>
      <w:r w:rsidR="00A17DAE">
        <w:rPr>
          <w:rFonts w:cs="Times New Roman"/>
          <w:shd w:val="clear" w:color="auto" w:fill="FFFFFF"/>
        </w:rPr>
        <w:t>W</w:t>
      </w:r>
      <w:r w:rsidR="00A17DAE" w:rsidRPr="000F350F">
        <w:rPr>
          <w:rFonts w:cs="Times New Roman"/>
          <w:shd w:val="clear" w:color="auto" w:fill="FFFFFF"/>
        </w:rPr>
        <w:t xml:space="preserve">e selected </w:t>
      </w:r>
      <w:r w:rsidR="00A17DAE">
        <w:rPr>
          <w:rFonts w:cs="Times New Roman"/>
          <w:shd w:val="clear" w:color="auto" w:fill="FFFFFF"/>
        </w:rPr>
        <w:t>nine</w:t>
      </w:r>
      <w:r w:rsidR="00A17DAE" w:rsidRPr="000F350F">
        <w:rPr>
          <w:rFonts w:cs="Times New Roman"/>
          <w:shd w:val="clear" w:color="auto" w:fill="FFFFFF"/>
        </w:rPr>
        <w:t xml:space="preserve"> indicators to explore </w:t>
      </w:r>
      <w:r w:rsidR="00DB50BE">
        <w:rPr>
          <w:rFonts w:cs="Times New Roman"/>
          <w:shd w:val="clear" w:color="auto" w:fill="FFFFFF"/>
        </w:rPr>
        <w:t>the driving forces</w:t>
      </w:r>
      <w:r w:rsidR="00EF6335">
        <w:rPr>
          <w:rFonts w:cs="Times New Roman"/>
          <w:shd w:val="clear" w:color="auto" w:fill="FFFFFF"/>
        </w:rPr>
        <w:t xml:space="preserve"> </w:t>
      </w:r>
      <w:commentRangeStart w:id="120"/>
      <w:r w:rsidR="00A17DAE" w:rsidRPr="000F350F">
        <w:rPr>
          <w:rFonts w:cs="Times New Roman"/>
          <w:shd w:val="clear" w:color="auto" w:fill="FFFFFF"/>
        </w:rPr>
        <w:t>(</w:t>
      </w:r>
      <w:r w:rsidR="00A17DAE" w:rsidRPr="007F54BB">
        <w:rPr>
          <w:rFonts w:cs="Times New Roman"/>
          <w:b/>
          <w:bCs/>
          <w:shd w:val="clear" w:color="auto" w:fill="FFFFFF"/>
        </w:rPr>
        <w:t xml:space="preserve">Table </w:t>
      </w:r>
      <w:ins w:id="121" w:author="Owen" w:date="2022-04-28T22:01:00Z">
        <w:r w:rsidR="00473101">
          <w:rPr>
            <w:rFonts w:cs="Times New Roman"/>
            <w:b/>
            <w:bCs/>
            <w:shd w:val="clear" w:color="auto" w:fill="FFFFFF"/>
          </w:rPr>
          <w:t>1</w:t>
        </w:r>
      </w:ins>
      <w:del w:id="122" w:author="Owen" w:date="2022-04-28T22:01:00Z">
        <w:r w:rsidR="00A17DAE" w:rsidRPr="007F54BB" w:rsidDel="00473101">
          <w:rPr>
            <w:rFonts w:cs="Times New Roman"/>
            <w:b/>
            <w:bCs/>
            <w:shd w:val="clear" w:color="auto" w:fill="FFFFFF"/>
          </w:rPr>
          <w:delText>2</w:delText>
        </w:r>
      </w:del>
      <w:commentRangeEnd w:id="120"/>
      <w:r w:rsidR="00DA7BE1">
        <w:rPr>
          <w:rStyle w:val="a7"/>
        </w:rPr>
        <w:commentReference w:id="120"/>
      </w:r>
      <w:r w:rsidR="00A17DAE" w:rsidRPr="000F350F">
        <w:rPr>
          <w:rFonts w:cs="Times New Roman"/>
          <w:shd w:val="clear" w:color="auto" w:fill="FFFFFF"/>
        </w:rPr>
        <w:t>)</w:t>
      </w:r>
      <w:r w:rsidR="00B94AA4">
        <w:rPr>
          <w:rFonts w:cs="Times New Roman"/>
          <w:shd w:val="clear" w:color="auto" w:fill="FFFFFF"/>
        </w:rPr>
        <w:t>; t</w:t>
      </w:r>
      <w:r w:rsidR="00931BD4">
        <w:rPr>
          <w:rFonts w:cs="Times New Roman"/>
          <w:shd w:val="clear" w:color="auto" w:fill="FFFFFF"/>
        </w:rPr>
        <w:t xml:space="preserve">hese factors can be </w:t>
      </w:r>
      <w:r w:rsidR="0051086F">
        <w:rPr>
          <w:rFonts w:cs="Times New Roman"/>
          <w:shd w:val="clear" w:color="auto" w:fill="FFFFFF"/>
        </w:rPr>
        <w:t xml:space="preserve">classified </w:t>
      </w:r>
      <w:r w:rsidR="00C9653F">
        <w:rPr>
          <w:rFonts w:cs="Times New Roman"/>
          <w:shd w:val="clear" w:color="auto" w:fill="FFFFFF"/>
        </w:rPr>
        <w:t xml:space="preserve">into </w:t>
      </w:r>
      <w:r w:rsidR="00685D74">
        <w:rPr>
          <w:rFonts w:cs="Times New Roman"/>
          <w:shd w:val="clear" w:color="auto" w:fill="FFFFFF"/>
        </w:rPr>
        <w:t>four</w:t>
      </w:r>
      <w:r w:rsidR="0051086F">
        <w:rPr>
          <w:rFonts w:cs="Times New Roman"/>
          <w:shd w:val="clear" w:color="auto" w:fill="FFFFFF"/>
        </w:rPr>
        <w:t xml:space="preserve"> categories</w:t>
      </w:r>
      <w:r w:rsidR="00C52B08">
        <w:rPr>
          <w:rFonts w:cs="Times New Roman"/>
          <w:shd w:val="clear" w:color="auto" w:fill="FFFFFF"/>
        </w:rPr>
        <w:t xml:space="preserve">. </w:t>
      </w:r>
      <w:r w:rsidR="00B94AA4">
        <w:rPr>
          <w:rFonts w:cs="Times New Roman"/>
          <w:shd w:val="clear" w:color="auto" w:fill="FFFFFF"/>
        </w:rPr>
        <w:t>Socio-economic development</w:t>
      </w:r>
      <w:r w:rsidR="00C52B08">
        <w:rPr>
          <w:rFonts w:cs="Times New Roman"/>
          <w:shd w:val="clear" w:color="auto" w:fill="FFFFFF"/>
        </w:rPr>
        <w:t xml:space="preserve"> will stimulate the need </w:t>
      </w:r>
      <w:r w:rsidR="003C607C">
        <w:rPr>
          <w:rFonts w:cs="Times New Roman"/>
          <w:shd w:val="clear" w:color="auto" w:fill="FFFFFF"/>
        </w:rPr>
        <w:t>for</w:t>
      </w:r>
      <w:r w:rsidR="00C52B08">
        <w:rPr>
          <w:rFonts w:cs="Times New Roman"/>
          <w:shd w:val="clear" w:color="auto" w:fill="FFFFFF"/>
        </w:rPr>
        <w:t xml:space="preserve"> water use</w:t>
      </w:r>
      <w:r w:rsidR="00B94AA4">
        <w:rPr>
          <w:rFonts w:cs="Times New Roman"/>
          <w:shd w:val="clear" w:color="auto" w:fill="FFFFFF"/>
        </w:rPr>
        <w:t xml:space="preserve"> and so </w:t>
      </w:r>
      <w:r w:rsidR="003C607C">
        <w:rPr>
          <w:rFonts w:cs="Times New Roman"/>
          <w:shd w:val="clear" w:color="auto" w:fill="FFFFFF"/>
        </w:rPr>
        <w:t>directly contribut</w:t>
      </w:r>
      <w:r w:rsidR="00B94AA4">
        <w:rPr>
          <w:rFonts w:cs="Times New Roman"/>
          <w:shd w:val="clear" w:color="auto" w:fill="FFFFFF"/>
        </w:rPr>
        <w:t>e</w:t>
      </w:r>
      <w:r w:rsidR="003C607C">
        <w:rPr>
          <w:rFonts w:cs="Times New Roman"/>
          <w:shd w:val="clear" w:color="auto" w:fill="FFFFFF"/>
        </w:rPr>
        <w:t xml:space="preserve"> to sludge </w:t>
      </w:r>
      <w:r w:rsidR="00617D0B">
        <w:rPr>
          <w:rFonts w:cs="Times New Roman"/>
          <w:shd w:val="clear" w:color="auto" w:fill="FFFFFF"/>
        </w:rPr>
        <w:t>generation</w:t>
      </w:r>
      <w:r w:rsidR="0029200A">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Duarte et al., 2014; Gu et al., 2009; Xu et al., 2019)</w:t>
      </w:r>
      <w:r w:rsidR="00473101">
        <w:rPr>
          <w:rFonts w:cs="Times New Roman"/>
          <w:shd w:val="clear" w:color="auto" w:fill="FFFFFF"/>
        </w:rPr>
        <w:fldChar w:fldCharType="end"/>
      </w:r>
      <w:del w:id="123" w:author="Owen" w:date="2022-04-28T22:02:00Z">
        <w:r w:rsidR="0029200A" w:rsidRPr="00C7111B" w:rsidDel="00473101">
          <w:rPr>
            <w:shd w:val="clear" w:color="auto" w:fill="FFFFFF"/>
          </w:rPr>
          <w:delText>(</w:delText>
        </w:r>
        <w:r w:rsidR="00220C7D" w:rsidDel="00473101">
          <w:fldChar w:fldCharType="begin"/>
        </w:r>
        <w:r w:rsidR="00220C7D" w:rsidDel="00473101">
          <w:delInstrText xml:space="preserve"> HYPERLINK \l "l8" </w:delInstrText>
        </w:r>
        <w:r w:rsidR="00220C7D" w:rsidDel="00473101">
          <w:fldChar w:fldCharType="separate"/>
        </w:r>
        <w:r w:rsidR="0029200A" w:rsidRPr="00C7111B" w:rsidDel="00473101">
          <w:rPr>
            <w:rStyle w:val="af9"/>
            <w:u w:val="none"/>
            <w:shd w:val="clear" w:color="auto" w:fill="FFFFFF"/>
          </w:rPr>
          <w:delText>Duarte et al., 2014</w:delText>
        </w:r>
        <w:r w:rsidR="00220C7D" w:rsidDel="00473101">
          <w:rPr>
            <w:rStyle w:val="af9"/>
            <w:u w:val="none"/>
            <w:shd w:val="clear" w:color="auto" w:fill="FFFFFF"/>
          </w:rPr>
          <w:fldChar w:fldCharType="end"/>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9" </w:delInstrText>
        </w:r>
        <w:r w:rsidR="00220C7D" w:rsidDel="00473101">
          <w:fldChar w:fldCharType="separate"/>
        </w:r>
        <w:r w:rsidR="0029200A" w:rsidRPr="00C7111B" w:rsidDel="00473101">
          <w:rPr>
            <w:rStyle w:val="af9"/>
            <w:u w:val="none"/>
            <w:shd w:val="clear" w:color="auto" w:fill="FFFFFF"/>
          </w:rPr>
          <w:delText>Kangkang et al., 2009</w:delText>
        </w:r>
        <w:r w:rsidR="00220C7D" w:rsidDel="00473101">
          <w:rPr>
            <w:rStyle w:val="af9"/>
            <w:u w:val="none"/>
            <w:shd w:val="clear" w:color="auto" w:fill="FFFFFF"/>
          </w:rPr>
          <w:fldChar w:fldCharType="end"/>
        </w:r>
        <w:r w:rsidR="002D79D7" w:rsidRPr="00C7111B" w:rsidDel="00473101">
          <w:rPr>
            <w:shd w:val="clear" w:color="auto" w:fill="FFFFFF"/>
          </w:rPr>
          <w:delText xml:space="preserve">; </w:delText>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10" </w:delInstrText>
        </w:r>
        <w:r w:rsidR="00220C7D" w:rsidDel="00473101">
          <w:fldChar w:fldCharType="separate"/>
        </w:r>
        <w:r w:rsidR="0029200A" w:rsidRPr="00C7111B" w:rsidDel="00473101">
          <w:rPr>
            <w:rStyle w:val="af9"/>
            <w:u w:val="none"/>
            <w:shd w:val="clear" w:color="auto" w:fill="FFFFFF"/>
          </w:rPr>
          <w:delText>Xu et al., 2019</w:delText>
        </w:r>
        <w:r w:rsidR="00220C7D" w:rsidDel="00473101">
          <w:rPr>
            <w:rStyle w:val="af9"/>
            <w:u w:val="none"/>
            <w:shd w:val="clear" w:color="auto" w:fill="FFFFFF"/>
          </w:rPr>
          <w:fldChar w:fldCharType="end"/>
        </w:r>
        <w:r w:rsidR="0029200A" w:rsidRPr="00C7111B" w:rsidDel="00473101">
          <w:rPr>
            <w:shd w:val="clear" w:color="auto" w:fill="FFFFFF"/>
          </w:rPr>
          <w:delText>)</w:delText>
        </w:r>
      </w:del>
      <w:r w:rsidR="003C607C" w:rsidRPr="00C7111B">
        <w:rPr>
          <w:rFonts w:cs="Times New Roman"/>
          <w:shd w:val="clear" w:color="auto" w:fill="FFFFFF"/>
        </w:rPr>
        <w:t>. Urban form determines the wastewater collection area</w:t>
      </w:r>
      <w:r w:rsidR="00B94AA4">
        <w:rPr>
          <w:rFonts w:cs="Times New Roman"/>
          <w:shd w:val="clear" w:color="auto" w:fill="FFFFFF"/>
        </w:rPr>
        <w:t xml:space="preserve"> and</w:t>
      </w:r>
      <w:r w:rsidR="00B94AA4" w:rsidRPr="00C7111B">
        <w:rPr>
          <w:rFonts w:cs="Times New Roman"/>
          <w:shd w:val="clear" w:color="auto" w:fill="FFFFFF"/>
        </w:rPr>
        <w:t xml:space="preserve"> </w:t>
      </w:r>
      <w:r w:rsidR="003C607C" w:rsidRPr="00C7111B">
        <w:rPr>
          <w:rFonts w:cs="Times New Roman"/>
          <w:shd w:val="clear" w:color="auto" w:fill="FFFFFF"/>
        </w:rPr>
        <w:t xml:space="preserve">its expansion </w:t>
      </w:r>
      <w:r w:rsidR="00B94AA4">
        <w:rPr>
          <w:rFonts w:cs="Times New Roman"/>
          <w:shd w:val="clear" w:color="auto" w:fill="FFFFFF"/>
        </w:rPr>
        <w:t>also</w:t>
      </w:r>
      <w:r w:rsidR="00B94AA4" w:rsidRPr="00C7111B">
        <w:rPr>
          <w:rFonts w:cs="Times New Roman"/>
          <w:shd w:val="clear" w:color="auto" w:fill="FFFFFF"/>
        </w:rPr>
        <w:t xml:space="preserve"> </w:t>
      </w:r>
      <w:r w:rsidR="003C607C" w:rsidRPr="00C7111B">
        <w:rPr>
          <w:rFonts w:cs="Times New Roman"/>
          <w:shd w:val="clear" w:color="auto" w:fill="FFFFFF"/>
        </w:rPr>
        <w:t>increase</w:t>
      </w:r>
      <w:r w:rsidR="00B94AA4">
        <w:rPr>
          <w:rFonts w:cs="Times New Roman"/>
          <w:shd w:val="clear" w:color="auto" w:fill="FFFFFF"/>
        </w:rPr>
        <w:t>s</w:t>
      </w:r>
      <w:r w:rsidR="003C607C" w:rsidRPr="00C7111B">
        <w:rPr>
          <w:rFonts w:cs="Times New Roman"/>
          <w:shd w:val="clear" w:color="auto" w:fill="FFFFFF"/>
        </w:rPr>
        <w:t xml:space="preserve"> sludge </w:t>
      </w:r>
      <w:r w:rsidR="00617D0B" w:rsidRPr="00C7111B">
        <w:rPr>
          <w:rFonts w:cs="Times New Roman"/>
          <w:shd w:val="clear" w:color="auto" w:fill="FFFFFF"/>
        </w:rPr>
        <w:t>generation</w:t>
      </w:r>
      <w:r w:rsidR="003C607C" w:rsidRPr="00C7111B">
        <w:rPr>
          <w:rFonts w:cs="Times New Roman"/>
          <w:shd w:val="clear" w:color="auto" w:fill="FFFFFF"/>
        </w:rPr>
        <w:t>. Household lifestyle</w:t>
      </w:r>
      <w:r w:rsidR="00B94AA4">
        <w:rPr>
          <w:rFonts w:cs="Times New Roman"/>
          <w:shd w:val="clear" w:color="auto" w:fill="FFFFFF"/>
        </w:rPr>
        <w:t>s</w:t>
      </w:r>
      <w:r w:rsidR="003C607C" w:rsidRPr="00C7111B">
        <w:rPr>
          <w:rFonts w:cs="Times New Roman"/>
          <w:shd w:val="clear" w:color="auto" w:fill="FFFFFF"/>
        </w:rPr>
        <w:t xml:space="preserve">, </w:t>
      </w:r>
      <w:r w:rsidR="00B94AA4">
        <w:rPr>
          <w:rFonts w:cs="Times New Roman"/>
          <w:shd w:val="clear" w:color="auto" w:fill="FFFFFF"/>
        </w:rPr>
        <w:t xml:space="preserve">and </w:t>
      </w:r>
      <w:r w:rsidR="003C607C" w:rsidRPr="00C7111B">
        <w:rPr>
          <w:rFonts w:cs="Times New Roman"/>
          <w:shd w:val="clear" w:color="auto" w:fill="FFFFFF"/>
        </w:rPr>
        <w:t xml:space="preserve">especially food </w:t>
      </w:r>
      <w:r w:rsidR="00B94AA4">
        <w:rPr>
          <w:rFonts w:cs="Times New Roman"/>
          <w:shd w:val="clear" w:color="auto" w:fill="FFFFFF"/>
        </w:rPr>
        <w:t>preferences,</w:t>
      </w:r>
      <w:r w:rsidR="00B94AA4" w:rsidRPr="00C7111B">
        <w:rPr>
          <w:rFonts w:cs="Times New Roman"/>
          <w:shd w:val="clear" w:color="auto" w:fill="FFFFFF"/>
        </w:rPr>
        <w:t xml:space="preserve"> </w:t>
      </w:r>
      <w:r w:rsidR="003C607C" w:rsidRPr="00C7111B">
        <w:rPr>
          <w:rFonts w:cs="Times New Roman"/>
          <w:shd w:val="clear" w:color="auto" w:fill="FFFFFF"/>
        </w:rPr>
        <w:t xml:space="preserve">will affect </w:t>
      </w:r>
      <w:ins w:id="124" w:author="Owen" w:date="2022-04-28T22:03:00Z">
        <w:r w:rsidR="00473101">
          <w:rPr>
            <w:rFonts w:cs="Times New Roman"/>
            <w:shd w:val="clear" w:color="auto" w:fill="FFFFFF"/>
          </w:rPr>
          <w:t xml:space="preserve">the </w:t>
        </w:r>
      </w:ins>
      <w:r w:rsidR="00B94AA4">
        <w:rPr>
          <w:rFonts w:cs="Times New Roman"/>
          <w:shd w:val="clear" w:color="auto" w:fill="FFFFFF"/>
        </w:rPr>
        <w:t>carbon content of</w:t>
      </w:r>
      <w:r w:rsidR="003C607C" w:rsidRPr="00C7111B">
        <w:rPr>
          <w:rFonts w:cs="Times New Roman"/>
          <w:shd w:val="clear" w:color="auto" w:fill="FFFFFF"/>
        </w:rPr>
        <w:t xml:space="preserve"> wastewater, leading to </w:t>
      </w:r>
      <w:r w:rsidR="00B94AA4">
        <w:rPr>
          <w:rFonts w:cs="Times New Roman"/>
          <w:shd w:val="clear" w:color="auto" w:fill="FFFFFF"/>
        </w:rPr>
        <w:t>an</w:t>
      </w:r>
      <w:r w:rsidR="00B94AA4" w:rsidRPr="00C7111B">
        <w:rPr>
          <w:rFonts w:cs="Times New Roman"/>
          <w:shd w:val="clear" w:color="auto" w:fill="FFFFFF"/>
        </w:rPr>
        <w:t xml:space="preserve"> </w:t>
      </w:r>
      <w:r w:rsidR="003C607C" w:rsidRPr="00C7111B">
        <w:rPr>
          <w:rFonts w:cs="Times New Roman"/>
          <w:shd w:val="clear" w:color="auto" w:fill="FFFFFF"/>
        </w:rPr>
        <w:t xml:space="preserve">increase </w:t>
      </w:r>
      <w:r w:rsidR="00B94AA4">
        <w:rPr>
          <w:rFonts w:cs="Times New Roman"/>
          <w:shd w:val="clear" w:color="auto" w:fill="FFFFFF"/>
        </w:rPr>
        <w:t>in</w:t>
      </w:r>
      <w:r w:rsidR="00B94AA4" w:rsidRPr="00C7111B">
        <w:rPr>
          <w:rFonts w:cs="Times New Roman"/>
          <w:shd w:val="clear" w:color="auto" w:fill="FFFFFF"/>
        </w:rPr>
        <w:t xml:space="preserve"> </w:t>
      </w:r>
      <w:r w:rsidR="003C607C" w:rsidRPr="00C7111B">
        <w:rPr>
          <w:rFonts w:cs="Times New Roman"/>
          <w:shd w:val="clear" w:color="auto" w:fill="FFFFFF"/>
        </w:rPr>
        <w:t>sludge content</w:t>
      </w:r>
      <w:r w:rsidR="0029200A" w:rsidRPr="00C7111B">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Xiao et al., 2020)</w:t>
      </w:r>
      <w:r w:rsidR="00473101">
        <w:rPr>
          <w:rFonts w:cs="Times New Roman"/>
          <w:shd w:val="clear" w:color="auto" w:fill="FFFFFF"/>
        </w:rPr>
        <w:fldChar w:fldCharType="end"/>
      </w:r>
      <w:del w:id="125" w:author="Owen" w:date="2022-04-28T22:04:00Z">
        <w:r w:rsidR="0029200A" w:rsidRPr="00C7111B" w:rsidDel="00473101">
          <w:rPr>
            <w:rFonts w:cs="Times New Roman"/>
            <w:shd w:val="clear" w:color="auto" w:fill="FFFFFF"/>
          </w:rPr>
          <w:delText>(</w:delText>
        </w:r>
        <w:r w:rsidR="00220C7D" w:rsidDel="00473101">
          <w:fldChar w:fldCharType="begin"/>
        </w:r>
        <w:r w:rsidR="00220C7D" w:rsidDel="00473101">
          <w:delInstrText xml:space="preserve"> HYPERLINK \l "l13" </w:delInstrText>
        </w:r>
        <w:r w:rsidR="00220C7D" w:rsidDel="00473101">
          <w:fldChar w:fldCharType="separate"/>
        </w:r>
        <w:r w:rsidR="0029200A" w:rsidRPr="00C7111B" w:rsidDel="00473101">
          <w:rPr>
            <w:rStyle w:val="af9"/>
            <w:u w:val="none"/>
            <w:shd w:val="clear" w:color="auto" w:fill="FFFFFF"/>
          </w:rPr>
          <w:delText>Xiao et al., 2020</w:delText>
        </w:r>
        <w:r w:rsidR="00220C7D" w:rsidDel="00473101">
          <w:rPr>
            <w:rStyle w:val="af9"/>
            <w:u w:val="none"/>
            <w:shd w:val="clear" w:color="auto" w:fill="FFFFFF"/>
          </w:rPr>
          <w:fldChar w:fldCharType="end"/>
        </w:r>
        <w:r w:rsidR="0029200A" w:rsidRPr="00C7111B" w:rsidDel="00473101">
          <w:rPr>
            <w:rFonts w:cs="Times New Roman"/>
            <w:shd w:val="clear" w:color="auto" w:fill="FFFFFF"/>
          </w:rPr>
          <w:delText>)</w:delText>
        </w:r>
      </w:del>
      <w:r w:rsidR="003C607C" w:rsidRPr="00C7111B">
        <w:rPr>
          <w:rFonts w:cs="Times New Roman"/>
          <w:shd w:val="clear" w:color="auto" w:fill="FFFFFF"/>
        </w:rPr>
        <w:t xml:space="preserve">. </w:t>
      </w:r>
      <w:r w:rsidR="003065F2">
        <w:rPr>
          <w:shd w:val="clear" w:color="auto" w:fill="FFFFFF"/>
        </w:rPr>
        <w:t>D</w:t>
      </w:r>
      <w:r w:rsidR="0029200A" w:rsidRPr="00C7111B">
        <w:rPr>
          <w:shd w:val="clear" w:color="auto" w:fill="FFFFFF"/>
        </w:rPr>
        <w:t>ifferent</w:t>
      </w:r>
      <w:r w:rsidR="00931BD4" w:rsidRPr="00C7111B">
        <w:rPr>
          <w:shd w:val="clear" w:color="auto" w:fill="FFFFFF"/>
        </w:rPr>
        <w:t xml:space="preserve"> </w:t>
      </w:r>
      <w:r w:rsidR="003065F2">
        <w:rPr>
          <w:shd w:val="clear" w:color="auto" w:fill="FFFFFF"/>
        </w:rPr>
        <w:t xml:space="preserve">wastewater treatment </w:t>
      </w:r>
      <w:r w:rsidR="00931BD4" w:rsidRPr="00C7111B">
        <w:rPr>
          <w:shd w:val="clear" w:color="auto" w:fill="FFFFFF"/>
        </w:rPr>
        <w:t>technolog</w:t>
      </w:r>
      <w:r w:rsidR="003065F2">
        <w:rPr>
          <w:shd w:val="clear" w:color="auto" w:fill="FFFFFF"/>
        </w:rPr>
        <w:t>ies</w:t>
      </w:r>
      <w:r w:rsidR="0029200A" w:rsidRPr="00C7111B">
        <w:rPr>
          <w:shd w:val="clear" w:color="auto" w:fill="FFFFFF"/>
        </w:rPr>
        <w:t xml:space="preserve"> contribute to</w:t>
      </w:r>
      <w:r w:rsidR="007F54BB">
        <w:rPr>
          <w:shd w:val="clear" w:color="auto" w:fill="FFFFFF"/>
        </w:rPr>
        <w:t xml:space="preserve"> </w:t>
      </w:r>
      <w:r w:rsidR="0029200A" w:rsidRPr="00C7111B">
        <w:rPr>
          <w:shd w:val="clear" w:color="auto" w:fill="FFFFFF"/>
        </w:rPr>
        <w:t>different level</w:t>
      </w:r>
      <w:r w:rsidR="003065F2">
        <w:rPr>
          <w:shd w:val="clear" w:color="auto" w:fill="FFFFFF"/>
        </w:rPr>
        <w:t>s</w:t>
      </w:r>
      <w:r w:rsidR="0029200A" w:rsidRPr="00C7111B">
        <w:rPr>
          <w:shd w:val="clear" w:color="auto" w:fill="FFFFFF"/>
        </w:rPr>
        <w:t xml:space="preserve"> of sludge </w:t>
      </w:r>
      <w:r w:rsidR="00617D0B" w:rsidRPr="00C7111B">
        <w:rPr>
          <w:shd w:val="clear" w:color="auto" w:fill="FFFFFF"/>
        </w:rPr>
        <w:t>generation</w:t>
      </w:r>
      <w:r w:rsidR="00931BD4" w:rsidRPr="00C7111B">
        <w:rPr>
          <w:shd w:val="clear" w:color="auto" w:fill="FFFFFF"/>
        </w:rPr>
        <w:t xml:space="preserve"> </w:t>
      </w:r>
      <w:r w:rsidR="00473101">
        <w:rPr>
          <w:shd w:val="clear" w:color="auto" w:fill="FFFFFF"/>
        </w:rPr>
        <w:fldChar w:fldCharType="begin"/>
      </w:r>
      <w:r w:rsidR="00473101">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473101">
        <w:rPr>
          <w:shd w:val="clear" w:color="auto" w:fill="FFFFFF"/>
        </w:rPr>
        <w:fldChar w:fldCharType="separate"/>
      </w:r>
      <w:r w:rsidR="00473101">
        <w:rPr>
          <w:noProof/>
          <w:shd w:val="clear" w:color="auto" w:fill="FFFFFF"/>
        </w:rPr>
        <w:t>(Jin et al., 2014)</w:t>
      </w:r>
      <w:r w:rsidR="00473101">
        <w:rPr>
          <w:shd w:val="clear" w:color="auto" w:fill="FFFFFF"/>
        </w:rPr>
        <w:fldChar w:fldCharType="end"/>
      </w:r>
      <w:del w:id="126" w:author="Owen" w:date="2022-04-28T22:04:00Z">
        <w:r w:rsidR="00931BD4" w:rsidRPr="00C7111B" w:rsidDel="00473101">
          <w:rPr>
            <w:shd w:val="clear" w:color="auto" w:fill="FFFFFF"/>
          </w:rPr>
          <w:delText>(</w:delText>
        </w:r>
        <w:r w:rsidR="00627A31" w:rsidDel="00473101">
          <w:fldChar w:fldCharType="begin"/>
        </w:r>
        <w:r w:rsidR="00627A31" w:rsidDel="00473101">
          <w:delInstrText xml:space="preserve"> HYPERLINK \l "l4" </w:delInstrText>
        </w:r>
        <w:r w:rsidR="00627A31" w:rsidDel="00473101">
          <w:fldChar w:fldCharType="separate"/>
        </w:r>
        <w:r w:rsidR="00931BD4" w:rsidRPr="00C7111B" w:rsidDel="00473101">
          <w:rPr>
            <w:rStyle w:val="af9"/>
          </w:rPr>
          <w:delText>Jin et al., 2014</w:delText>
        </w:r>
        <w:r w:rsidR="00627A31" w:rsidDel="00473101">
          <w:rPr>
            <w:rStyle w:val="af9"/>
          </w:rPr>
          <w:fldChar w:fldCharType="end"/>
        </w:r>
        <w:r w:rsidR="00C7111B" w:rsidDel="00473101">
          <w:rPr>
            <w:shd w:val="clear" w:color="auto" w:fill="FFFFFF"/>
          </w:rPr>
          <w:delText>)</w:delText>
        </w:r>
      </w:del>
      <w:r w:rsidR="003065F2">
        <w:rPr>
          <w:shd w:val="clear" w:color="auto" w:fill="FFFFFF"/>
        </w:rPr>
        <w:t>.</w:t>
      </w:r>
    </w:p>
    <w:p w14:paraId="1B54FCEC" w14:textId="3268AC12" w:rsidR="00A17DAE" w:rsidRPr="000F350F" w:rsidRDefault="007850E7" w:rsidP="00A17DAE">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w:t>
      </w:r>
      <w:r w:rsidR="00A17DAE" w:rsidRPr="000F350F">
        <w:rPr>
          <w:rFonts w:cs="Times New Roman"/>
          <w:shd w:val="clear" w:color="auto" w:fill="FFFFFF"/>
        </w:rPr>
        <w:t xml:space="preserve">spatial variation of sludge generation in China, </w:t>
      </w:r>
      <w:r w:rsidR="00346E24">
        <w:rPr>
          <w:rFonts w:cs="Times New Roman"/>
          <w:shd w:val="clear" w:color="auto" w:fill="FFFFFF"/>
        </w:rPr>
        <w:t xml:space="preserve">we used a </w:t>
      </w:r>
      <w:proofErr w:type="spellStart"/>
      <w:r w:rsidR="00346E24">
        <w:rPr>
          <w:rFonts w:cs="Times New Roman"/>
          <w:shd w:val="clear" w:color="auto" w:fill="FFFFFF"/>
        </w:rPr>
        <w:t>GeoDetector</w:t>
      </w:r>
      <w:proofErr w:type="spellEnd"/>
      <w:r w:rsidR="00346E24">
        <w:rPr>
          <w:rFonts w:cs="Times New Roman"/>
          <w:shd w:val="clear" w:color="auto" w:fill="FFFFFF"/>
        </w:rPr>
        <w:t xml:space="preserve"> model</w:t>
      </w:r>
      <w:r w:rsidR="00A17DAE" w:rsidRPr="000F350F">
        <w:rPr>
          <w:rFonts w:cs="Times New Roman"/>
          <w:shd w:val="clear" w:color="auto" w:fill="FFFFFF"/>
        </w:rPr>
        <w:t xml:space="preserve"> to explore the spatial heterogeneity of different sludge influencing factors and the degree of influence on sludge </w:t>
      </w:r>
      <w:r w:rsidR="00617D0B">
        <w:rPr>
          <w:rFonts w:cs="Times New Roman"/>
          <w:shd w:val="clear" w:color="auto" w:fill="FFFFFF"/>
        </w:rPr>
        <w:t>generation</w:t>
      </w:r>
      <w:r w:rsidR="00A17DAE" w:rsidRPr="000F350F">
        <w:rPr>
          <w:rFonts w:cs="Times New Roman"/>
          <w:shd w:val="clear" w:color="auto" w:fill="FFFFFF"/>
        </w:rPr>
        <w:t xml:space="preserve">. </w:t>
      </w:r>
      <w:r w:rsidR="007F54BB">
        <w:rPr>
          <w:rFonts w:cs="Times New Roman"/>
          <w:shd w:val="clear" w:color="auto" w:fill="FFFFFF"/>
        </w:rPr>
        <w:t>The Factor</w:t>
      </w:r>
      <w:r w:rsidR="00A17DAE" w:rsidRPr="000F350F">
        <w:rPr>
          <w:rFonts w:cs="Times New Roman"/>
          <w:shd w:val="clear" w:color="auto" w:fill="FFFFFF"/>
        </w:rPr>
        <w:t xml:space="preserve"> </w:t>
      </w:r>
      <w:r w:rsidR="007F54BB">
        <w:rPr>
          <w:rFonts w:cs="Times New Roman"/>
          <w:shd w:val="clear" w:color="auto" w:fill="FFFFFF"/>
        </w:rPr>
        <w:t>D</w:t>
      </w:r>
      <w:r w:rsidR="00A17DAE" w:rsidRPr="000F350F">
        <w:rPr>
          <w:rFonts w:cs="Times New Roman"/>
          <w:shd w:val="clear" w:color="auto" w:fill="FFFFFF"/>
        </w:rPr>
        <w:t>etector is measured by q-statistics as follows:</w:t>
      </w:r>
    </w:p>
    <w:p w14:paraId="2677ADF5" w14:textId="05F77F10"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sidR="00346E24">
        <w:rPr>
          <w:rFonts w:ascii="Cambria Math" w:hAnsi="Cambria Math" w:cs="宋体"/>
          <w:kern w:val="0"/>
        </w:rPr>
        <w:t>(2)</w:t>
      </w:r>
    </w:p>
    <w:p w14:paraId="7D863E92" w14:textId="2FC0DA5C" w:rsidR="000C1204"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sidR="00DB0341">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r w:rsidRPr="000F350F">
        <w:rPr>
          <w:rFonts w:cs="Times New Roman"/>
          <w:shd w:val="clear" w:color="auto" w:fill="FFFFFF"/>
        </w:rPr>
        <w:t xml:space="preserve">and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strata and </w:t>
      </w:r>
      <w:r w:rsidRPr="000F350F">
        <w:rPr>
          <w:rFonts w:cs="Times New Roman"/>
          <w:shd w:val="clear" w:color="auto" w:fill="FFFFFF"/>
        </w:rPr>
        <w:lastRenderedPageBreak/>
        <w:t xml:space="preserve">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00560786" w:rsidRPr="00A877AA">
        <w:t xml:space="preserve"> </w:t>
      </w:r>
      <w:r w:rsidR="00887569">
        <w:fldChar w:fldCharType="begin"/>
      </w:r>
      <w:r w:rsidR="00887569">
        <w:instrText xml:space="preserve"> ADDIN ZOTERO_ITEM CSL_CITATION {"citationID":"xMpspzfb","properties":{"formattedCitation":"(Wang and Xu, 2017)","plainCitation":"(Wang and Xu, 2017)","noteIndex":0},"citationItems":[{"id":112,"uris":["http://zotero.org/users/local/M7xOY0ze/items/TUKKRWVH"],"itemData":{"id":112,"type":"article-journal","container-title":"Acta Geographica Sinica","issue":"01","language":"cn","page":"116-134. (in chinese)","title":"Geodetector: Theory and Perspectives","volume":"72","author":[{"family":"Wang","given":"Jin-Feng"},{"family":"Xu","given":"Chengdong"}],"issued":{"date-parts":[["2017"]]}}}],"schema":"https://github.com/citation-style-language/schema/raw/master/csl-citation.json"} </w:instrText>
      </w:r>
      <w:r w:rsidR="00887569">
        <w:fldChar w:fldCharType="separate"/>
      </w:r>
      <w:r w:rsidR="00887569">
        <w:rPr>
          <w:noProof/>
        </w:rPr>
        <w:t>(Wang and Xu, 2017)</w:t>
      </w:r>
      <w:r w:rsidR="00887569">
        <w:fldChar w:fldCharType="end"/>
      </w:r>
      <w:del w:id="127" w:author="Owen" w:date="2022-04-29T19:53:00Z">
        <w:r w:rsidR="00DB0341" w:rsidDel="00887569">
          <w:delText>(</w:delText>
        </w:r>
        <w:r w:rsidR="00836D9E" w:rsidDel="00887569">
          <w:fldChar w:fldCharType="begin"/>
        </w:r>
        <w:r w:rsidR="00836D9E" w:rsidDel="00887569">
          <w:delInstrText xml:space="preserve"> HYPERLINK \l "wang2017geodetector" </w:delInstrText>
        </w:r>
        <w:r w:rsidR="00836D9E" w:rsidDel="00887569">
          <w:fldChar w:fldCharType="separate"/>
        </w:r>
        <w:r w:rsidR="00560786" w:rsidRPr="00A877AA" w:rsidDel="00887569">
          <w:rPr>
            <w:rStyle w:val="af9"/>
            <w:u w:val="none"/>
          </w:rPr>
          <w:delText>Wang et al., 2017</w:delText>
        </w:r>
        <w:r w:rsidR="00836D9E" w:rsidDel="00887569">
          <w:rPr>
            <w:rStyle w:val="af9"/>
            <w:u w:val="none"/>
          </w:rPr>
          <w:fldChar w:fldCharType="end"/>
        </w:r>
        <w:r w:rsidR="00DB0341" w:rsidDel="00887569">
          <w:rPr>
            <w:rStyle w:val="af9"/>
            <w:u w:val="none"/>
          </w:rPr>
          <w:delText>)</w:delText>
        </w:r>
      </w:del>
      <w:r w:rsidRPr="000F350F">
        <w:rPr>
          <w:rFonts w:cs="Times New Roman"/>
          <w:shd w:val="clear" w:color="auto" w:fill="FFFFFF"/>
        </w:rPr>
        <w:t>.</w:t>
      </w:r>
    </w:p>
    <w:p w14:paraId="60CC5867" w14:textId="77777777" w:rsidR="00A50499" w:rsidRDefault="00A50499" w:rsidP="00A17DAE">
      <w:pPr>
        <w:widowControl/>
        <w:ind w:firstLineChars="0" w:firstLine="0"/>
        <w:rPr>
          <w:rFonts w:cs="Times New Roman"/>
          <w:shd w:val="clear" w:color="auto" w:fill="FFFFFF"/>
        </w:rPr>
      </w:pPr>
    </w:p>
    <w:p w14:paraId="77FB6E96" w14:textId="7467F3A5" w:rsidR="007F40BE" w:rsidRPr="007B0ED5" w:rsidRDefault="007F40BE" w:rsidP="007B0ED5">
      <w:pPr>
        <w:widowControl/>
        <w:spacing w:line="240" w:lineRule="auto"/>
        <w:ind w:firstLineChars="0" w:firstLine="0"/>
        <w:jc w:val="center"/>
        <w:rPr>
          <w:rFonts w:cs="Times New Roman"/>
          <w:szCs w:val="24"/>
          <w:shd w:val="clear" w:color="auto" w:fill="FFFFFF"/>
        </w:rPr>
      </w:pPr>
      <w:r w:rsidRPr="007B0ED5">
        <w:rPr>
          <w:rFonts w:cs="Times New Roman"/>
          <w:b/>
          <w:bCs/>
          <w:szCs w:val="24"/>
        </w:rPr>
        <w:t>Tab</w:t>
      </w:r>
      <w:r w:rsidR="00D00065" w:rsidRPr="007B0ED5">
        <w:rPr>
          <w:rFonts w:cs="Times New Roman"/>
          <w:b/>
          <w:bCs/>
          <w:szCs w:val="24"/>
        </w:rPr>
        <w:t>le</w:t>
      </w:r>
      <w:r w:rsidRPr="007B0ED5">
        <w:rPr>
          <w:rFonts w:cs="Times New Roman"/>
          <w:b/>
          <w:bCs/>
          <w:szCs w:val="24"/>
        </w:rPr>
        <w:t xml:space="preserve"> </w:t>
      </w:r>
      <w:ins w:id="128" w:author="Owen" w:date="2022-04-29T19:58:00Z">
        <w:r w:rsidR="00CD08E4">
          <w:rPr>
            <w:rFonts w:cs="Times New Roman"/>
            <w:b/>
            <w:bCs/>
            <w:szCs w:val="24"/>
          </w:rPr>
          <w:t>1</w:t>
        </w:r>
      </w:ins>
      <w:del w:id="129" w:author="Owen" w:date="2022-04-29T19:58:00Z">
        <w:r w:rsidR="00251C64" w:rsidRPr="007B0ED5" w:rsidDel="00CD08E4">
          <w:rPr>
            <w:rFonts w:cs="Times New Roman"/>
            <w:b/>
            <w:bCs/>
            <w:szCs w:val="24"/>
          </w:rPr>
          <w:delText>2</w:delText>
        </w:r>
      </w:del>
      <w:r w:rsidR="00DB0341">
        <w:rPr>
          <w:rFonts w:cs="Times New Roman"/>
          <w:b/>
          <w:bCs/>
          <w:szCs w:val="24"/>
        </w:rPr>
        <w:t>.</w:t>
      </w:r>
      <w:r w:rsidRPr="007B0ED5">
        <w:rPr>
          <w:rFonts w:cs="Times New Roman"/>
          <w:szCs w:val="24"/>
        </w:rPr>
        <w:t xml:space="preserve"> </w:t>
      </w:r>
      <w:r w:rsidR="00D00065" w:rsidRPr="007B0ED5">
        <w:rPr>
          <w:rFonts w:cs="Times New Roman"/>
          <w:szCs w:val="24"/>
        </w:rPr>
        <w:t>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FD7795" w14:paraId="667C5762" w14:textId="77777777" w:rsidTr="00B51D70">
        <w:tc>
          <w:tcPr>
            <w:tcW w:w="1603" w:type="dxa"/>
            <w:tcBorders>
              <w:top w:val="single" w:sz="12" w:space="0" w:color="auto"/>
              <w:bottom w:val="single" w:sz="8" w:space="0" w:color="auto"/>
            </w:tcBorders>
          </w:tcPr>
          <w:p w14:paraId="0D39D7A5" w14:textId="3A994C56"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7F129201" w14:textId="343FA364"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sidR="00A17DAE">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4C229A0A" w14:textId="355A90AF"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FD7795" w14:paraId="029C3E27" w14:textId="77777777" w:rsidTr="00B51D70">
        <w:tc>
          <w:tcPr>
            <w:tcW w:w="1603" w:type="dxa"/>
            <w:vMerge w:val="restart"/>
            <w:tcBorders>
              <w:top w:val="single" w:sz="8" w:space="0" w:color="auto"/>
            </w:tcBorders>
          </w:tcPr>
          <w:p w14:paraId="4B313E11" w14:textId="0B16E3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Socioeconomic</w:t>
            </w:r>
          </w:p>
        </w:tc>
        <w:tc>
          <w:tcPr>
            <w:tcW w:w="3926" w:type="dxa"/>
            <w:tcBorders>
              <w:top w:val="single" w:sz="8" w:space="0" w:color="auto"/>
            </w:tcBorders>
          </w:tcPr>
          <w:p w14:paraId="3B26E87E" w14:textId="56BBB06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FB15F27" w14:textId="76F607C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4E10363E" w14:textId="77777777" w:rsidTr="00B51D70">
        <w:tc>
          <w:tcPr>
            <w:tcW w:w="1603" w:type="dxa"/>
            <w:vMerge/>
          </w:tcPr>
          <w:p w14:paraId="3F090FB2"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59ABFBFA" w14:textId="3E311C53"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1BD4CEDA" w14:textId="3DA2E49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2568546" w14:textId="77777777" w:rsidTr="00B51D70">
        <w:tc>
          <w:tcPr>
            <w:tcW w:w="1603" w:type="dxa"/>
            <w:vMerge/>
          </w:tcPr>
          <w:p w14:paraId="5EFDD970" w14:textId="35CCED9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8B93A0" w14:textId="6CB4D089"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sidR="00346E24">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77722DDE" w14:textId="1AF6153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CD207FA" w14:textId="77777777" w:rsidTr="00B51D70">
        <w:tc>
          <w:tcPr>
            <w:tcW w:w="1603" w:type="dxa"/>
            <w:vMerge/>
          </w:tcPr>
          <w:p w14:paraId="7C43B05C" w14:textId="08DF9A79"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D1A2D8" w14:textId="5AFE1F5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5E4F8C9B" w14:textId="6BE416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FD7795" w14:paraId="56F40C2C" w14:textId="77777777" w:rsidTr="00B51D70">
        <w:tc>
          <w:tcPr>
            <w:tcW w:w="1603" w:type="dxa"/>
            <w:vMerge w:val="restart"/>
          </w:tcPr>
          <w:p w14:paraId="1088CA5B" w14:textId="0535B83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6AC7B1F0" w14:textId="553C67D7"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12E42F37" w14:textId="6D99BAD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6E34ECAF" w14:textId="77777777" w:rsidTr="00B51D70">
        <w:tc>
          <w:tcPr>
            <w:tcW w:w="1603" w:type="dxa"/>
            <w:vMerge/>
          </w:tcPr>
          <w:p w14:paraId="6B83E0DA" w14:textId="42C52DA4"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3D56087A" w14:textId="353B23B2"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372DAC3A" w14:textId="2D27435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35E4739" w14:textId="77777777" w:rsidTr="00B51D70">
        <w:tc>
          <w:tcPr>
            <w:tcW w:w="1603" w:type="dxa"/>
            <w:vMerge w:val="restart"/>
          </w:tcPr>
          <w:p w14:paraId="7F68D794" w14:textId="2174C67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74233915" w14:textId="2AF3DB9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09231EB9" w14:textId="564FA1C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98FEACF" w14:textId="77777777" w:rsidTr="00B51D70">
        <w:tc>
          <w:tcPr>
            <w:tcW w:w="1603" w:type="dxa"/>
            <w:vMerge/>
          </w:tcPr>
          <w:p w14:paraId="75710755"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0C334D8E" w14:textId="291F1D1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sidR="003D073F">
              <w:rPr>
                <w:rFonts w:ascii="Times New Roman" w:hAnsi="Times New Roman"/>
                <w:sz w:val="21"/>
                <w:szCs w:val="21"/>
                <w:lang w:eastAsia="zh-CN"/>
              </w:rPr>
              <w:t>*</w:t>
            </w:r>
          </w:p>
        </w:tc>
        <w:tc>
          <w:tcPr>
            <w:tcW w:w="2976" w:type="dxa"/>
          </w:tcPr>
          <w:p w14:paraId="690ED861" w14:textId="3E19567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8E0532A" w14:textId="77777777" w:rsidTr="00B51D70">
        <w:tc>
          <w:tcPr>
            <w:tcW w:w="1603" w:type="dxa"/>
          </w:tcPr>
          <w:p w14:paraId="6BE758DF" w14:textId="49500E2D"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25494DA3" w14:textId="16AB912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5487CD6B" w14:textId="25D774D9" w:rsidR="00FD7795" w:rsidRPr="00D169CE" w:rsidRDefault="00FD7795" w:rsidP="0063152F">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 xml:space="preserve">rban </w:t>
            </w:r>
            <w:del w:id="130" w:author="WANG HONGTAO" w:date="2022-04-26T22:13:00Z">
              <w:r w:rsidRPr="00D169CE" w:rsidDel="006749B8">
                <w:rPr>
                  <w:rFonts w:ascii="Times New Roman" w:hAnsi="Times New Roman"/>
                  <w:sz w:val="21"/>
                  <w:szCs w:val="21"/>
                  <w:lang w:eastAsia="zh-CN"/>
                </w:rPr>
                <w:delText>Darainage</w:delText>
              </w:r>
            </w:del>
            <w:ins w:id="131" w:author="WANG HONGTAO" w:date="2022-04-26T22:13:00Z">
              <w:r w:rsidR="006749B8" w:rsidRPr="00D169CE">
                <w:rPr>
                  <w:rFonts w:ascii="Times New Roman" w:hAnsi="Times New Roman"/>
                  <w:sz w:val="21"/>
                  <w:szCs w:val="21"/>
                  <w:lang w:eastAsia="zh-CN"/>
                </w:rPr>
                <w:t>Drainage</w:t>
              </w:r>
            </w:ins>
            <w:r w:rsidRPr="00D169CE">
              <w:rPr>
                <w:rFonts w:ascii="Times New Roman" w:hAnsi="Times New Roman"/>
                <w:sz w:val="21"/>
                <w:szCs w:val="21"/>
                <w:lang w:eastAsia="zh-CN"/>
              </w:rPr>
              <w:t xml:space="preserve"> Statistical Yearbook</w:t>
            </w:r>
          </w:p>
        </w:tc>
      </w:tr>
    </w:tbl>
    <w:p w14:paraId="0F761A3B" w14:textId="22B1143D" w:rsidR="003D073F" w:rsidRPr="0063152F" w:rsidRDefault="003D073F" w:rsidP="0063152F">
      <w:pPr>
        <w:widowControl/>
        <w:spacing w:line="240" w:lineRule="auto"/>
        <w:ind w:firstLineChars="0" w:firstLine="0"/>
        <w:jc w:val="left"/>
        <w:rPr>
          <w:rFonts w:ascii="宋体" w:hAnsi="宋体" w:cs="宋体"/>
          <w:kern w:val="0"/>
        </w:rPr>
      </w:pPr>
      <w:r w:rsidRPr="0063152F">
        <w:rPr>
          <w:sz w:val="20"/>
          <w:szCs w:val="18"/>
        </w:rPr>
        <w:t xml:space="preserve">*Carbon contents of food were calculated </w:t>
      </w:r>
      <w:r w:rsidR="002D33C7" w:rsidRPr="0063152F">
        <w:rPr>
          <w:sz w:val="20"/>
          <w:szCs w:val="18"/>
        </w:rPr>
        <w:t>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002D33C7" w:rsidRPr="0063152F">
        <w:rPr>
          <w:color w:val="37352F"/>
          <w:kern w:val="0"/>
          <w:sz w:val="16"/>
          <w:szCs w:val="16"/>
        </w:rPr>
        <w:t xml:space="preserve">, </w:t>
      </w:r>
      <w:r w:rsidR="00DB0341">
        <w:rPr>
          <w:color w:val="37352F"/>
          <w:kern w:val="0"/>
          <w:sz w:val="16"/>
          <w:szCs w:val="16"/>
        </w:rPr>
        <w:t xml:space="preserve">where </w:t>
      </w:r>
      <w:r w:rsidR="002D33C7" w:rsidRPr="0063152F">
        <w:rPr>
          <w:sz w:val="20"/>
          <w:szCs w:val="18"/>
        </w:rPr>
        <w:t>F is the volume of food consumption</w:t>
      </w:r>
      <w:r w:rsidR="00DB0341">
        <w:rPr>
          <w:sz w:val="20"/>
          <w:szCs w:val="18"/>
        </w:rPr>
        <w:t xml:space="preserve"> and</w:t>
      </w:r>
      <w:r w:rsidR="002D33C7" w:rsidRPr="0063152F">
        <w:rPr>
          <w:sz w:val="20"/>
          <w:szCs w:val="18"/>
        </w:rPr>
        <w:t xml:space="preserve"> C is the carbon content of specific food</w:t>
      </w:r>
      <w:r w:rsidR="00DB0341">
        <w:rPr>
          <w:sz w:val="20"/>
          <w:szCs w:val="18"/>
        </w:rPr>
        <w:t>s</w:t>
      </w:r>
      <w:r w:rsidR="00F175EE" w:rsidRPr="0063152F">
        <w:rPr>
          <w:sz w:val="20"/>
          <w:szCs w:val="18"/>
        </w:rPr>
        <w:t>.</w:t>
      </w:r>
    </w:p>
    <w:p w14:paraId="2F8711C0" w14:textId="26B4BA43" w:rsidR="00B32862" w:rsidRDefault="00B32862" w:rsidP="00DE2DD1">
      <w:pPr>
        <w:widowControl/>
        <w:ind w:firstLineChars="0" w:firstLine="420"/>
      </w:pPr>
      <w:r>
        <w:rPr>
          <w:rFonts w:hint="eastAsia"/>
        </w:rPr>
        <w:t>(</w:t>
      </w:r>
      <w:r>
        <w:t xml:space="preserve">2) </w:t>
      </w:r>
      <w:commentRangeStart w:id="132"/>
      <w:r>
        <w:t>Machine learning</w:t>
      </w:r>
      <w:commentRangeEnd w:id="132"/>
      <w:r w:rsidR="00DA7BE1">
        <w:rPr>
          <w:rStyle w:val="a7"/>
        </w:rPr>
        <w:commentReference w:id="132"/>
      </w:r>
    </w:p>
    <w:p w14:paraId="6CA425E2" w14:textId="255B905E" w:rsidR="009D7F1E" w:rsidRDefault="00A17DAE" w:rsidP="00DE2DD1">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w:t>
      </w:r>
      <w:r w:rsidR="0051086F" w:rsidRPr="000F350F">
        <w:rPr>
          <w:rFonts w:cs="Times New Roman"/>
          <w:shd w:val="clear" w:color="auto" w:fill="FFFFFF"/>
        </w:rPr>
        <w:t>pr</w:t>
      </w:r>
      <w:r w:rsidR="0051086F">
        <w:rPr>
          <w:rFonts w:cs="Times New Roman"/>
          <w:shd w:val="clear" w:color="auto" w:fill="FFFFFF"/>
        </w:rPr>
        <w:t>ediction</w:t>
      </w:r>
      <w:r w:rsidR="0051086F" w:rsidRPr="000F350F">
        <w:rPr>
          <w:rFonts w:cs="Times New Roman"/>
          <w:shd w:val="clear" w:color="auto" w:fill="FFFFFF"/>
        </w:rPr>
        <w:t xml:space="preserve"> </w:t>
      </w:r>
      <w:r w:rsidRPr="000F350F">
        <w:rPr>
          <w:rFonts w:cs="Times New Roman"/>
          <w:shd w:val="clear" w:color="auto" w:fill="FFFFFF"/>
        </w:rPr>
        <w:t>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sidR="00346E24">
        <w:rPr>
          <w:rFonts w:cs="Times New Roman"/>
          <w:shd w:val="clear" w:color="auto" w:fill="FFFFFF"/>
        </w:rPr>
        <w:t>in the</w:t>
      </w:r>
      <w:r w:rsidRPr="000F350F">
        <w:rPr>
          <w:rFonts w:cs="Times New Roman"/>
          <w:shd w:val="clear" w:color="auto" w:fill="FFFFFF"/>
        </w:rPr>
        <w:t xml:space="preserve"> driving factors</w:t>
      </w:r>
      <w:r w:rsidR="00DB0341">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sidR="00E56AC2">
        <w:rPr>
          <w:rFonts w:cs="Times New Roman"/>
          <w:shd w:val="clear" w:color="auto" w:fill="FFFFFF"/>
        </w:rPr>
        <w:t>.</w:t>
      </w:r>
      <w:r>
        <w:rPr>
          <w:rFonts w:cs="Times New Roman"/>
          <w:shd w:val="clear" w:color="auto" w:fill="FFFFFF"/>
        </w:rPr>
        <w:t xml:space="preserve"> </w:t>
      </w:r>
      <w:r w:rsidR="00E56AC2">
        <w:rPr>
          <w:rFonts w:cs="Times New Roman"/>
          <w:shd w:val="clear" w:color="auto" w:fill="FFFFFF"/>
        </w:rPr>
        <w:t xml:space="preserve">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sidR="00346E24">
        <w:rPr>
          <w:rFonts w:cs="Times New Roman"/>
          <w:shd w:val="clear" w:color="auto" w:fill="FFFFFF"/>
        </w:rPr>
        <w:t>ness</w:t>
      </w:r>
      <w:r w:rsidRPr="000F350F">
        <w:rPr>
          <w:rFonts w:cs="Times New Roman"/>
          <w:shd w:val="clear" w:color="auto" w:fill="FFFFFF"/>
        </w:rPr>
        <w:t xml:space="preserve"> to outliers and noise, and insensitiv</w:t>
      </w:r>
      <w:r w:rsidR="00346E24">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ting</w:t>
      </w:r>
      <w:r w:rsidR="00E56AC2">
        <w:rPr>
          <w:rFonts w:cs="Times New Roman"/>
          <w:shd w:val="clear" w:color="auto" w:fill="FFFFFF"/>
        </w:rPr>
        <w:t xml:space="preserve"> </w:t>
      </w:r>
      <w:r w:rsidR="00473101">
        <w:rPr>
          <w:rFonts w:cs="Times New Roman"/>
          <w:shd w:val="clear" w:color="auto" w:fill="FFFFFF"/>
        </w:rPr>
        <w:fldChar w:fldCharType="begin"/>
      </w:r>
      <w:r w:rsidR="00475AEF">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sidR="00473101">
        <w:rPr>
          <w:rFonts w:cs="Times New Roman"/>
          <w:shd w:val="clear" w:color="auto" w:fill="FFFFFF"/>
        </w:rPr>
        <w:fldChar w:fldCharType="separate"/>
      </w:r>
      <w:r w:rsidR="00475AEF">
        <w:rPr>
          <w:rFonts w:cs="Times New Roman"/>
          <w:noProof/>
          <w:shd w:val="clear" w:color="auto" w:fill="FFFFFF"/>
        </w:rPr>
        <w:t>(Gounaridis and Koukoulas, 2016; Yu et al., 2021)</w:t>
      </w:r>
      <w:r w:rsidR="00473101">
        <w:rPr>
          <w:rFonts w:cs="Times New Roman"/>
          <w:shd w:val="clear" w:color="auto" w:fill="FFFFFF"/>
        </w:rPr>
        <w:fldChar w:fldCharType="end"/>
      </w:r>
      <w:del w:id="133" w:author="Owen" w:date="2022-04-28T22:07:00Z">
        <w:r w:rsidR="003863A8" w:rsidRPr="000F350F" w:rsidDel="00475AEF">
          <w:rPr>
            <w:rFonts w:cs="Times New Roman"/>
            <w:shd w:val="clear" w:color="auto" w:fill="FFFFFF"/>
          </w:rPr>
          <w:delText>(</w:delText>
        </w:r>
        <w:r w:rsidR="00220C7D" w:rsidDel="00475AEF">
          <w:fldChar w:fldCharType="begin"/>
        </w:r>
        <w:r w:rsidR="00220C7D" w:rsidDel="00475AEF">
          <w:delInstrText xml:space="preserve"> HYPERLINK \l "science2016researchers" </w:delInstrText>
        </w:r>
        <w:r w:rsidR="00220C7D" w:rsidDel="00475AEF">
          <w:fldChar w:fldCharType="separate"/>
        </w:r>
        <w:r w:rsidR="003863A8" w:rsidRPr="004D7ED4" w:rsidDel="00475AEF">
          <w:rPr>
            <w:rStyle w:val="af9"/>
            <w:rFonts w:cs="Times New Roman"/>
            <w:u w:val="none"/>
            <w:shd w:val="clear" w:color="auto" w:fill="FFFFFF"/>
          </w:rPr>
          <w:delText>Science., 2016</w:delText>
        </w:r>
        <w:r w:rsidR="00220C7D" w:rsidDel="00475AEF">
          <w:rPr>
            <w:rStyle w:val="af9"/>
            <w:rFonts w:cs="Times New Roman"/>
            <w:u w:val="none"/>
            <w:shd w:val="clear" w:color="auto" w:fill="FFFFFF"/>
          </w:rPr>
          <w:fldChar w:fldCharType="end"/>
        </w:r>
        <w:r w:rsidR="003863A8" w:rsidRPr="004D7ED4" w:rsidDel="00475AEF">
          <w:rPr>
            <w:rFonts w:cs="Times New Roman"/>
            <w:shd w:val="clear" w:color="auto" w:fill="FFFFFF"/>
          </w:rPr>
          <w:delText xml:space="preserve">; </w:delText>
        </w:r>
        <w:r w:rsidR="00220C7D" w:rsidDel="00475AEF">
          <w:fldChar w:fldCharType="begin"/>
        </w:r>
        <w:r w:rsidR="00220C7D" w:rsidDel="00475AEF">
          <w:delInstrText xml:space="preserve"> HYPERLINK \l "yu2021deep" </w:delInstrText>
        </w:r>
        <w:r w:rsidR="00220C7D" w:rsidDel="00475AEF">
          <w:fldChar w:fldCharType="separate"/>
        </w:r>
        <w:r w:rsidR="003863A8" w:rsidRPr="004D7ED4" w:rsidDel="00475AEF">
          <w:rPr>
            <w:rStyle w:val="af9"/>
            <w:rFonts w:cs="Times New Roman"/>
            <w:u w:val="none"/>
            <w:shd w:val="clear" w:color="auto" w:fill="FFFFFF"/>
          </w:rPr>
          <w:delText>Yu et al., 2021</w:delText>
        </w:r>
        <w:r w:rsidR="00220C7D" w:rsidDel="00475AEF">
          <w:rPr>
            <w:rStyle w:val="af9"/>
            <w:rFonts w:cs="Times New Roman"/>
            <w:u w:val="none"/>
            <w:shd w:val="clear" w:color="auto" w:fill="FFFFFF"/>
          </w:rPr>
          <w:fldChar w:fldCharType="end"/>
        </w:r>
        <w:r w:rsidR="003863A8" w:rsidRPr="000F350F" w:rsidDel="00475AEF">
          <w:rPr>
            <w:rFonts w:cs="Times New Roman"/>
            <w:shd w:val="clear" w:color="auto" w:fill="FFFFFF"/>
          </w:rPr>
          <w:delText>)</w:delText>
        </w:r>
      </w:del>
      <w:r w:rsidRPr="000F350F">
        <w:rPr>
          <w:rFonts w:cs="Times New Roman"/>
          <w:shd w:val="clear" w:color="auto" w:fill="FFFFFF"/>
        </w:rPr>
        <w:t xml:space="preserve">. Firstly, </w:t>
      </w:r>
      <w:r w:rsidR="007F54BB" w:rsidRPr="000F350F">
        <w:rPr>
          <w:rFonts w:cs="Times New Roman"/>
          <w:shd w:val="clear" w:color="auto" w:fill="FFFFFF"/>
        </w:rPr>
        <w:t>a few</w:t>
      </w:r>
      <w:r w:rsidRPr="000F350F">
        <w:rPr>
          <w:rFonts w:cs="Times New Roman"/>
          <w:shd w:val="clear" w:color="auto" w:fill="FFFFFF"/>
        </w:rPr>
        <w:t xml:space="preserve">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sidR="00346E24">
        <w:rPr>
          <w:rFonts w:cs="Times New Roman"/>
          <w:shd w:val="clear" w:color="auto" w:fill="FFFFFF"/>
        </w:rPr>
        <w:t>wa</w:t>
      </w:r>
      <w:r w:rsidRPr="000F350F">
        <w:rPr>
          <w:rFonts w:cs="Times New Roman"/>
          <w:shd w:val="clear" w:color="auto" w:fill="FFFFFF"/>
        </w:rPr>
        <w:t>s the dataset of sludge generation and its driving factors in each province from 2006</w:t>
      </w:r>
      <w:r w:rsidR="007F54BB">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out</w:t>
      </w:r>
      <w:r w:rsidR="00D90A15">
        <w:rPr>
          <w:rFonts w:cs="Times New Roman"/>
          <w:shd w:val="clear" w:color="auto" w:fill="FFFFFF"/>
        </w:rPr>
        <w:t>-</w:t>
      </w:r>
      <w:r>
        <w:rPr>
          <w:rFonts w:cs="Times New Roman"/>
          <w:shd w:val="clear" w:color="auto" w:fill="FFFFFF"/>
        </w:rPr>
        <w:t>of</w:t>
      </w:r>
      <w:r w:rsidR="00D90A15">
        <w:rPr>
          <w:rFonts w:cs="Times New Roman"/>
          <w:shd w:val="clear" w:color="auto" w:fill="FFFFFF"/>
        </w:rPr>
        <w:t>-</w:t>
      </w:r>
      <w:r>
        <w:rPr>
          <w:rFonts w:cs="Times New Roman"/>
          <w:shd w:val="clear" w:color="auto" w:fill="FFFFFF"/>
        </w:rPr>
        <w:t>bag</w:t>
      </w:r>
      <w:r w:rsidR="00A248AF">
        <w:rPr>
          <w:rFonts w:cs="Times New Roman"/>
          <w:shd w:val="clear" w:color="auto" w:fill="FFFFFF"/>
        </w:rPr>
        <w:t xml:space="preserve"> </w:t>
      </w:r>
      <w:r>
        <w:rPr>
          <w:rFonts w:cs="Times New Roman"/>
          <w:shd w:val="clear" w:color="auto" w:fill="FFFFFF"/>
        </w:rPr>
        <w:t xml:space="preserve">(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sidR="007F54BB">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ins w:id="134" w:author="Owen" w:date="2022-04-28T22:09:00Z">
        <w:r w:rsidR="00651A1C">
          <w:rPr>
            <w:rFonts w:cs="Times New Roman"/>
            <w:shd w:val="clear" w:color="auto" w:fill="FFFFFF"/>
          </w:rPr>
          <w:t>tuned</w:t>
        </w:r>
      </w:ins>
      <w:del w:id="135" w:author="Owen" w:date="2022-04-28T22:09:00Z">
        <w:r w:rsidRPr="000F350F" w:rsidDel="00651A1C">
          <w:rPr>
            <w:rFonts w:cs="Times New Roman"/>
            <w:shd w:val="clear" w:color="auto" w:fill="FFFFFF"/>
          </w:rPr>
          <w:delText>selected</w:delText>
        </w:r>
      </w:del>
      <w:r w:rsidRPr="000F350F">
        <w:rPr>
          <w:rFonts w:cs="Times New Roman"/>
          <w:shd w:val="clear" w:color="auto" w:fill="FFFFFF"/>
        </w:rPr>
        <w:t xml:space="preserve"> hyperparameters based on Grid Search</w:t>
      </w:r>
      <w:ins w:id="136" w:author="Owen" w:date="2022-04-28T22:09:00Z">
        <w:r w:rsidR="00651A1C">
          <w:rPr>
            <w:rFonts w:cs="Times New Roman"/>
            <w:shd w:val="clear" w:color="auto" w:fill="FFFFFF"/>
          </w:rPr>
          <w:t xml:space="preserve"> and Cross Validation</w:t>
        </w:r>
      </w:ins>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sidR="00A248AF">
        <w:rPr>
          <w:rFonts w:cs="Times New Roman"/>
          <w:shd w:val="clear" w:color="auto" w:fill="FFFFFF"/>
        </w:rPr>
        <w:t>overfitting</w:t>
      </w:r>
      <w:r w:rsidRPr="000F350F">
        <w:rPr>
          <w:rFonts w:cs="Times New Roman"/>
          <w:shd w:val="clear" w:color="auto" w:fill="FFFFFF"/>
        </w:rPr>
        <w:t xml:space="preserve"> </w:t>
      </w:r>
      <w:r w:rsidR="00651A1C">
        <w:rPr>
          <w:rFonts w:cs="Times New Roman"/>
          <w:shd w:val="clear" w:color="auto" w:fill="FFFFFF"/>
        </w:rPr>
        <w:fldChar w:fldCharType="begin"/>
      </w:r>
      <w:r w:rsidR="00651A1C">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sidR="00651A1C">
        <w:rPr>
          <w:rFonts w:cs="Times New Roman"/>
          <w:shd w:val="clear" w:color="auto" w:fill="FFFFFF"/>
        </w:rPr>
        <w:fldChar w:fldCharType="separate"/>
      </w:r>
      <w:r w:rsidR="00651A1C">
        <w:rPr>
          <w:rFonts w:cs="Times New Roman"/>
          <w:noProof/>
          <w:shd w:val="clear" w:color="auto" w:fill="FFFFFF"/>
        </w:rPr>
        <w:t>(Basu et al., 2018)</w:t>
      </w:r>
      <w:r w:rsidR="00651A1C">
        <w:rPr>
          <w:rFonts w:cs="Times New Roman"/>
          <w:shd w:val="clear" w:color="auto" w:fill="FFFFFF"/>
        </w:rPr>
        <w:fldChar w:fldCharType="end"/>
      </w:r>
      <w:ins w:id="137" w:author="Owen" w:date="2022-04-29T19:56:00Z">
        <w:r w:rsidR="00CD08E4">
          <w:rPr>
            <w:rFonts w:cs="Times New Roman"/>
            <w:shd w:val="clear" w:color="auto" w:fill="FFFFFF"/>
          </w:rPr>
          <w:t>.</w:t>
        </w:r>
      </w:ins>
      <w:del w:id="138" w:author="Owen" w:date="2022-04-29T19:56:00Z">
        <w:r w:rsidRPr="000F350F" w:rsidDel="00CD08E4">
          <w:rPr>
            <w:rFonts w:cs="Times New Roman"/>
            <w:shd w:val="clear" w:color="auto" w:fill="FFFFFF"/>
          </w:rPr>
          <w:delText>(</w:delText>
        </w:r>
      </w:del>
      <w:del w:id="139" w:author="Owen" w:date="2022-04-28T22:10:00Z">
        <w:r w:rsidR="00627A31" w:rsidDel="00651A1C">
          <w:fldChar w:fldCharType="begin"/>
        </w:r>
        <w:r w:rsidR="00627A31" w:rsidDel="00651A1C">
          <w:delInstrText xml:space="preserve"> HYPERLINK \l "sumanta2018iterative" </w:delInstrText>
        </w:r>
        <w:r w:rsidR="00627A31" w:rsidDel="00651A1C">
          <w:fldChar w:fldCharType="separate"/>
        </w:r>
        <w:r w:rsidRPr="004D7ED4" w:rsidDel="00651A1C">
          <w:rPr>
            <w:rStyle w:val="af9"/>
            <w:rFonts w:cs="Times New Roman"/>
            <w:u w:val="none"/>
            <w:shd w:val="clear" w:color="auto" w:fill="FFFFFF"/>
          </w:rPr>
          <w:delText>Sumanta et al., 2018</w:delText>
        </w:r>
        <w:r w:rsidR="00627A31" w:rsidDel="00651A1C">
          <w:rPr>
            <w:rStyle w:val="af9"/>
            <w:rFonts w:cs="Times New Roman"/>
            <w:u w:val="none"/>
            <w:shd w:val="clear" w:color="auto" w:fill="FFFFFF"/>
          </w:rPr>
          <w:fldChar w:fldCharType="end"/>
        </w:r>
        <w:r w:rsidRPr="004D7ED4" w:rsidDel="00651A1C">
          <w:rPr>
            <w:rFonts w:cs="Times New Roman"/>
            <w:shd w:val="clear" w:color="auto" w:fill="FFFFFF"/>
          </w:rPr>
          <w:delText>;</w:delText>
        </w:r>
      </w:del>
      <w:del w:id="140" w:author="Owen" w:date="2022-04-29T19:56:00Z">
        <w:r w:rsidRPr="004D7ED4" w:rsidDel="00CD08E4">
          <w:rPr>
            <w:rFonts w:cs="Times New Roman"/>
            <w:shd w:val="clear" w:color="auto" w:fill="FFFFFF"/>
          </w:rPr>
          <w:delText xml:space="preserve"> </w:delText>
        </w:r>
        <w:r w:rsidR="00836D9E" w:rsidDel="00CD08E4">
          <w:fldChar w:fldCharType="begin"/>
        </w:r>
        <w:r w:rsidR="00836D9E" w:rsidDel="00CD08E4">
          <w:delInstrText xml:space="preserve"> HYPERLINK \l "l36li2016the" </w:delInstrText>
        </w:r>
        <w:r w:rsidR="00836D9E" w:rsidDel="00CD08E4">
          <w:fldChar w:fldCharType="separate"/>
        </w:r>
        <w:r w:rsidRPr="004D7ED4" w:rsidDel="00CD08E4">
          <w:rPr>
            <w:rStyle w:val="af9"/>
            <w:rFonts w:cs="Times New Roman"/>
            <w:u w:val="none"/>
            <w:shd w:val="clear" w:color="auto" w:fill="FFFFFF"/>
          </w:rPr>
          <w:delText>Li et al., 2019</w:delText>
        </w:r>
        <w:r w:rsidR="00836D9E" w:rsidDel="00CD08E4">
          <w:rPr>
            <w:rStyle w:val="af9"/>
            <w:rFonts w:cs="Times New Roman"/>
            <w:u w:val="none"/>
            <w:shd w:val="clear" w:color="auto" w:fill="FFFFFF"/>
          </w:rPr>
          <w:fldChar w:fldCharType="end"/>
        </w:r>
        <w:r w:rsidRPr="000F350F" w:rsidDel="00CD08E4">
          <w:rPr>
            <w:rFonts w:cs="Times New Roman"/>
            <w:shd w:val="clear" w:color="auto" w:fill="FFFFFF"/>
          </w:rPr>
          <w:delText>).</w:delText>
        </w:r>
      </w:del>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ins w:id="141" w:author="Owen" w:date="2022-04-28T22:15:00Z">
        <w:r w:rsidR="008F3B3E">
          <w:rPr>
            <w:rFonts w:cs="Times New Roman"/>
            <w:shd w:val="clear" w:color="auto" w:fill="FFFFFF"/>
          </w:rPr>
          <w:t>4</w:t>
        </w:r>
      </w:ins>
      <w:del w:id="142" w:author="Owen" w:date="2022-04-28T22:15:00Z">
        <w:r w:rsidRPr="000F350F" w:rsidDel="008F3B3E">
          <w:rPr>
            <w:rFonts w:cs="Times New Roman"/>
            <w:shd w:val="clear" w:color="auto" w:fill="FFFFFF"/>
          </w:rPr>
          <w:delText>0</w:delText>
        </w:r>
      </w:del>
      <w:r w:rsidRPr="000F350F">
        <w:rPr>
          <w:rFonts w:cs="Times New Roman"/>
          <w:shd w:val="clear" w:color="auto" w:fill="FFFFFF"/>
        </w:rPr>
        <w:t>.</w:t>
      </w:r>
      <w:ins w:id="143" w:author="Owen" w:date="2022-04-28T22:15:00Z">
        <w:r w:rsidR="008F3B3E">
          <w:rPr>
            <w:rFonts w:cs="Times New Roman"/>
            <w:shd w:val="clear" w:color="auto" w:fill="FFFFFF"/>
          </w:rPr>
          <w:t>54</w:t>
        </w:r>
      </w:ins>
      <w:del w:id="144" w:author="Owen" w:date="2022-04-28T22:15:00Z">
        <w:r w:rsidRPr="000F350F" w:rsidDel="008F3B3E">
          <w:rPr>
            <w:rFonts w:cs="Times New Roman"/>
            <w:shd w:val="clear" w:color="auto" w:fill="FFFFFF"/>
          </w:rPr>
          <w:delText>2</w:delText>
        </w:r>
      </w:del>
      <w:r w:rsidRPr="000F350F">
        <w:rPr>
          <w:rFonts w:cs="Times New Roman"/>
          <w:shd w:val="clear" w:color="auto" w:fill="FFFFFF"/>
        </w:rPr>
        <w:t>% (</w:t>
      </w:r>
      <w:ins w:id="145" w:author="Owen" w:date="2022-04-28T22:15:00Z">
        <w:r w:rsidR="008F3B3E">
          <w:rPr>
            <w:rFonts w:cs="Times New Roman"/>
            <w:shd w:val="clear" w:color="auto" w:fill="FFFFFF"/>
          </w:rPr>
          <w:t>R</w:t>
        </w:r>
        <w:r w:rsidR="008F3B3E" w:rsidRPr="008F3B3E">
          <w:rPr>
            <w:rFonts w:cs="Times New Roman"/>
            <w:shd w:val="clear" w:color="auto" w:fill="FFFFFF"/>
            <w:vertAlign w:val="superscript"/>
            <w:rPrChange w:id="146" w:author="Owen" w:date="2022-04-28T22:15:00Z">
              <w:rPr>
                <w:rFonts w:cs="Times New Roman"/>
                <w:shd w:val="clear" w:color="auto" w:fill="FFFFFF"/>
              </w:rPr>
            </w:rPrChange>
          </w:rPr>
          <w:t>2</w:t>
        </w:r>
      </w:ins>
      <w:del w:id="147" w:author="Owen" w:date="2022-04-28T22:15:00Z">
        <w:r w:rsidRPr="000F350F" w:rsidDel="008F3B3E">
          <w:rPr>
            <w:rFonts w:cs="Times New Roman"/>
            <w:shd w:val="clear" w:color="auto" w:fill="FFFFFF"/>
          </w:rPr>
          <w:delText>MAPE</w:delText>
        </w:r>
      </w:del>
      <w:r w:rsidRPr="000F350F">
        <w:rPr>
          <w:rFonts w:cs="Times New Roman"/>
          <w:shd w:val="clear" w:color="auto" w:fill="FFFFFF"/>
        </w:rPr>
        <w:t>) on our test set</w:t>
      </w:r>
      <w:ins w:id="148" w:author="Owen" w:date="2022-04-28T22:22:00Z">
        <w:r w:rsidR="00925B13">
          <w:rPr>
            <w:rFonts w:cs="Times New Roman"/>
            <w:shd w:val="clear" w:color="auto" w:fill="FFFFFF"/>
          </w:rPr>
          <w:t xml:space="preserve"> which was </w:t>
        </w:r>
      </w:ins>
      <w:ins w:id="149" w:author="Owen" w:date="2022-04-29T19:57:00Z">
        <w:r w:rsidR="00CD08E4">
          <w:rPr>
            <w:rFonts w:cs="Times New Roman"/>
            <w:shd w:val="clear" w:color="auto" w:fill="FFFFFF"/>
          </w:rPr>
          <w:t xml:space="preserve">more </w:t>
        </w:r>
        <w:r w:rsidR="00CD08E4">
          <w:rPr>
            <w:rFonts w:cs="Times New Roman" w:hint="eastAsia"/>
            <w:shd w:val="clear" w:color="auto" w:fill="FFFFFF"/>
          </w:rPr>
          <w:t>accurate</w:t>
        </w:r>
      </w:ins>
      <w:ins w:id="150" w:author="Owen" w:date="2022-04-28T22:22:00Z">
        <w:r w:rsidR="00925B13">
          <w:rPr>
            <w:rFonts w:cs="Times New Roman"/>
            <w:shd w:val="clear" w:color="auto" w:fill="FFFFFF"/>
          </w:rPr>
          <w:t xml:space="preserve"> than our linear regression model </w:t>
        </w:r>
        <w:r w:rsidR="00925B13">
          <w:rPr>
            <w:rFonts w:cs="Times New Roman"/>
            <w:shd w:val="clear" w:color="auto" w:fill="FFFFFF"/>
          </w:rPr>
          <w:lastRenderedPageBreak/>
          <w:t>(</w:t>
        </w:r>
        <w:proofErr w:type="spellStart"/>
        <w:r w:rsidR="00925B13">
          <w:rPr>
            <w:rFonts w:cs="Times New Roman"/>
            <w:shd w:val="clear" w:color="auto" w:fill="FFFFFF"/>
          </w:rPr>
          <w:t>ElasticNet</w:t>
        </w:r>
        <w:proofErr w:type="spellEnd"/>
        <w:r w:rsidR="00925B13">
          <w:rPr>
            <w:rFonts w:cs="Times New Roman"/>
            <w:shd w:val="clear" w:color="auto" w:fill="FFFFFF"/>
          </w:rPr>
          <w:t xml:space="preserve"> R</w:t>
        </w:r>
        <w:r w:rsidR="00925B13" w:rsidRPr="00925B13">
          <w:rPr>
            <w:rFonts w:cs="Times New Roman"/>
            <w:shd w:val="clear" w:color="auto" w:fill="FFFFFF"/>
            <w:vertAlign w:val="superscript"/>
            <w:rPrChange w:id="151" w:author="Owen" w:date="2022-04-28T22:22:00Z">
              <w:rPr>
                <w:rFonts w:cs="Times New Roman"/>
                <w:shd w:val="clear" w:color="auto" w:fill="FFFFFF"/>
              </w:rPr>
            </w:rPrChange>
          </w:rPr>
          <w:t>2</w:t>
        </w:r>
        <w:r w:rsidR="00925B13">
          <w:rPr>
            <w:rFonts w:cs="Times New Roman"/>
            <w:shd w:val="clear" w:color="auto" w:fill="FFFFFF"/>
          </w:rPr>
          <w:t>: 50.88%)</w:t>
        </w:r>
      </w:ins>
      <w:r w:rsidRPr="000F350F">
        <w:rPr>
          <w:rFonts w:cs="Times New Roman"/>
          <w:shd w:val="clear" w:color="auto" w:fill="FFFFFF"/>
        </w:rPr>
        <w:t>.</w:t>
      </w:r>
      <w:ins w:id="152" w:author="Owen" w:date="2022-04-28T22:11:00Z">
        <w:r w:rsidR="00651A1C">
          <w:rPr>
            <w:rFonts w:cs="Times New Roman"/>
            <w:shd w:val="clear" w:color="auto" w:fill="FFFFFF"/>
          </w:rPr>
          <w:t xml:space="preserve"> </w:t>
        </w:r>
      </w:ins>
      <w:r w:rsidRPr="000F350F">
        <w:rPr>
          <w:rFonts w:cs="Times New Roman"/>
          <w:shd w:val="clear" w:color="auto" w:fill="FFFFFF"/>
        </w:rPr>
        <w:t xml:space="preserve"> Finally, we calculated the corresponding </w:t>
      </w:r>
      <w:r w:rsidR="008A29FC">
        <w:rPr>
          <w:rFonts w:cs="Times New Roman"/>
          <w:shd w:val="clear" w:color="auto" w:fill="FFFFFF"/>
        </w:rPr>
        <w:t>GHG</w:t>
      </w:r>
      <w:r w:rsidRPr="000F350F">
        <w:rPr>
          <w:rFonts w:cs="Times New Roman"/>
          <w:shd w:val="clear" w:color="auto" w:fill="FFFFFF"/>
        </w:rPr>
        <w:t xml:space="preserve"> emission </w:t>
      </w:r>
      <w:r w:rsidR="00E56AC2">
        <w:rPr>
          <w:rFonts w:cs="Times New Roman"/>
          <w:shd w:val="clear" w:color="auto" w:fill="FFFFFF"/>
        </w:rPr>
        <w:t>from</w:t>
      </w:r>
      <w:r w:rsidR="00E56AC2" w:rsidRPr="000F350F">
        <w:rPr>
          <w:rFonts w:cs="Times New Roman"/>
          <w:shd w:val="clear" w:color="auto" w:fill="FFFFFF"/>
        </w:rPr>
        <w:t xml:space="preserve"> </w:t>
      </w:r>
      <w:r w:rsidRPr="000F350F">
        <w:rPr>
          <w:rFonts w:cs="Times New Roman"/>
          <w:shd w:val="clear" w:color="auto" w:fill="FFFFFF"/>
        </w:rPr>
        <w:t>sludge disposal by multiply</w:t>
      </w:r>
      <w:r>
        <w:rPr>
          <w:rFonts w:cs="Times New Roman"/>
          <w:shd w:val="clear" w:color="auto" w:fill="FFFFFF"/>
        </w:rPr>
        <w:t>ing</w:t>
      </w:r>
      <w:r w:rsidRPr="000F350F">
        <w:rPr>
          <w:rFonts w:cs="Times New Roman"/>
          <w:shd w:val="clear" w:color="auto" w:fill="FFFFFF"/>
        </w:rPr>
        <w:t xml:space="preserve"> sludge generation </w:t>
      </w:r>
      <w:r w:rsidR="00D90A15">
        <w:rPr>
          <w:rFonts w:cs="Times New Roman"/>
          <w:shd w:val="clear" w:color="auto" w:fill="FFFFFF"/>
        </w:rPr>
        <w:t>by</w:t>
      </w:r>
      <w:r w:rsidR="00D90A15" w:rsidRPr="000F350F">
        <w:rPr>
          <w:rFonts w:cs="Times New Roman"/>
          <w:shd w:val="clear" w:color="auto" w:fill="FFFFFF"/>
        </w:rPr>
        <w:t xml:space="preserve"> </w:t>
      </w:r>
      <w:r w:rsidRPr="000F350F">
        <w:rPr>
          <w:rFonts w:cs="Times New Roman"/>
          <w:shd w:val="clear" w:color="auto" w:fill="FFFFFF"/>
        </w:rPr>
        <w:t xml:space="preserve">conversion coefficients under different disposal methods. </w:t>
      </w:r>
      <w:r w:rsidR="00375085" w:rsidRPr="00DE2DD1">
        <w:rPr>
          <w:rFonts w:cs="Times New Roman"/>
          <w:color w:val="333333"/>
          <w:shd w:val="clear" w:color="auto" w:fill="FFFFFF"/>
        </w:rPr>
        <w:t xml:space="preserve"> </w:t>
      </w:r>
    </w:p>
    <w:p w14:paraId="550F7A51" w14:textId="67C5E7D4" w:rsidR="008E4602" w:rsidRDefault="008E4602" w:rsidP="00DE2DD1">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sidR="00E56AC2">
        <w:rPr>
          <w:rFonts w:cs="Times New Roman"/>
          <w:shd w:val="clear" w:color="auto" w:fill="FFFFFF"/>
        </w:rPr>
        <w:t>,</w:t>
      </w:r>
      <w:r>
        <w:rPr>
          <w:rFonts w:cs="Times New Roman"/>
          <w:shd w:val="clear" w:color="auto" w:fill="FFFFFF"/>
        </w:rPr>
        <w:t xml:space="preserve"> which were calculated by dividing the sludge generation in 2060 </w:t>
      </w:r>
      <w:r w:rsidR="00E56AC2">
        <w:rPr>
          <w:rFonts w:cs="Times New Roman"/>
          <w:shd w:val="clear" w:color="auto" w:fill="FFFFFF"/>
        </w:rPr>
        <w:t xml:space="preserve">by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 xml:space="preserve">Four future sludge growth patterns </w:t>
      </w:r>
      <w:r w:rsidR="00E56AC2">
        <w:rPr>
          <w:rFonts w:cs="Times New Roman"/>
          <w:shd w:val="clear" w:color="auto" w:fill="FFFFFF"/>
        </w:rPr>
        <w:t>were</w:t>
      </w:r>
      <w:r>
        <w:rPr>
          <w:rFonts w:cs="Times New Roman"/>
          <w:shd w:val="clear" w:color="auto" w:fill="FFFFFF"/>
        </w:rPr>
        <w:t xml:space="preserve"> distinguished</w:t>
      </w:r>
      <w:r w:rsidR="00E56AC2">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w:t>
      </w:r>
      <w:r w:rsidR="00D90A15">
        <w:rPr>
          <w:rFonts w:cs="Times New Roman"/>
          <w:shd w:val="clear" w:color="auto" w:fill="FFFFFF"/>
        </w:rPr>
        <w:t xml:space="preserve">growth </w:t>
      </w:r>
      <w:r>
        <w:rPr>
          <w:rFonts w:cs="Times New Roman"/>
          <w:shd w:val="clear" w:color="auto" w:fill="FFFFFF"/>
        </w:rPr>
        <w:t xml:space="preserve">(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Pr="000F350F">
        <w:rPr>
          <w:rFonts w:cs="Times New Roman"/>
          <w:shd w:val="clear" w:color="auto" w:fill="FFFFFF"/>
        </w:rPr>
        <w:t>.</w:t>
      </w:r>
    </w:p>
    <w:p w14:paraId="0764C738" w14:textId="29225844" w:rsidR="00375085" w:rsidRPr="001F7F55" w:rsidRDefault="00375085" w:rsidP="001F7F55">
      <w:pPr>
        <w:pStyle w:val="3"/>
      </w:pPr>
      <w:r>
        <w:rPr>
          <w:rFonts w:hint="eastAsia"/>
        </w:rPr>
        <w:t>2</w:t>
      </w:r>
      <w:r>
        <w:t>.2.2</w:t>
      </w:r>
      <w:r w:rsidRPr="001F7F55">
        <w:rPr>
          <w:rFonts w:hint="eastAsia"/>
        </w:rPr>
        <w:t xml:space="preserve"> </w:t>
      </w:r>
      <w:r w:rsidRPr="001F7F55">
        <w:t xml:space="preserve">Scenario </w:t>
      </w:r>
      <w:r w:rsidR="00375E17" w:rsidRPr="001F7F55">
        <w:rPr>
          <w:rFonts w:hint="eastAsia"/>
        </w:rPr>
        <w:t>analysis</w:t>
      </w:r>
    </w:p>
    <w:p w14:paraId="7222022A" w14:textId="2DFEDF20" w:rsidR="00A17DAE" w:rsidRPr="000F350F" w:rsidRDefault="001E4A40" w:rsidP="00A17DAE">
      <w:pPr>
        <w:widowControl/>
        <w:ind w:firstLineChars="0" w:firstLine="420"/>
        <w:rPr>
          <w:rFonts w:cs="Times New Roman"/>
          <w:shd w:val="clear" w:color="auto" w:fill="FFFFFF"/>
        </w:rPr>
      </w:pPr>
      <w:commentRangeStart w:id="153"/>
      <w:del w:id="154" w:author="Owen" w:date="2022-04-28T22:23:00Z">
        <w:r w:rsidRPr="00DE2DD1" w:rsidDel="00925B13">
          <w:rPr>
            <w:rFonts w:cs="Times New Roman"/>
            <w:color w:val="333333"/>
            <w:shd w:val="clear" w:color="auto" w:fill="FFFFFF"/>
          </w:rPr>
          <w:tab/>
        </w:r>
      </w:del>
      <w:r w:rsidR="00A17DAE" w:rsidRPr="000F350F">
        <w:rPr>
          <w:rFonts w:cs="Times New Roman"/>
          <w:shd w:val="clear" w:color="auto" w:fill="FFFFFF"/>
        </w:rPr>
        <w:t xml:space="preserve">Scenario analysis can help assess the environmental response to human </w:t>
      </w:r>
      <w:commentRangeEnd w:id="153"/>
      <w:r w:rsidR="000100F6">
        <w:rPr>
          <w:rStyle w:val="a7"/>
        </w:rPr>
        <w:commentReference w:id="153"/>
      </w:r>
      <w:r w:rsidR="00A17DAE" w:rsidRPr="000F350F">
        <w:rPr>
          <w:rFonts w:cs="Times New Roman"/>
          <w:shd w:val="clear" w:color="auto" w:fill="FFFFFF"/>
        </w:rPr>
        <w:t>activities and the effectiveness of different pollution management methods</w:t>
      </w:r>
      <w:ins w:id="155" w:author="Owen" w:date="2022-04-28T22:23:00Z">
        <w:r w:rsidR="00426844">
          <w:rPr>
            <w:rFonts w:cs="Times New Roman"/>
            <w:shd w:val="clear" w:color="auto" w:fill="FFFFFF"/>
          </w:rPr>
          <w:t xml:space="preserve"> </w:t>
        </w:r>
      </w:ins>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EWVBW1UP","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426844">
        <w:rPr>
          <w:rFonts w:cs="Times New Roman"/>
          <w:shd w:val="clear" w:color="auto" w:fill="FFFFFF"/>
        </w:rPr>
        <w:fldChar w:fldCharType="separate"/>
      </w:r>
      <w:r w:rsidR="00426844">
        <w:rPr>
          <w:rFonts w:cs="Times New Roman"/>
          <w:noProof/>
          <w:shd w:val="clear" w:color="auto" w:fill="FFFFFF"/>
        </w:rPr>
        <w:t>(Zhang et al., 2021)</w:t>
      </w:r>
      <w:r w:rsidR="00426844">
        <w:rPr>
          <w:rFonts w:cs="Times New Roman"/>
          <w:shd w:val="clear" w:color="auto" w:fill="FFFFFF"/>
        </w:rPr>
        <w:fldChar w:fldCharType="end"/>
      </w:r>
      <w:ins w:id="156" w:author="Owen" w:date="2022-04-28T22:23:00Z">
        <w:r w:rsidR="00426844">
          <w:rPr>
            <w:rFonts w:cs="Times New Roman"/>
            <w:shd w:val="clear" w:color="auto" w:fill="FFFFFF"/>
          </w:rPr>
          <w:t xml:space="preserve">. </w:t>
        </w:r>
      </w:ins>
      <w:del w:id="157" w:author="Owen" w:date="2022-04-28T22:23:00Z">
        <w:r w:rsidR="00A17DAE" w:rsidRPr="000F350F" w:rsidDel="00426844">
          <w:rPr>
            <w:rFonts w:cs="Times New Roman"/>
            <w:shd w:val="clear" w:color="auto" w:fill="FFFFFF"/>
          </w:rPr>
          <w:delText xml:space="preserve"> (</w:delText>
        </w:r>
        <w:r w:rsidR="00220C7D" w:rsidDel="00426844">
          <w:fldChar w:fldCharType="begin"/>
        </w:r>
        <w:r w:rsidR="00220C7D" w:rsidDel="00426844">
          <w:delInstrText xml:space="preserve"> HYPERLINK \l "l29zhang2021modelling" </w:delInstrText>
        </w:r>
        <w:r w:rsidR="00220C7D" w:rsidDel="00426844">
          <w:fldChar w:fldCharType="separate"/>
        </w:r>
        <w:r w:rsidR="00A17DAE" w:rsidRPr="004D7ED4" w:rsidDel="00426844">
          <w:rPr>
            <w:rStyle w:val="af9"/>
            <w:rFonts w:cs="Times New Roman"/>
            <w:u w:val="none"/>
            <w:shd w:val="clear" w:color="auto" w:fill="FFFFFF"/>
          </w:rPr>
          <w:delText>Zhang et al., 2021</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 xml:space="preserve">). </w:delText>
        </w:r>
      </w:del>
      <w:r w:rsidR="00A17DAE" w:rsidRPr="000F350F">
        <w:rPr>
          <w:rFonts w:cs="Times New Roman"/>
          <w:shd w:val="clear" w:color="auto" w:fill="FFFFFF"/>
        </w:rPr>
        <w:t xml:space="preserve">SSPs </w:t>
      </w:r>
      <w:r w:rsidR="007F54BB">
        <w:rPr>
          <w:rFonts w:cs="Times New Roman"/>
          <w:shd w:val="clear" w:color="auto" w:fill="FFFFFF"/>
        </w:rPr>
        <w:t>are</w:t>
      </w:r>
      <w:r w:rsidR="00A17DAE" w:rsidRPr="000F350F">
        <w:rPr>
          <w:rFonts w:cs="Times New Roman"/>
          <w:shd w:val="clear" w:color="auto" w:fill="FFFFFF"/>
        </w:rPr>
        <w:t xml:space="preserve"> one of the most widely used </w:t>
      </w:r>
      <w:r w:rsidR="00D90A15">
        <w:rPr>
          <w:rFonts w:cs="Times New Roman"/>
          <w:shd w:val="clear" w:color="auto" w:fill="FFFFFF"/>
        </w:rPr>
        <w:t xml:space="preserve">scenario </w:t>
      </w:r>
      <w:r w:rsidR="00A17DAE" w:rsidRPr="000F350F">
        <w:rPr>
          <w:rFonts w:cs="Times New Roman"/>
          <w:shd w:val="clear" w:color="auto" w:fill="FFFFFF"/>
        </w:rPr>
        <w:t>framework</w:t>
      </w:r>
      <w:r w:rsidR="00D90A15">
        <w:rPr>
          <w:rFonts w:cs="Times New Roman"/>
          <w:shd w:val="clear" w:color="auto" w:fill="FFFFFF"/>
        </w:rPr>
        <w:t>s</w:t>
      </w:r>
      <w:r w:rsidR="00A17DAE" w:rsidRPr="000F350F">
        <w:rPr>
          <w:rFonts w:cs="Times New Roman"/>
          <w:shd w:val="clear" w:color="auto" w:fill="FFFFFF"/>
        </w:rPr>
        <w:t xml:space="preserve"> proposed by</w:t>
      </w:r>
      <w:r w:rsidR="00D90A15">
        <w:rPr>
          <w:rFonts w:cs="Times New Roman"/>
          <w:shd w:val="clear" w:color="auto" w:fill="FFFFFF"/>
        </w:rPr>
        <w:t xml:space="preserve"> the</w:t>
      </w:r>
      <w:r w:rsidR="00A17DAE" w:rsidRPr="000F350F">
        <w:rPr>
          <w:rFonts w:cs="Times New Roman"/>
          <w:shd w:val="clear" w:color="auto" w:fill="FFFFFF"/>
        </w:rPr>
        <w:t xml:space="preserve"> IPCC</w:t>
      </w:r>
      <w:r w:rsidR="00A17DAE">
        <w:rPr>
          <w:rFonts w:cs="Times New Roman"/>
          <w:shd w:val="clear" w:color="auto" w:fill="FFFFFF"/>
        </w:rPr>
        <w:t>, and</w:t>
      </w:r>
      <w:r w:rsidR="00A17DAE" w:rsidRPr="000F350F">
        <w:rPr>
          <w:rFonts w:cs="Times New Roman"/>
          <w:shd w:val="clear" w:color="auto" w:fill="FFFFFF"/>
        </w:rPr>
        <w:t xml:space="preserve"> </w:t>
      </w:r>
      <w:r w:rsidR="007F54BB">
        <w:rPr>
          <w:rFonts w:cs="Times New Roman"/>
          <w:shd w:val="clear" w:color="auto" w:fill="FFFFFF"/>
        </w:rPr>
        <w:t>provide</w:t>
      </w:r>
      <w:r w:rsidR="00A17DAE" w:rsidRPr="000F350F">
        <w:rPr>
          <w:rFonts w:cs="Times New Roman"/>
          <w:shd w:val="clear" w:color="auto" w:fill="FFFFFF"/>
        </w:rPr>
        <w:t xml:space="preserve"> an overall framework for future socio-economic development, making it possible to compare the characteristics of sludge changes between different regions. </w:t>
      </w:r>
      <w:r w:rsidR="00A17DAE" w:rsidRPr="000F350F">
        <w:t>SSPs are a multilateral system</w:t>
      </w:r>
      <w:r w:rsidR="00A17DAE">
        <w:t xml:space="preserve"> incorporating</w:t>
      </w:r>
      <w:r w:rsidR="00A17DAE" w:rsidRPr="000F350F">
        <w:t xml:space="preserve"> population, economy, policy, technology, environment</w:t>
      </w:r>
      <w:r w:rsidR="007F54BB">
        <w:t>,</w:t>
      </w:r>
      <w:r w:rsidR="00A17DAE" w:rsidRPr="000F350F">
        <w:t xml:space="preserve"> and resources</w:t>
      </w:r>
      <w:r w:rsidR="00A17DAE">
        <w:t>, and t</w:t>
      </w:r>
      <w:r w:rsidR="00A17DAE" w:rsidRPr="000F350F">
        <w:t>hese frameworks can simulate the complexity of sludge growth and its natur</w:t>
      </w:r>
      <w:r w:rsidR="000E1F27">
        <w:t>al</w:t>
      </w:r>
      <w:r w:rsidR="00A17DAE" w:rsidRPr="000F350F">
        <w:t xml:space="preserve"> and social driving factors.</w:t>
      </w:r>
      <w:r w:rsidR="00A17DAE">
        <w:t xml:space="preserve"> </w:t>
      </w:r>
      <w:r w:rsidR="00A17DAE" w:rsidRPr="000F350F">
        <w:rPr>
          <w:rFonts w:cs="Times New Roman"/>
          <w:shd w:val="clear" w:color="auto" w:fill="FFFFFF"/>
        </w:rPr>
        <w:t>The SSPs contain five types of social and economic development paths</w:t>
      </w:r>
      <w:r w:rsidR="00A17DAE">
        <w:rPr>
          <w:rFonts w:cs="Times New Roman"/>
          <w:shd w:val="clear" w:color="auto" w:fill="FFFFFF"/>
        </w:rPr>
        <w:t>:</w:t>
      </w:r>
      <w:r w:rsidR="00A17DAE" w:rsidRPr="000F350F">
        <w:rPr>
          <w:rFonts w:cs="Times New Roman"/>
          <w:shd w:val="clear" w:color="auto" w:fill="FFFFFF"/>
        </w:rPr>
        <w:t xml:space="preserve"> SSP1</w:t>
      </w:r>
      <w:r w:rsidR="00A17DAE">
        <w:rPr>
          <w:rFonts w:cs="Times New Roman"/>
          <w:shd w:val="clear" w:color="auto" w:fill="FFFFFF"/>
        </w:rPr>
        <w:t xml:space="preserve"> </w:t>
      </w:r>
      <w:r w:rsidR="00A17DAE" w:rsidRPr="000F350F">
        <w:rPr>
          <w:rFonts w:cs="Times New Roman"/>
          <w:shd w:val="clear" w:color="auto" w:fill="FFFFFF"/>
        </w:rPr>
        <w:t>(Sustainability)</w:t>
      </w:r>
      <w:r w:rsidR="00A17DAE">
        <w:rPr>
          <w:rFonts w:cs="Times New Roman"/>
          <w:shd w:val="clear" w:color="auto" w:fill="FFFFFF"/>
        </w:rPr>
        <w:t xml:space="preserve">, </w:t>
      </w:r>
      <w:r w:rsidR="00A17DAE" w:rsidRPr="000F350F">
        <w:rPr>
          <w:rFonts w:cs="Times New Roman"/>
          <w:shd w:val="clear" w:color="auto" w:fill="FFFFFF"/>
        </w:rPr>
        <w:t>SSP2</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Middle of the road</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3</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Regional Rivalry</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4</w:t>
      </w:r>
      <w:r w:rsidR="00A17DAE">
        <w:rPr>
          <w:rFonts w:cs="Times New Roman"/>
          <w:shd w:val="clear" w:color="auto" w:fill="FFFFFF"/>
        </w:rPr>
        <w:t xml:space="preserve"> </w:t>
      </w:r>
      <w:r w:rsidR="00A17DAE" w:rsidRPr="000F350F">
        <w:rPr>
          <w:rFonts w:cs="Times New Roman"/>
          <w:shd w:val="clear" w:color="auto" w:fill="FFFFFF"/>
        </w:rPr>
        <w:t>(Inequality)</w:t>
      </w:r>
      <w:r w:rsidR="00A17DAE">
        <w:rPr>
          <w:rFonts w:cs="Times New Roman"/>
          <w:shd w:val="clear" w:color="auto" w:fill="FFFFFF"/>
        </w:rPr>
        <w:t xml:space="preserve"> and </w:t>
      </w:r>
      <w:r w:rsidR="00A17DAE" w:rsidRPr="000F350F">
        <w:rPr>
          <w:rFonts w:cs="Times New Roman"/>
          <w:shd w:val="clear" w:color="auto" w:fill="FFFFFF"/>
        </w:rPr>
        <w:t>SSP5</w:t>
      </w:r>
      <w:r w:rsidR="00A17DAE">
        <w:rPr>
          <w:rFonts w:cs="Times New Roman"/>
          <w:shd w:val="clear" w:color="auto" w:fill="FFFFFF"/>
        </w:rPr>
        <w:t xml:space="preserve"> </w:t>
      </w:r>
      <w:r w:rsidR="00A17DAE">
        <w:rPr>
          <w:rFonts w:cs="Times New Roman" w:hint="eastAsia"/>
          <w:shd w:val="clear" w:color="auto" w:fill="FFFFFF"/>
        </w:rPr>
        <w:t>(</w:t>
      </w:r>
      <w:r w:rsidR="00A17DAE" w:rsidRPr="000F350F">
        <w:rPr>
          <w:rFonts w:cs="Times New Roman"/>
          <w:shd w:val="clear" w:color="auto" w:fill="FFFFFF"/>
        </w:rPr>
        <w:t>Fossil-fueled development</w:t>
      </w:r>
      <w:r w:rsidR="00A17DAE">
        <w:rPr>
          <w:rFonts w:cs="Times New Roman"/>
          <w:shd w:val="clear" w:color="auto" w:fill="FFFFFF"/>
        </w:rPr>
        <w:t>)</w:t>
      </w:r>
      <w:r w:rsidR="00723669">
        <w:rPr>
          <w:rFonts w:cs="Times New Roman"/>
          <w:shd w:val="clear" w:color="auto" w:fill="FFFFFF"/>
        </w:rPr>
        <w:t xml:space="preserve"> </w:t>
      </w:r>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sidR="00426844">
        <w:rPr>
          <w:rFonts w:cs="Times New Roman"/>
          <w:shd w:val="clear" w:color="auto" w:fill="FFFFFF"/>
        </w:rPr>
        <w:fldChar w:fldCharType="separate"/>
      </w:r>
      <w:r w:rsidR="00426844" w:rsidRPr="00426844">
        <w:rPr>
          <w:rFonts w:cs="Times New Roman"/>
          <w:kern w:val="0"/>
        </w:rPr>
        <w:t>(O’Neill et al., 2017)</w:t>
      </w:r>
      <w:r w:rsidR="00426844">
        <w:rPr>
          <w:rFonts w:cs="Times New Roman"/>
          <w:shd w:val="clear" w:color="auto" w:fill="FFFFFF"/>
        </w:rPr>
        <w:fldChar w:fldCharType="end"/>
      </w:r>
      <w:del w:id="158" w:author="Owen" w:date="2022-04-28T22:25:00Z">
        <w:r w:rsidR="00A17DAE" w:rsidRPr="000F350F" w:rsidDel="00426844">
          <w:rPr>
            <w:rFonts w:cs="Times New Roman"/>
            <w:shd w:val="clear" w:color="auto" w:fill="FFFFFF"/>
          </w:rPr>
          <w:delText>(</w:delText>
        </w:r>
        <w:r w:rsidR="00220C7D" w:rsidDel="00426844">
          <w:fldChar w:fldCharType="begin"/>
        </w:r>
        <w:r w:rsidR="00220C7D" w:rsidDel="00426844">
          <w:delInstrText xml:space="preserve"> HYPERLINK \l "l35o‘neill2015the" </w:delInstrText>
        </w:r>
        <w:r w:rsidR="00220C7D" w:rsidDel="00426844">
          <w:fldChar w:fldCharType="separate"/>
        </w:r>
        <w:r w:rsidR="00A17DAE" w:rsidRPr="004D7ED4" w:rsidDel="00426844">
          <w:rPr>
            <w:rStyle w:val="af9"/>
            <w:rFonts w:cs="Times New Roman"/>
            <w:u w:val="none"/>
            <w:shd w:val="clear" w:color="auto" w:fill="FFFFFF"/>
          </w:rPr>
          <w:delText>O’Neill et al., 2015</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w:delText>
        </w:r>
      </w:del>
      <w:r w:rsidR="00A17DAE" w:rsidRPr="000F350F">
        <w:rPr>
          <w:rFonts w:cs="Times New Roman"/>
          <w:shd w:val="clear" w:color="auto" w:fill="FFFFFF"/>
        </w:rPr>
        <w:t xml:space="preserve">. SSPs </w:t>
      </w:r>
      <w:r w:rsidR="00A17DAE" w:rsidRPr="000F350F">
        <w:rPr>
          <w:rFonts w:cs="Times New Roman" w:hint="eastAsia"/>
          <w:shd w:val="clear" w:color="auto" w:fill="FFFFFF"/>
        </w:rPr>
        <w:t>adopt</w:t>
      </w:r>
      <w:r w:rsidR="00A17DAE" w:rsidRPr="000F350F">
        <w:rPr>
          <w:rFonts w:cs="Times New Roman"/>
          <w:shd w:val="clear" w:color="auto" w:fill="FFFFFF"/>
        </w:rPr>
        <w:t xml:space="preserve"> multiple elements, including population, economy, technology, environment</w:t>
      </w:r>
      <w:r w:rsidR="008C6A67">
        <w:rPr>
          <w:rFonts w:cs="Times New Roman"/>
          <w:shd w:val="clear" w:color="auto" w:fill="FFFFFF"/>
        </w:rPr>
        <w:t>,</w:t>
      </w:r>
      <w:r w:rsidR="00A17DAE" w:rsidRPr="000F350F">
        <w:rPr>
          <w:rFonts w:cs="Times New Roman"/>
          <w:shd w:val="clear" w:color="auto" w:fill="FFFFFF"/>
        </w:rPr>
        <w:t xml:space="preserve"> and resources</w:t>
      </w:r>
      <w:r w:rsidR="00A17DAE">
        <w:rPr>
          <w:rFonts w:cs="Times New Roman"/>
          <w:shd w:val="clear" w:color="auto" w:fill="FFFFFF"/>
        </w:rPr>
        <w:t>,</w:t>
      </w:r>
      <w:r w:rsidR="00A17DAE" w:rsidRPr="000F350F">
        <w:rPr>
          <w:rFonts w:cs="Times New Roman"/>
          <w:shd w:val="clear" w:color="auto" w:fill="FFFFFF"/>
        </w:rPr>
        <w:t xml:space="preserve"> </w:t>
      </w:r>
      <w:r w:rsidR="00A17DAE" w:rsidRPr="000F350F">
        <w:rPr>
          <w:rFonts w:cs="Times New Roman" w:hint="eastAsia"/>
          <w:shd w:val="clear" w:color="auto" w:fill="FFFFFF"/>
        </w:rPr>
        <w:t>to</w:t>
      </w:r>
      <w:r w:rsidR="00A17DAE" w:rsidRPr="000F350F">
        <w:rPr>
          <w:rFonts w:cs="Times New Roman"/>
          <w:shd w:val="clear" w:color="auto" w:fill="FFFFFF"/>
        </w:rPr>
        <w:t xml:space="preserve"> model the complexity of future sludge growth and the various socio-economic factors.</w:t>
      </w:r>
    </w:p>
    <w:p w14:paraId="1DB9E71E" w14:textId="047C2904" w:rsidR="00A17DAE" w:rsidRPr="000F350F" w:rsidRDefault="00A17DAE" w:rsidP="00A17DAE">
      <w:pPr>
        <w:widowControl/>
        <w:ind w:firstLineChars="0" w:firstLine="420"/>
        <w:rPr>
          <w:rFonts w:cs="Times New Roman"/>
          <w:shd w:val="clear" w:color="auto" w:fill="FFFFFF"/>
        </w:rPr>
      </w:pPr>
      <w:r w:rsidRPr="000F350F">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sidR="003B72A8">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7FE42610" w14:textId="77777777"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lastRenderedPageBreak/>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6E952E8B" w14:textId="7FB286F1" w:rsidR="00A17DAE" w:rsidRPr="000F350F"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sidR="007216BB">
        <w:rPr>
          <w:rFonts w:cs="Times New Roman"/>
          <w:shd w:val="clear" w:color="auto" w:fill="FFFFFF"/>
        </w:rPr>
        <w:t xml:space="preserve"> </w:t>
      </w:r>
      <w:del w:id="159" w:author="Owen" w:date="2022-04-29T19:57:00Z">
        <w:r w:rsidR="00CD08E4" w:rsidDel="00CD08E4">
          <w:rPr>
            <w:rFonts w:cs="Times New Roman"/>
            <w:shd w:val="clear" w:color="auto" w:fill="FFFFFF"/>
          </w:rPr>
          <w:fldChar w:fldCharType="begin"/>
        </w:r>
        <w:r w:rsidR="00CD08E4" w:rsidDel="00CD08E4">
          <w:rPr>
            <w:rFonts w:cs="Times New Roman"/>
            <w:shd w:val="clear" w:color="auto" w:fill="FFFFFF"/>
          </w:rPr>
          <w:delInstrText xml:space="preserve"> ADDIN ZOTERO_ITEM CSL_CITATION {"citationID":"2ypBTaMx","properties":{"formattedCitation":"(Zheng et al., 2013)","plainCitation":"(Zheng et al., 2013)","noteIndex":0},"citationItems":[{"id":120,"uris":["http://zotero.org/users/local/M7xOY0ze/items/N25YXD5S"],"itemData":{"id":120,"type":"article-journal","container-title":"Chinese Journal of Population, Resources and Environment","issue":"08","language":"cn","page":"55-61. (in chinese)","title":"Growth of City Size in China: Estimate of the Limit Scale","volume":"23","author":[{"family":"Zheng","given":"Xin-qi"},{"family":"Xue","given":"Chun-lu"},{"family":"Wang","given":"Wei"},{"family":"Du","given":"Juan"}],"issued":{"date-parts":[["2013"]]}}}],"schema":"https://github.com/citation-style-language/schema/raw/master/csl-citation.json"} </w:delInstrText>
        </w:r>
        <w:r w:rsidR="00CD08E4" w:rsidDel="00CD08E4">
          <w:rPr>
            <w:rFonts w:cs="Times New Roman"/>
            <w:shd w:val="clear" w:color="auto" w:fill="FFFFFF"/>
          </w:rPr>
          <w:fldChar w:fldCharType="separate"/>
        </w:r>
        <w:r w:rsidR="00CD08E4" w:rsidDel="00CD08E4">
          <w:rPr>
            <w:rFonts w:cs="Times New Roman"/>
            <w:noProof/>
            <w:shd w:val="clear" w:color="auto" w:fill="FFFFFF"/>
          </w:rPr>
          <w:delText>(Zheng et al., 2013)</w:delText>
        </w:r>
        <w:r w:rsidR="00CD08E4" w:rsidDel="00CD08E4">
          <w:rPr>
            <w:rFonts w:cs="Times New Roman"/>
            <w:shd w:val="clear" w:color="auto" w:fill="FFFFFF"/>
          </w:rPr>
          <w:fldChar w:fldCharType="end"/>
        </w:r>
      </w:del>
      <w:r w:rsidR="007216BB" w:rsidRPr="003B72A8">
        <w:rPr>
          <w:rFonts w:cs="Times New Roman"/>
          <w:shd w:val="clear" w:color="auto" w:fill="FFFFFF"/>
        </w:rPr>
        <w:t>(</w:t>
      </w:r>
      <w:hyperlink w:anchor="zheng2013the" w:history="1">
        <w:r w:rsidR="007216BB" w:rsidRPr="003B72A8">
          <w:rPr>
            <w:rStyle w:val="af9"/>
            <w:rFonts w:cs="Times New Roman"/>
            <w:u w:val="none"/>
            <w:shd w:val="clear" w:color="auto" w:fill="FFFFFF"/>
          </w:rPr>
          <w:t>Zheng et al., 2013</w:t>
        </w:r>
      </w:hyperlink>
      <w:r w:rsidR="007216BB"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w:t>
      </w:r>
      <w:r w:rsidR="00126120">
        <w:rPr>
          <w:rFonts w:cs="Times New Roman"/>
          <w:shd w:val="clear" w:color="auto" w:fill="FFFFFF"/>
        </w:rPr>
        <w:t xml:space="preserve"> (</w:t>
      </w:r>
      <w:r w:rsidR="00126120" w:rsidRPr="007F54BB">
        <w:rPr>
          <w:rFonts w:cs="Times New Roman"/>
          <w:b/>
          <w:bCs/>
          <w:shd w:val="clear" w:color="auto" w:fill="FFFFFF"/>
        </w:rPr>
        <w:t>Fig. S3. – Fig. S9.</w:t>
      </w:r>
      <w:r w:rsidR="00126120">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 xml:space="preserve">Table </w:t>
      </w:r>
      <w:ins w:id="160" w:author="Owen" w:date="2022-04-29T19:58:00Z">
        <w:r w:rsidR="00961C21">
          <w:rPr>
            <w:rFonts w:cs="Times New Roman"/>
            <w:b/>
            <w:bCs/>
            <w:shd w:val="clear" w:color="auto" w:fill="FFFFFF"/>
          </w:rPr>
          <w:t>2</w:t>
        </w:r>
      </w:ins>
      <w:del w:id="161" w:author="Owen" w:date="2022-04-29T19:58:00Z">
        <w:r w:rsidRPr="007F54BB" w:rsidDel="00961C21">
          <w:rPr>
            <w:rFonts w:cs="Times New Roman"/>
            <w:b/>
            <w:bCs/>
            <w:shd w:val="clear" w:color="auto" w:fill="FFFFFF"/>
          </w:rPr>
          <w:delText>3</w:delText>
        </w:r>
      </w:del>
      <w:r w:rsidRPr="000F350F">
        <w:rPr>
          <w:rFonts w:cs="Times New Roman"/>
          <w:shd w:val="clear" w:color="auto" w:fill="FFFFFF"/>
        </w:rPr>
        <w:t>)</w:t>
      </w:r>
      <w:r>
        <w:rPr>
          <w:rFonts w:cs="Times New Roman"/>
          <w:shd w:val="clear" w:color="auto" w:fill="FFFFFF"/>
        </w:rPr>
        <w:t>.</w:t>
      </w:r>
    </w:p>
    <w:p w14:paraId="46ABC961" w14:textId="126CFEBD" w:rsidR="00375085" w:rsidRPr="007B0ED5" w:rsidRDefault="00375085" w:rsidP="007B0ED5">
      <w:pPr>
        <w:widowControl/>
        <w:spacing w:line="240" w:lineRule="auto"/>
        <w:ind w:firstLineChars="0" w:firstLine="0"/>
        <w:jc w:val="center"/>
        <w:rPr>
          <w:rFonts w:cs="Times New Roman"/>
          <w:b/>
          <w:bCs/>
          <w:szCs w:val="24"/>
        </w:rPr>
      </w:pPr>
      <w:r w:rsidRPr="007B0ED5">
        <w:rPr>
          <w:rFonts w:cs="Times New Roman"/>
          <w:b/>
          <w:bCs/>
          <w:szCs w:val="24"/>
        </w:rPr>
        <w:t>Tab</w:t>
      </w:r>
      <w:r w:rsidR="001E5113" w:rsidRPr="007B0ED5">
        <w:rPr>
          <w:rFonts w:cs="Times New Roman"/>
          <w:b/>
          <w:bCs/>
          <w:szCs w:val="24"/>
        </w:rPr>
        <w:t>le</w:t>
      </w:r>
      <w:r w:rsidRPr="007B0ED5">
        <w:rPr>
          <w:rFonts w:cs="Times New Roman"/>
          <w:b/>
          <w:bCs/>
          <w:szCs w:val="24"/>
        </w:rPr>
        <w:t xml:space="preserve">. </w:t>
      </w:r>
      <w:ins w:id="162" w:author="Owen" w:date="2022-04-29T19:58:00Z">
        <w:r w:rsidR="00961C21">
          <w:rPr>
            <w:rFonts w:cs="Times New Roman"/>
            <w:b/>
            <w:bCs/>
            <w:szCs w:val="24"/>
          </w:rPr>
          <w:t>2</w:t>
        </w:r>
      </w:ins>
      <w:del w:id="163" w:author="Owen" w:date="2022-04-29T19:58:00Z">
        <w:r w:rsidR="00251C64" w:rsidRPr="007B0ED5" w:rsidDel="00961C21">
          <w:rPr>
            <w:rFonts w:cs="Times New Roman"/>
            <w:b/>
            <w:bCs/>
            <w:szCs w:val="24"/>
          </w:rPr>
          <w:delText>3</w:delText>
        </w:r>
      </w:del>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75085" w:rsidRPr="00AE161E" w14:paraId="34EFE53F" w14:textId="77777777" w:rsidTr="0063152F">
        <w:trPr>
          <w:cantSplit/>
          <w:trHeight w:hRule="exact" w:val="284"/>
        </w:trPr>
        <w:tc>
          <w:tcPr>
            <w:tcW w:w="624" w:type="dxa"/>
            <w:tcBorders>
              <w:top w:val="single" w:sz="12" w:space="0" w:color="auto"/>
              <w:bottom w:val="single" w:sz="8" w:space="0" w:color="auto"/>
            </w:tcBorders>
          </w:tcPr>
          <w:p w14:paraId="47597B42" w14:textId="77777777" w:rsidR="00375085" w:rsidRPr="00E02052" w:rsidRDefault="00375085" w:rsidP="007F40BE">
            <w:pPr>
              <w:pStyle w:val="ac"/>
              <w:widowControl/>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4EDA77D4"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2E33EC9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190817E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689B17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4B6AE792"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5F4299B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1910CF5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75085" w:rsidRPr="00AE161E" w14:paraId="3F5F3AA1" w14:textId="77777777" w:rsidTr="0063152F">
        <w:trPr>
          <w:cantSplit/>
          <w:trHeight w:hRule="exact" w:val="284"/>
        </w:trPr>
        <w:tc>
          <w:tcPr>
            <w:tcW w:w="624" w:type="dxa"/>
            <w:tcBorders>
              <w:top w:val="single" w:sz="8" w:space="0" w:color="auto"/>
            </w:tcBorders>
          </w:tcPr>
          <w:p w14:paraId="723A8025"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4952F89D"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0F186B8A"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36E25211"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2373343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15A6D3E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C1B5DE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00EDD70A"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75085" w:rsidRPr="00AE161E" w14:paraId="535EC5FA" w14:textId="77777777" w:rsidTr="0063152F">
        <w:trPr>
          <w:cantSplit/>
          <w:trHeight w:hRule="exact" w:val="284"/>
        </w:trPr>
        <w:tc>
          <w:tcPr>
            <w:tcW w:w="624" w:type="dxa"/>
          </w:tcPr>
          <w:p w14:paraId="4358FB78"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2</w:t>
            </w:r>
          </w:p>
        </w:tc>
        <w:tc>
          <w:tcPr>
            <w:tcW w:w="624" w:type="dxa"/>
          </w:tcPr>
          <w:p w14:paraId="47B40CC0"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6159F9A4"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3CAE4E4"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29BBD047"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2531F848"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90E9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FABF83C"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2CB7C718" w14:textId="77777777" w:rsidTr="0063152F">
        <w:trPr>
          <w:cantSplit/>
          <w:trHeight w:hRule="exact" w:val="284"/>
        </w:trPr>
        <w:tc>
          <w:tcPr>
            <w:tcW w:w="624" w:type="dxa"/>
          </w:tcPr>
          <w:p w14:paraId="75DDD9CA"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5AF90FA5"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1FDA111F"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0BCFA67C"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38329CD1"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08B6D97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9C268E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23F2D3F"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75085" w:rsidRPr="00AE161E" w14:paraId="2DD08AB2" w14:textId="77777777" w:rsidTr="0063152F">
        <w:trPr>
          <w:cantSplit/>
          <w:trHeight w:hRule="exact" w:val="284"/>
        </w:trPr>
        <w:tc>
          <w:tcPr>
            <w:tcW w:w="624" w:type="dxa"/>
            <w:tcBorders>
              <w:bottom w:val="nil"/>
            </w:tcBorders>
          </w:tcPr>
          <w:p w14:paraId="215DAB34"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217DA84F"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6CAE9DF0"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01EDE5B8"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1E927C1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74B04E2F"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2AB4564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635E257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4CA2C87E" w14:textId="77777777" w:rsidTr="0063152F">
        <w:trPr>
          <w:cantSplit/>
          <w:trHeight w:hRule="exact" w:val="284"/>
        </w:trPr>
        <w:tc>
          <w:tcPr>
            <w:tcW w:w="624" w:type="dxa"/>
            <w:tcBorders>
              <w:top w:val="nil"/>
              <w:bottom w:val="single" w:sz="12" w:space="0" w:color="auto"/>
            </w:tcBorders>
          </w:tcPr>
          <w:p w14:paraId="34658C2E"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36BF9F6C"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053BC7C"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5772E179"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6D40C5A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68ECA58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59976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03FDA34" w14:textId="77777777" w:rsidR="00375085" w:rsidRPr="00AE161E" w:rsidRDefault="00375085" w:rsidP="0063152F">
            <w:pPr>
              <w:pStyle w:val="ac"/>
              <w:keepNext/>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0B980009" w14:textId="0A9EB2E5" w:rsidR="00126120" w:rsidRPr="0063152F" w:rsidRDefault="00126120">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sidR="0076298B">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2AAD7EE1" w14:textId="31F17ADD" w:rsidR="00A50499" w:rsidRPr="00A50499" w:rsidRDefault="00A17DAE" w:rsidP="00A50499">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 xml:space="preserve">e defined another Low Carbon Disposal </w:t>
      </w:r>
      <w:ins w:id="164" w:author="Owen" w:date="2022-04-29T19:58:00Z">
        <w:r w:rsidR="00961C21">
          <w:rPr>
            <w:rFonts w:cs="Times New Roman" w:hint="eastAsia"/>
            <w:shd w:val="clear" w:color="auto" w:fill="FFFFFF"/>
          </w:rPr>
          <w:t>development</w:t>
        </w:r>
        <w:r w:rsidR="00961C21">
          <w:rPr>
            <w:rFonts w:cs="Times New Roman"/>
            <w:shd w:val="clear" w:color="auto" w:fill="FFFFFF"/>
          </w:rPr>
          <w:t xml:space="preserve"> </w:t>
        </w:r>
      </w:ins>
      <w:r w:rsidRPr="000F350F">
        <w:rPr>
          <w:rFonts w:cs="Times New Roman"/>
          <w:shd w:val="clear" w:color="auto" w:fill="FFFFFF"/>
        </w:rPr>
        <w:t>(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sidR="00816C28">
        <w:rPr>
          <w:rFonts w:cs="Times New Roman"/>
          <w:shd w:val="clear" w:color="auto" w:fill="FFFFFF"/>
        </w:rPr>
        <w:t>application</w:t>
      </w:r>
      <w:r w:rsidRPr="000F350F">
        <w:rPr>
          <w:rFonts w:cs="Times New Roman"/>
          <w:shd w:val="clear" w:color="auto" w:fill="FFFFFF"/>
        </w:rPr>
        <w:t>, and Building material respectively).</w:t>
      </w:r>
      <w:r w:rsidR="00025D14">
        <w:rPr>
          <w:rFonts w:cs="Times New Roman"/>
          <w:shd w:val="clear" w:color="auto" w:fill="FFFFFF"/>
        </w:rPr>
        <w:t xml:space="preserve"> </w:t>
      </w:r>
      <w:r w:rsidR="00981422">
        <w:rPr>
          <w:rFonts w:cs="Times New Roman"/>
          <w:shd w:val="clear" w:color="auto" w:fill="FFFFFF"/>
        </w:rPr>
        <w:t xml:space="preserve">Compared with </w:t>
      </w:r>
      <w:r w:rsidR="000663CA">
        <w:rPr>
          <w:rFonts w:cs="Times New Roman"/>
          <w:shd w:val="clear" w:color="auto" w:fill="FFFFFF"/>
        </w:rPr>
        <w:t xml:space="preserve">sludge disposal methods at present, increasing the proportion of Land application is an effective way to reduce the </w:t>
      </w:r>
      <w:r w:rsidR="008A29FC">
        <w:rPr>
          <w:rFonts w:cs="Times New Roman"/>
          <w:shd w:val="clear" w:color="auto" w:fill="FFFFFF"/>
        </w:rPr>
        <w:t>GHG</w:t>
      </w:r>
      <w:r w:rsidR="000663CA">
        <w:rPr>
          <w:rFonts w:cs="Times New Roman"/>
          <w:shd w:val="clear" w:color="auto" w:fill="FFFFFF"/>
        </w:rPr>
        <w:t xml:space="preserve"> emission of sludge treatments </w:t>
      </w:r>
      <w:r w:rsidR="00961C21">
        <w:rPr>
          <w:rFonts w:cs="Times New Roman"/>
          <w:shd w:val="clear" w:color="auto" w:fill="FFFFFF"/>
        </w:rPr>
        <w:fldChar w:fldCharType="begin"/>
      </w:r>
      <w:r w:rsidR="00EC0ADF">
        <w:rPr>
          <w:rFonts w:cs="Times New Roman"/>
          <w:shd w:val="clear" w:color="auto" w:fill="FFFFFF"/>
        </w:rPr>
        <w:instrText xml:space="preserve"> ADDIN ZOTERO_ITEM CSL_CITATION {"citationID":"ze5ff6tN","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961C21">
        <w:rPr>
          <w:rFonts w:cs="Times New Roman"/>
          <w:shd w:val="clear" w:color="auto" w:fill="FFFFFF"/>
        </w:rPr>
        <w:fldChar w:fldCharType="separate"/>
      </w:r>
      <w:r w:rsidR="00EC0ADF">
        <w:rPr>
          <w:rFonts w:cs="Times New Roman"/>
          <w:noProof/>
          <w:shd w:val="clear" w:color="auto" w:fill="FFFFFF"/>
        </w:rPr>
        <w:t>(Wei et al., 2020)</w:t>
      </w:r>
      <w:r w:rsidR="00961C21">
        <w:rPr>
          <w:rFonts w:cs="Times New Roman"/>
          <w:shd w:val="clear" w:color="auto" w:fill="FFFFFF"/>
        </w:rPr>
        <w:fldChar w:fldCharType="end"/>
      </w:r>
      <w:del w:id="165" w:author="Owen" w:date="2022-04-29T19:59:00Z">
        <w:r w:rsidR="000663CA" w:rsidRPr="00A50499" w:rsidDel="00EC0ADF">
          <w:rPr>
            <w:rFonts w:cs="Times New Roman"/>
            <w:shd w:val="clear" w:color="auto" w:fill="FFFFFF"/>
          </w:rPr>
          <w:delText>(</w:delText>
        </w:r>
        <w:r w:rsidR="00836D9E" w:rsidDel="00EC0ADF">
          <w:fldChar w:fldCharType="begin"/>
        </w:r>
        <w:r w:rsidR="00836D9E" w:rsidDel="00EC0ADF">
          <w:delInstrText xml:space="preserve"> HYPERLINK \l "l15" </w:delInstrText>
        </w:r>
        <w:r w:rsidR="00836D9E" w:rsidDel="00EC0ADF">
          <w:fldChar w:fldCharType="separate"/>
        </w:r>
        <w:r w:rsidR="000663CA" w:rsidRPr="00A50499" w:rsidDel="00EC0ADF">
          <w:rPr>
            <w:rFonts w:cs="Times New Roman"/>
            <w:shd w:val="clear" w:color="auto" w:fill="FFFFFF"/>
          </w:rPr>
          <w:delText>Wei et al</w:delText>
        </w:r>
        <w:r w:rsidR="004D7ED4" w:rsidRPr="00A50499" w:rsidDel="00EC0ADF">
          <w:rPr>
            <w:rFonts w:cs="Times New Roman"/>
            <w:shd w:val="clear" w:color="auto" w:fill="FFFFFF"/>
          </w:rPr>
          <w:delText>.</w:delText>
        </w:r>
        <w:r w:rsidR="000663CA" w:rsidRPr="00A50499" w:rsidDel="00EC0ADF">
          <w:rPr>
            <w:rFonts w:cs="Times New Roman"/>
            <w:shd w:val="clear" w:color="auto" w:fill="FFFFFF"/>
          </w:rPr>
          <w:delText>, 2020</w:delText>
        </w:r>
        <w:r w:rsidR="00836D9E" w:rsidDel="00EC0ADF">
          <w:rPr>
            <w:rFonts w:cs="Times New Roman"/>
            <w:shd w:val="clear" w:color="auto" w:fill="FFFFFF"/>
          </w:rPr>
          <w:fldChar w:fldCharType="end"/>
        </w:r>
        <w:r w:rsidR="000663CA" w:rsidRPr="00A50499" w:rsidDel="00EC0ADF">
          <w:rPr>
            <w:rFonts w:cs="Times New Roman"/>
            <w:shd w:val="clear" w:color="auto" w:fill="FFFFFF"/>
          </w:rPr>
          <w:delText>)</w:delText>
        </w:r>
      </w:del>
      <w:r w:rsidR="00723669" w:rsidRPr="00A50499">
        <w:rPr>
          <w:rFonts w:cs="Times New Roman"/>
          <w:shd w:val="clear" w:color="auto" w:fill="FFFFFF"/>
        </w:rPr>
        <w:t>.</w:t>
      </w:r>
    </w:p>
    <w:p w14:paraId="3A9C7FAA" w14:textId="502EB39D" w:rsidR="00B45FC6" w:rsidRDefault="00B45FC6" w:rsidP="007D5A2F">
      <w:pPr>
        <w:pStyle w:val="1"/>
        <w:numPr>
          <w:ilvl w:val="0"/>
          <w:numId w:val="3"/>
        </w:numPr>
      </w:pPr>
      <w:r w:rsidRPr="00271610">
        <w:t>R</w:t>
      </w:r>
      <w:r w:rsidRPr="00271610">
        <w:rPr>
          <w:rFonts w:hint="eastAsia"/>
        </w:rPr>
        <w:t>esults</w:t>
      </w:r>
      <w:r w:rsidR="00D11DDD">
        <w:t xml:space="preserve"> and Discussion</w:t>
      </w:r>
    </w:p>
    <w:p w14:paraId="146282DB" w14:textId="74F3BC55" w:rsidR="00E77F57" w:rsidDel="00EC0ADF" w:rsidRDefault="00333915" w:rsidP="00333915">
      <w:pPr>
        <w:pStyle w:val="2"/>
        <w:numPr>
          <w:ilvl w:val="1"/>
          <w:numId w:val="3"/>
        </w:numPr>
        <w:rPr>
          <w:del w:id="166" w:author="Owen" w:date="2022-04-29T20:00:00Z"/>
          <w:rFonts w:eastAsia="宋体"/>
        </w:rPr>
      </w:pPr>
      <w:commentRangeStart w:id="167"/>
      <w:del w:id="168" w:author="Owen" w:date="2022-04-29T20:00:00Z">
        <w:r w:rsidDel="00EC0ADF">
          <w:rPr>
            <w:rFonts w:eastAsia="宋体"/>
          </w:rPr>
          <w:delText>Spatial distribution of sludge generation in China</w:delText>
        </w:r>
        <w:commentRangeEnd w:id="167"/>
        <w:r w:rsidR="00DB7F00" w:rsidDel="00EC0ADF">
          <w:rPr>
            <w:rStyle w:val="a7"/>
            <w:rFonts w:eastAsia="宋体" w:cstheme="minorBidi"/>
            <w:bCs w:val="0"/>
            <w:i w:val="0"/>
          </w:rPr>
          <w:commentReference w:id="167"/>
        </w:r>
      </w:del>
    </w:p>
    <w:p w14:paraId="671FE666" w14:textId="1C60BFAB" w:rsidR="00333915" w:rsidRPr="00333915" w:rsidDel="00EC0ADF" w:rsidRDefault="00333915" w:rsidP="00333915">
      <w:pPr>
        <w:ind w:firstLine="480"/>
        <w:rPr>
          <w:moveFrom w:id="169" w:author="Owen" w:date="2022-04-29T20:00:00Z"/>
          <w:rFonts w:cs="Times New Roman"/>
          <w:shd w:val="clear" w:color="auto" w:fill="FFFFFF"/>
        </w:rPr>
      </w:pPr>
      <w:moveFromRangeStart w:id="170" w:author="Owen" w:date="2022-04-29T20:00:00Z" w:name="move102154854"/>
      <w:moveFrom w:id="171" w:author="Owen" w:date="2022-04-29T20:00:00Z">
        <w:r w:rsidDel="00EC0ADF">
          <w:rPr>
            <w:rFonts w:cs="Times New Roman"/>
            <w:shd w:val="clear" w:color="auto" w:fill="FFFFFF"/>
          </w:rPr>
          <w:t xml:space="preserve">The </w:t>
        </w:r>
        <w:r w:rsidRPr="00333915" w:rsidDel="00EC0ADF">
          <w:rPr>
            <w:rFonts w:cs="Times New Roman" w:hint="eastAsia"/>
            <w:shd w:val="clear" w:color="auto" w:fill="FFFFFF"/>
          </w:rPr>
          <w:t>E</w:t>
        </w:r>
        <w:r w:rsidRPr="00333915" w:rsidDel="00EC0ADF">
          <w:rPr>
            <w:rFonts w:cs="Times New Roman"/>
            <w:shd w:val="clear" w:color="auto" w:fill="FFFFFF"/>
          </w:rPr>
          <w:t xml:space="preserve">astern region </w:t>
        </w:r>
        <w:r w:rsidR="00627691" w:rsidDel="00EC0ADF">
          <w:rPr>
            <w:rFonts w:cs="Times New Roman"/>
            <w:shd w:val="clear" w:color="auto" w:fill="FFFFFF"/>
          </w:rPr>
          <w:t>of</w:t>
        </w:r>
        <w:r w:rsidR="00627691" w:rsidRPr="00333915" w:rsidDel="00EC0ADF">
          <w:rPr>
            <w:rFonts w:cs="Times New Roman"/>
            <w:shd w:val="clear" w:color="auto" w:fill="FFFFFF"/>
          </w:rPr>
          <w:t xml:space="preserve"> </w:t>
        </w:r>
        <w:r w:rsidRPr="00333915" w:rsidDel="00EC0ADF">
          <w:rPr>
            <w:rFonts w:cs="Times New Roman"/>
            <w:shd w:val="clear" w:color="auto" w:fill="FFFFFF"/>
          </w:rPr>
          <w:t xml:space="preserve">China </w:t>
        </w:r>
        <w:r w:rsidDel="00EC0ADF">
          <w:rPr>
            <w:rFonts w:cs="Times New Roman"/>
            <w:shd w:val="clear" w:color="auto" w:fill="FFFFFF"/>
          </w:rPr>
          <w:t>contributes</w:t>
        </w:r>
        <w:r w:rsidRPr="00333915" w:rsidDel="00EC0ADF">
          <w:rPr>
            <w:rFonts w:cs="Times New Roman"/>
            <w:shd w:val="clear" w:color="auto" w:fill="FFFFFF"/>
          </w:rPr>
          <w:t xml:space="preserve"> about 70% </w:t>
        </w:r>
        <w:r w:rsidR="00627691" w:rsidDel="00EC0ADF">
          <w:rPr>
            <w:rFonts w:cs="Times New Roman"/>
            <w:shd w:val="clear" w:color="auto" w:fill="FFFFFF"/>
          </w:rPr>
          <w:t xml:space="preserve">to total </w:t>
        </w:r>
        <w:r w:rsidRPr="00333915" w:rsidDel="00EC0ADF">
          <w:rPr>
            <w:rFonts w:cs="Times New Roman"/>
            <w:shd w:val="clear" w:color="auto" w:fill="FFFFFF"/>
          </w:rPr>
          <w:t>sludge generation</w:t>
        </w:r>
        <w:r w:rsidR="00701135" w:rsidDel="00EC0ADF">
          <w:rPr>
            <w:rFonts w:cs="Times New Roman"/>
            <w:shd w:val="clear" w:color="auto" w:fill="FFFFFF"/>
          </w:rPr>
          <w:t xml:space="preserve"> (</w:t>
        </w:r>
        <w:r w:rsidR="00701135" w:rsidRPr="007F54BB" w:rsidDel="00EC0ADF">
          <w:rPr>
            <w:rFonts w:cs="Times New Roman"/>
            <w:b/>
            <w:bCs/>
            <w:shd w:val="clear" w:color="auto" w:fill="FFFFFF"/>
          </w:rPr>
          <w:t>Fig. 1. (b)</w:t>
        </w:r>
        <w:r w:rsidR="00701135" w:rsidDel="00EC0ADF">
          <w:rPr>
            <w:rFonts w:cs="Times New Roman"/>
            <w:shd w:val="clear" w:color="auto" w:fill="FFFFFF"/>
          </w:rPr>
          <w:t>)</w:t>
        </w:r>
        <w:r w:rsidR="00627691" w:rsidDel="00EC0ADF">
          <w:rPr>
            <w:rFonts w:cs="Times New Roman"/>
            <w:shd w:val="clear" w:color="auto" w:fill="FFFFFF"/>
          </w:rPr>
          <w:t>, and m</w:t>
        </w:r>
        <w:r w:rsidR="00701135" w:rsidDel="00EC0ADF">
          <w:rPr>
            <w:rFonts w:cs="Times New Roman"/>
            <w:shd w:val="clear" w:color="auto" w:fill="FFFFFF"/>
          </w:rPr>
          <w:t>ost WWTPs generate 2000 to 5000 tons of sludge a year (</w:t>
        </w:r>
        <w:r w:rsidR="00701135" w:rsidRPr="007F54BB" w:rsidDel="00EC0ADF">
          <w:rPr>
            <w:rFonts w:cs="Times New Roman"/>
            <w:b/>
            <w:bCs/>
            <w:shd w:val="clear" w:color="auto" w:fill="FFFFFF"/>
          </w:rPr>
          <w:t>Fig. 1. (a)</w:t>
        </w:r>
        <w:r w:rsidR="00701135" w:rsidDel="00EC0ADF">
          <w:rPr>
            <w:rFonts w:cs="Times New Roman"/>
            <w:shd w:val="clear" w:color="auto" w:fill="FFFFFF"/>
          </w:rPr>
          <w:t xml:space="preserve">). WWTPs with </w:t>
        </w:r>
        <w:r w:rsidR="00627691" w:rsidDel="00EC0ADF">
          <w:rPr>
            <w:rFonts w:cs="Times New Roman"/>
            <w:shd w:val="clear" w:color="auto" w:fill="FFFFFF"/>
          </w:rPr>
          <w:t xml:space="preserve">very high </w:t>
        </w:r>
        <w:r w:rsidR="00701135" w:rsidDel="00EC0ADF">
          <w:rPr>
            <w:rFonts w:cs="Times New Roman"/>
            <w:shd w:val="clear" w:color="auto" w:fill="FFFFFF"/>
          </w:rPr>
          <w:t>sludge generation (&gt; 5</w:t>
        </w:r>
        <w:ins w:id="172" w:author="WANG HONGTAO" w:date="2022-04-26T22:22:00Z">
          <w:r w:rsidR="000100F6" w:rsidDel="00EC0ADF">
            <w:rPr>
              <w:rFonts w:cs="Times New Roman" w:hint="eastAsia"/>
              <w:shd w:val="clear" w:color="auto" w:fill="FFFFFF"/>
            </w:rPr>
            <w:t>,</w:t>
          </w:r>
        </w:ins>
        <w:r w:rsidR="00701135" w:rsidDel="00EC0ADF">
          <w:rPr>
            <w:rFonts w:cs="Times New Roman"/>
            <w:shd w:val="clear" w:color="auto" w:fill="FFFFFF"/>
          </w:rPr>
          <w:t xml:space="preserve">000 tons a year) are concentrated in </w:t>
        </w:r>
        <w:r w:rsidR="007F54BB" w:rsidDel="00EC0ADF">
          <w:rPr>
            <w:rFonts w:cs="Times New Roman"/>
            <w:shd w:val="clear" w:color="auto" w:fill="FFFFFF"/>
          </w:rPr>
          <w:t>Jiangsu</w:t>
        </w:r>
        <w:r w:rsidR="00701135" w:rsidDel="00EC0ADF">
          <w:rPr>
            <w:rFonts w:cs="Times New Roman"/>
            <w:shd w:val="clear" w:color="auto" w:fill="FFFFFF"/>
          </w:rPr>
          <w:t>, Shanghai, Shandong, Henan, and Liaoning</w:t>
        </w:r>
        <w:r w:rsidR="00627691" w:rsidDel="00EC0ADF">
          <w:rPr>
            <w:rFonts w:cs="Times New Roman"/>
            <w:shd w:val="clear" w:color="auto" w:fill="FFFFFF"/>
          </w:rPr>
          <w:t>, and s</w:t>
        </w:r>
        <w:r w:rsidR="00701135" w:rsidDel="00EC0ADF">
          <w:rPr>
            <w:rFonts w:cs="Times New Roman"/>
            <w:shd w:val="clear" w:color="auto" w:fill="FFFFFF"/>
          </w:rPr>
          <w:t xml:space="preserve">ludge generation has a higher GINI coefficient (0.512) </w:t>
        </w:r>
        <w:r w:rsidR="00627691" w:rsidDel="00EC0ADF">
          <w:rPr>
            <w:rFonts w:cs="Times New Roman"/>
            <w:shd w:val="clear" w:color="auto" w:fill="FFFFFF"/>
          </w:rPr>
          <w:t xml:space="preserve">than GDP (0.402) </w:t>
        </w:r>
        <w:r w:rsidR="00701135" w:rsidDel="00EC0ADF">
          <w:rPr>
            <w:rFonts w:cs="Times New Roman"/>
            <w:shd w:val="clear" w:color="auto" w:fill="FFFFFF"/>
          </w:rPr>
          <w:t>(</w:t>
        </w:r>
        <w:r w:rsidR="00701135" w:rsidRPr="007F54BB" w:rsidDel="00EC0ADF">
          <w:rPr>
            <w:rFonts w:cs="Times New Roman"/>
            <w:b/>
            <w:bCs/>
            <w:shd w:val="clear" w:color="auto" w:fill="FFFFFF"/>
          </w:rPr>
          <w:t>Fig. 1. (c)</w:t>
        </w:r>
        <w:r w:rsidR="00701135" w:rsidDel="00EC0ADF">
          <w:rPr>
            <w:rFonts w:cs="Times New Roman"/>
            <w:shd w:val="clear" w:color="auto" w:fill="FFFFFF"/>
          </w:rPr>
          <w:t>)</w:t>
        </w:r>
        <w:r w:rsidR="00627691" w:rsidDel="00EC0ADF">
          <w:rPr>
            <w:rFonts w:cs="Times New Roman"/>
            <w:shd w:val="clear" w:color="auto" w:fill="FFFFFF"/>
          </w:rPr>
          <w:t>.</w:t>
        </w:r>
      </w:moveFrom>
    </w:p>
    <w:moveFromRangeEnd w:id="170"/>
    <w:p w14:paraId="20DA63F1" w14:textId="748A8F99" w:rsidR="00B45FC6" w:rsidRDefault="00B45FC6" w:rsidP="00B45FC6">
      <w:pPr>
        <w:pStyle w:val="2"/>
        <w:rPr>
          <w:ins w:id="173" w:author="Owen" w:date="2022-04-29T20:00:00Z"/>
          <w:rFonts w:eastAsia="宋体"/>
        </w:rPr>
      </w:pPr>
      <w:r>
        <w:rPr>
          <w:rFonts w:hint="eastAsia"/>
        </w:rPr>
        <w:t>3</w:t>
      </w:r>
      <w:r>
        <w:t>.</w:t>
      </w:r>
      <w:ins w:id="174" w:author="Owen" w:date="2022-04-29T20:00:00Z">
        <w:r w:rsidR="00EC0ADF">
          <w:t>1</w:t>
        </w:r>
      </w:ins>
      <w:del w:id="175" w:author="Owen" w:date="2022-04-29T20:00:00Z">
        <w:r w:rsidR="00E77F57" w:rsidDel="00EC0ADF">
          <w:delText>2</w:delText>
        </w:r>
      </w:del>
      <w:r>
        <w:t xml:space="preserve">. </w:t>
      </w:r>
      <w:r w:rsidRPr="00686107">
        <w:rPr>
          <w:rFonts w:eastAsia="宋体"/>
        </w:rPr>
        <w:t>Regional driving factors of sludge generation</w:t>
      </w:r>
    </w:p>
    <w:p w14:paraId="75DE35F9" w14:textId="77777777" w:rsidR="00EC0ADF" w:rsidRPr="00333915" w:rsidDel="00EC0ADF" w:rsidRDefault="00EC0ADF" w:rsidP="00EC0ADF">
      <w:pPr>
        <w:ind w:firstLine="480"/>
        <w:rPr>
          <w:del w:id="176" w:author="Owen" w:date="2022-04-29T20:00:00Z"/>
          <w:moveTo w:id="177" w:author="Owen" w:date="2022-04-29T20:00:00Z"/>
          <w:rFonts w:cs="Times New Roman"/>
          <w:shd w:val="clear" w:color="auto" w:fill="FFFFFF"/>
        </w:rPr>
      </w:pPr>
      <w:moveToRangeStart w:id="178" w:author="Owen" w:date="2022-04-29T20:00:00Z" w:name="move102154854"/>
      <w:moveTo w:id="179" w:author="Owen" w:date="2022-04-29T20:00:00Z">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Pr>
            <w:rFonts w:cs="Times New Roman"/>
            <w:shd w:val="clear" w:color="auto" w:fill="FFFFFF"/>
          </w:rPr>
          <w:t>of</w:t>
        </w:r>
        <w:r w:rsidRPr="00333915">
          <w:rPr>
            <w:rFonts w:cs="Times New Roman"/>
            <w:shd w:val="clear" w:color="auto" w:fill="FFFFFF"/>
          </w:rPr>
          <w:t xml:space="preserve"> China </w:t>
        </w:r>
        <w:r>
          <w:rPr>
            <w:rFonts w:cs="Times New Roman"/>
            <w:shd w:val="clear" w:color="auto" w:fill="FFFFFF"/>
          </w:rPr>
          <w:t>contributes</w:t>
        </w:r>
        <w:r w:rsidRPr="00333915">
          <w:rPr>
            <w:rFonts w:cs="Times New Roman"/>
            <w:shd w:val="clear" w:color="auto" w:fill="FFFFFF"/>
          </w:rPr>
          <w:t xml:space="preserve"> about 70% </w:t>
        </w:r>
        <w:r>
          <w:rPr>
            <w:rFonts w:cs="Times New Roman"/>
            <w:shd w:val="clear" w:color="auto" w:fill="FFFFFF"/>
          </w:rPr>
          <w:t xml:space="preserve">to total </w:t>
        </w:r>
        <w:r w:rsidRPr="00333915">
          <w:rPr>
            <w:rFonts w:cs="Times New Roman"/>
            <w:shd w:val="clear" w:color="auto" w:fill="FFFFFF"/>
          </w:rPr>
          <w:t>sludge generation</w:t>
        </w:r>
        <w:r>
          <w:rPr>
            <w:rFonts w:cs="Times New Roman"/>
            <w:shd w:val="clear" w:color="auto" w:fill="FFFFFF"/>
          </w:rPr>
          <w:t xml:space="preserve"> (</w:t>
        </w:r>
        <w:r w:rsidRPr="007F54BB">
          <w:rPr>
            <w:rFonts w:cs="Times New Roman"/>
            <w:b/>
            <w:bCs/>
            <w:shd w:val="clear" w:color="auto" w:fill="FFFFFF"/>
          </w:rPr>
          <w:t>Fig. 1. (b)</w:t>
        </w:r>
        <w:r>
          <w:rPr>
            <w:rFonts w:cs="Times New Roman"/>
            <w:shd w:val="clear" w:color="auto" w:fill="FFFFFF"/>
          </w:rPr>
          <w:t>), and most WWTPs generate 2000 to 5000 tons of sludge a year (</w:t>
        </w:r>
        <w:r w:rsidRPr="007F54BB">
          <w:rPr>
            <w:rFonts w:cs="Times New Roman"/>
            <w:b/>
            <w:bCs/>
            <w:shd w:val="clear" w:color="auto" w:fill="FFFFFF"/>
          </w:rPr>
          <w:t>Fig. 1. (a)</w:t>
        </w:r>
        <w:r>
          <w:rPr>
            <w:rFonts w:cs="Times New Roman"/>
            <w:shd w:val="clear" w:color="auto" w:fill="FFFFFF"/>
          </w:rPr>
          <w:t xml:space="preserve">). </w:t>
        </w:r>
        <w:r>
          <w:rPr>
            <w:rFonts w:cs="Times New Roman"/>
            <w:shd w:val="clear" w:color="auto" w:fill="FFFFFF"/>
          </w:rPr>
          <w:lastRenderedPageBreak/>
          <w:t>WWTPs with very high sludge generation (&gt; 5</w:t>
        </w:r>
        <w:r>
          <w:rPr>
            <w:rFonts w:cs="Times New Roman" w:hint="eastAsia"/>
            <w:shd w:val="clear" w:color="auto" w:fill="FFFFFF"/>
          </w:rPr>
          <w:t>,</w:t>
        </w:r>
        <w:r>
          <w:rPr>
            <w:rFonts w:cs="Times New Roman"/>
            <w:shd w:val="clear" w:color="auto" w:fill="FFFFFF"/>
          </w:rPr>
          <w:t>000 tons a year) are concentrated in Jiangsu, Shanghai, Shandong, Henan, and Liaoning, and sludge generation has a higher GINI coefficient (0.512) than GDP (0.402) (</w:t>
        </w:r>
        <w:r w:rsidRPr="007F54BB">
          <w:rPr>
            <w:rFonts w:cs="Times New Roman"/>
            <w:b/>
            <w:bCs/>
            <w:shd w:val="clear" w:color="auto" w:fill="FFFFFF"/>
          </w:rPr>
          <w:t>Fig. 1. (c)</w:t>
        </w:r>
        <w:r>
          <w:rPr>
            <w:rFonts w:cs="Times New Roman"/>
            <w:shd w:val="clear" w:color="auto" w:fill="FFFFFF"/>
          </w:rPr>
          <w:t>).</w:t>
        </w:r>
      </w:moveTo>
    </w:p>
    <w:moveToRangeEnd w:id="178"/>
    <w:p w14:paraId="02B3D972" w14:textId="77777777" w:rsidR="00EC0ADF" w:rsidRPr="00EC0ADF" w:rsidRDefault="00EC0ADF">
      <w:pPr>
        <w:ind w:firstLine="480"/>
        <w:pPrChange w:id="180" w:author="Owen" w:date="2022-04-29T20:00:00Z">
          <w:pPr>
            <w:pStyle w:val="2"/>
          </w:pPr>
        </w:pPrChange>
      </w:pPr>
    </w:p>
    <w:p w14:paraId="22826A62" w14:textId="3773AB06" w:rsidR="00A17DAE" w:rsidRPr="000F350F" w:rsidRDefault="00627691" w:rsidP="00A17DAE">
      <w:pPr>
        <w:ind w:firstLine="480"/>
        <w:rPr>
          <w:rFonts w:cs="Times New Roman"/>
          <w:shd w:val="clear" w:color="auto" w:fill="FFFFFF"/>
        </w:rPr>
      </w:pPr>
      <w:r>
        <w:rPr>
          <w:rFonts w:cs="Times New Roman"/>
          <w:shd w:val="clear" w:color="auto" w:fill="FFFFFF"/>
        </w:rPr>
        <w:t>F</w:t>
      </w:r>
      <w:r w:rsidR="00A17DAE" w:rsidRPr="000F350F">
        <w:rPr>
          <w:rFonts w:cs="Times New Roman"/>
          <w:shd w:val="clear" w:color="auto" w:fill="FFFFFF"/>
        </w:rPr>
        <w:t xml:space="preserve">actor detection </w:t>
      </w:r>
      <w:r>
        <w:rPr>
          <w:rFonts w:cs="Times New Roman"/>
          <w:shd w:val="clear" w:color="auto" w:fill="FFFFFF"/>
        </w:rPr>
        <w:t xml:space="preserve">results </w:t>
      </w:r>
      <w:r w:rsidR="00A17DAE"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00A17DAE" w:rsidRPr="000F350F">
        <w:rPr>
          <w:rFonts w:cs="Times New Roman"/>
          <w:shd w:val="clear" w:color="auto" w:fill="FFFFFF"/>
        </w:rPr>
        <w:t xml:space="preserve">at the 95% confidence level </w:t>
      </w:r>
      <w:r w:rsidR="00DD527D">
        <w:rPr>
          <w:rFonts w:cs="Times New Roman"/>
          <w:shd w:val="clear" w:color="auto" w:fill="FFFFFF"/>
        </w:rPr>
        <w:t>(</w:t>
      </w:r>
      <w:r w:rsidR="00DD527D" w:rsidRPr="007F54BB">
        <w:rPr>
          <w:rFonts w:cs="Times New Roman"/>
          <w:b/>
          <w:bCs/>
          <w:shd w:val="clear" w:color="auto" w:fill="FFFFFF"/>
        </w:rPr>
        <w:t xml:space="preserve">Fig. </w:t>
      </w:r>
      <w:r w:rsidR="00701135" w:rsidRPr="007F54BB">
        <w:rPr>
          <w:rFonts w:cs="Times New Roman"/>
          <w:b/>
          <w:bCs/>
          <w:shd w:val="clear" w:color="auto" w:fill="FFFFFF"/>
        </w:rPr>
        <w:t>2</w:t>
      </w:r>
      <w:r w:rsidR="004C4958">
        <w:rPr>
          <w:rFonts w:cs="Times New Roman"/>
          <w:b/>
          <w:bCs/>
          <w:shd w:val="clear" w:color="auto" w:fill="FFFFFF"/>
        </w:rPr>
        <w:t>.</w:t>
      </w:r>
      <w:r w:rsidR="00DD527D">
        <w:rPr>
          <w:rFonts w:cs="Times New Roman"/>
          <w:shd w:val="clear" w:color="auto" w:fill="FFFFFF"/>
        </w:rPr>
        <w:t>)</w:t>
      </w:r>
      <w:r w:rsidR="00A17DAE" w:rsidRPr="000F350F">
        <w:rPr>
          <w:rFonts w:cs="Times New Roman"/>
          <w:shd w:val="clear" w:color="auto" w:fill="FFFFFF"/>
        </w:rPr>
        <w:t>. BA and GDP ha</w:t>
      </w:r>
      <w:r w:rsidR="00A17DAE">
        <w:rPr>
          <w:rFonts w:cs="Times New Roman"/>
          <w:shd w:val="clear" w:color="auto" w:fill="FFFFFF"/>
        </w:rPr>
        <w:t>d</w:t>
      </w:r>
      <w:r w:rsidR="00A17DAE" w:rsidRPr="000F350F">
        <w:rPr>
          <w:rFonts w:cs="Times New Roman"/>
          <w:shd w:val="clear" w:color="auto" w:fill="FFFFFF"/>
        </w:rPr>
        <w:t xml:space="preserve"> q-values of 0.654 and 0.638, respectively, and </w:t>
      </w:r>
      <w:r w:rsidR="00A17DAE">
        <w:rPr>
          <w:rFonts w:cs="Times New Roman"/>
          <w:shd w:val="clear" w:color="auto" w:fill="FFFFFF"/>
        </w:rPr>
        <w:t>we</w:t>
      </w:r>
      <w:r w:rsidR="00A17DAE" w:rsidRPr="000F350F">
        <w:rPr>
          <w:rFonts w:cs="Times New Roman"/>
          <w:shd w:val="clear" w:color="auto" w:fill="FFFFFF"/>
        </w:rPr>
        <w:t>re the two most influential factors. The q-values of LDP (0.573), CCF (0.515), FCE (0.512)</w:t>
      </w:r>
      <w:r w:rsidR="00A17DAE">
        <w:rPr>
          <w:rFonts w:cs="Times New Roman"/>
          <w:shd w:val="clear" w:color="auto" w:fill="FFFFFF"/>
        </w:rPr>
        <w:t xml:space="preserve"> and </w:t>
      </w:r>
      <w:r w:rsidR="00A17DAE" w:rsidRPr="000F350F">
        <w:rPr>
          <w:rFonts w:cs="Times New Roman"/>
          <w:shd w:val="clear" w:color="auto" w:fill="FFFFFF"/>
        </w:rPr>
        <w:t xml:space="preserve">POP (0.501) </w:t>
      </w:r>
      <w:r w:rsidR="00A17DAE">
        <w:rPr>
          <w:rFonts w:cs="Times New Roman"/>
          <w:shd w:val="clear" w:color="auto" w:fill="FFFFFF"/>
        </w:rPr>
        <w:t>we</w:t>
      </w:r>
      <w:r w:rsidR="00A17DAE" w:rsidRPr="000F350F">
        <w:rPr>
          <w:rFonts w:cs="Times New Roman"/>
          <w:shd w:val="clear" w:color="auto" w:fill="FFFFFF"/>
        </w:rPr>
        <w:t>re all above 0.500 and ha</w:t>
      </w:r>
      <w:r w:rsidR="00A17DAE">
        <w:rPr>
          <w:rFonts w:cs="Times New Roman"/>
          <w:shd w:val="clear" w:color="auto" w:fill="FFFFFF"/>
        </w:rPr>
        <w:t>d</w:t>
      </w:r>
      <w:r w:rsidR="00A17DAE" w:rsidRPr="000F350F">
        <w:rPr>
          <w:rFonts w:cs="Times New Roman"/>
          <w:shd w:val="clear" w:color="auto" w:fill="FFFFFF"/>
        </w:rPr>
        <w:t xml:space="preserve"> a strong driving effect on sludge generation. Urban expansion leads to an increase in </w:t>
      </w:r>
      <w:r w:rsidR="00025D14">
        <w:rPr>
          <w:rFonts w:cs="Times New Roman"/>
          <w:shd w:val="clear" w:color="auto" w:fill="FFFFFF"/>
        </w:rPr>
        <w:t xml:space="preserve">the </w:t>
      </w:r>
      <w:r w:rsidR="00A17DAE" w:rsidRPr="000F350F">
        <w:rPr>
          <w:rFonts w:cs="Times New Roman"/>
          <w:shd w:val="clear" w:color="auto" w:fill="FFFFFF"/>
        </w:rPr>
        <w:t xml:space="preserve">wastewater collection area, and economic and population growth leads to higher residential water consumption and more wastewater </w:t>
      </w:r>
      <w:r w:rsidR="00617D0B">
        <w:rPr>
          <w:rFonts w:cs="Times New Roman"/>
          <w:shd w:val="clear" w:color="auto" w:fill="FFFFFF"/>
        </w:rPr>
        <w:t>generation</w:t>
      </w:r>
      <w:r w:rsidR="00A17DAE" w:rsidRPr="000F350F">
        <w:rPr>
          <w:rFonts w:cs="Times New Roman"/>
          <w:shd w:val="clear" w:color="auto" w:fill="FFFFFF"/>
        </w:rPr>
        <w:t>, which in turn leads to higher sludge generation.</w:t>
      </w:r>
    </w:p>
    <w:p w14:paraId="0037EAED" w14:textId="081E46D5" w:rsidR="00A17DAE" w:rsidRPr="000F350F" w:rsidRDefault="00A17DAE" w:rsidP="00A17DAE">
      <w:pPr>
        <w:ind w:firstLine="480"/>
        <w:rPr>
          <w:rFonts w:cs="Times New Roman"/>
          <w:shd w:val="clear" w:color="auto" w:fill="FFFFFF"/>
        </w:rPr>
      </w:pPr>
      <w:r w:rsidRPr="000F350F">
        <w:rPr>
          <w:rFonts w:cs="Times New Roman"/>
          <w:shd w:val="clear" w:color="auto" w:fill="FFFFFF"/>
        </w:rPr>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w:t>
      </w:r>
      <w:ins w:id="181" w:author="Owen" w:date="2022-04-29T20:01:00Z">
        <w:r w:rsidR="00EC0ADF">
          <w:rPr>
            <w:rFonts w:cs="Times New Roman"/>
            <w:shd w:val="clear" w:color="auto" w:fill="FFFFFF"/>
          </w:rPr>
          <w:t xml:space="preserve"> </w:t>
        </w:r>
      </w:ins>
      <w:r w:rsidR="00EC0ADF">
        <w:rPr>
          <w:rFonts w:cs="Times New Roman"/>
          <w:shd w:val="clear" w:color="auto" w:fill="FFFFFF"/>
        </w:rPr>
        <w:fldChar w:fldCharType="begin"/>
      </w:r>
      <w:r w:rsidR="00EC0ADF">
        <w:rPr>
          <w:rFonts w:cs="Times New Roman"/>
          <w:shd w:val="clear" w:color="auto" w:fill="FFFFFF"/>
        </w:rPr>
        <w:instrText xml:space="preserve"> ADDIN ZOTERO_ITEM CSL_CITATION {"citationID":"AJE3B5aO","properties":{"formattedCitation":"(Li et al., 2016)","plainCitation":"(Li et al., 2016)","noteIndex":0},"citationItems":[{"id":41,"uris":["http://zotero.org/users/local/M7xOY0ze/items/DRCFUZWN"],"itemData":{"id":41,"type":"article-journal","abstract":"Food chain systems (FCSs), which begin in agricultural production and end in consumption and waste disposal, play a significant role in China's rising greenhouse gas (GHG) emissions. This article uses scenario analysis to show China's potential trajectories to a low-carbon FCS. Between 1996 and 2010, the GHG footprint of China's FCSs increased from 1,308 to 1,618 megatonnes of carbon dioxide equivalent (Mt CO2-eq), although the emissions intensity of all food categories, except for aquatic food, recorded steep declines. We project three scenarios to 2050 based on historical trends and plausible shifts in policies and environmental conditions: reference scenario; technology improvement scenario; and low GHG emissions scenario. The reference scenario is based on existing trends and exhibits a large growth in GHG emissions, increasing from 1,585 Mt CO2-eq in 2010 to 2,505 Mt CO2-eq in 2050. In the technology improvement scenario, emissions growth is driven by rising food demand, but that growth will be counterbalanced by gains in agricultural technology, causing GHG emissions to fall to 1,413 Mt CO2-eq by 2050. Combining technology improvement with the shift to healthier dietary patterns, GHG emissions in the low GHG emissions scenario will decline to 946 Mt CO2-eq in 2050, a drop of 41.5% compared with the level in 2010. We argue that these are realistic projections and are indeed indicative of China's overall strategy for low-carbon development. Improving agricultural technology and shifting to a more balanced diet could significantly reduce the GHG footprint of China's FCSs. Furthermore, the transition to a low-carbon FCS has potential cobenefits for land sustainability and public health.","container-title":"Journal of Industrial Ecology","DOI":"10.1111/jiec.12323","ISSN":"1530-9290","issue":"4","language":"en","note":"_eprint: https://onlinelibrary.wiley.com/doi/pdf/10.1111/jiec.12323","page":"803-817","source":"Wiley Online Library","title":"The Greenhouse Gas Footprint of China's Food System: An Analysis of Recent Trends and Future Scenarios","title-short":"The Greenhouse Gas Footprint of China's Food System","volume":"20","author":[{"family":"Li","given":"Huimin"},{"family":"Wu","given":"Tong"},{"family":"Wang","given":"Xiao"},{"family":"Qi","given":"Ye"}],"issued":{"date-parts":[["2016"]]}}}],"schema":"https://github.com/citation-style-language/schema/raw/master/csl-citation.json"} </w:instrText>
      </w:r>
      <w:r w:rsidR="00EC0ADF">
        <w:rPr>
          <w:rFonts w:cs="Times New Roman"/>
          <w:shd w:val="clear" w:color="auto" w:fill="FFFFFF"/>
        </w:rPr>
        <w:fldChar w:fldCharType="separate"/>
      </w:r>
      <w:r w:rsidR="00EC0ADF">
        <w:rPr>
          <w:rFonts w:cs="Times New Roman"/>
          <w:noProof/>
          <w:shd w:val="clear" w:color="auto" w:fill="FFFFFF"/>
        </w:rPr>
        <w:t>(Li et al., 2016)</w:t>
      </w:r>
      <w:r w:rsidR="00EC0ADF">
        <w:rPr>
          <w:rFonts w:cs="Times New Roman"/>
          <w:shd w:val="clear" w:color="auto" w:fill="FFFFFF"/>
        </w:rPr>
        <w:fldChar w:fldCharType="end"/>
      </w:r>
      <w:del w:id="182" w:author="Owen" w:date="2022-04-29T20:01:00Z">
        <w:r w:rsidRPr="000F350F" w:rsidDel="00EC0ADF">
          <w:rPr>
            <w:rFonts w:cs="Times New Roman"/>
            <w:shd w:val="clear" w:color="auto" w:fill="FFFFFF"/>
          </w:rPr>
          <w:delText xml:space="preserve"> (</w:delText>
        </w:r>
        <w:r w:rsidR="00836D9E" w:rsidDel="00EC0ADF">
          <w:fldChar w:fldCharType="begin"/>
        </w:r>
        <w:r w:rsidR="00836D9E" w:rsidDel="00EC0ADF">
          <w:delInstrText xml:space="preserve"> HYPERLINK \l "l36li2016the" </w:delInstrText>
        </w:r>
        <w:r w:rsidR="00836D9E" w:rsidDel="00EC0ADF">
          <w:fldChar w:fldCharType="separate"/>
        </w:r>
        <w:r w:rsidRPr="002D79D7" w:rsidDel="00EC0ADF">
          <w:rPr>
            <w:rStyle w:val="af9"/>
            <w:rFonts w:cs="Times New Roman"/>
            <w:u w:val="none"/>
            <w:shd w:val="clear" w:color="auto" w:fill="FFFFFF"/>
          </w:rPr>
          <w:delText>Li et al., 2016</w:delText>
        </w:r>
        <w:r w:rsidR="00836D9E" w:rsidDel="00EC0ADF">
          <w:rPr>
            <w:rStyle w:val="af9"/>
            <w:rFonts w:cs="Times New Roman"/>
            <w:u w:val="none"/>
            <w:shd w:val="clear" w:color="auto" w:fill="FFFFFF"/>
          </w:rPr>
          <w:fldChar w:fldCharType="end"/>
        </w:r>
        <w:r w:rsidRPr="000F350F" w:rsidDel="00EC0ADF">
          <w:rPr>
            <w:rFonts w:cs="Times New Roman"/>
            <w:shd w:val="clear" w:color="auto" w:fill="FFFFFF"/>
          </w:rPr>
          <w:delText>)</w:delText>
        </w:r>
      </w:del>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ins w:id="183" w:author="Owen" w:date="2022-04-29T20:02:00Z">
        <w:r w:rsidR="00EC0ADF" w:rsidRPr="00EC0ADF">
          <w:rPr>
            <w:rFonts w:cs="Times New Roman"/>
            <w:i/>
            <w:iCs/>
            <w:shd w:val="clear" w:color="auto" w:fill="FFFFFF"/>
            <w:rPrChange w:id="184" w:author="Owen" w:date="2022-04-29T20:02:00Z">
              <w:rPr>
                <w:rFonts w:cs="Times New Roman"/>
                <w:shd w:val="clear" w:color="auto" w:fill="FFFFFF"/>
              </w:rPr>
            </w:rPrChange>
          </w:rPr>
          <w:t>The Chinese dietary guidelines</w:t>
        </w:r>
        <w:r w:rsidR="00EC0ADF">
          <w:rPr>
            <w:rFonts w:cs="Times New Roman"/>
            <w:shd w:val="clear" w:color="auto" w:fill="FFFFFF"/>
          </w:rPr>
          <w:t xml:space="preserve"> </w:t>
        </w:r>
      </w:ins>
      <w:del w:id="185" w:author="Owen" w:date="2022-04-29T20:02:00Z">
        <w:r w:rsidR="00836D9E" w:rsidRPr="00EC0ADF" w:rsidDel="00EC0ADF">
          <w:rPr>
            <w:color w:val="000000" w:themeColor="text1"/>
            <w:rPrChange w:id="186" w:author="Owen" w:date="2022-04-29T20:02:00Z">
              <w:rPr/>
            </w:rPrChange>
          </w:rPr>
          <w:fldChar w:fldCharType="begin"/>
        </w:r>
        <w:r w:rsidR="00836D9E" w:rsidRPr="00EC0ADF" w:rsidDel="00EC0ADF">
          <w:rPr>
            <w:color w:val="000000" w:themeColor="text1"/>
            <w:rPrChange w:id="187" w:author="Owen" w:date="2022-04-29T20:02:00Z">
              <w:rPr/>
            </w:rPrChange>
          </w:rPr>
          <w:delInstrText xml:space="preserve"> HYPERLINK \l "dietreport" </w:delInstrText>
        </w:r>
        <w:r w:rsidR="00836D9E" w:rsidRPr="00EC0ADF" w:rsidDel="00EC0ADF">
          <w:rPr>
            <w:color w:val="000000" w:themeColor="text1"/>
            <w:rPrChange w:id="188" w:author="Owen" w:date="2022-04-29T20:02:00Z">
              <w:rPr>
                <w:rStyle w:val="af9"/>
                <w:rFonts w:cs="Times New Roman"/>
                <w:u w:val="none"/>
                <w:shd w:val="clear" w:color="auto" w:fill="FFFFFF"/>
              </w:rPr>
            </w:rPrChange>
          </w:rPr>
          <w:fldChar w:fldCharType="separate"/>
        </w:r>
        <w:r w:rsidRPr="00EC0ADF" w:rsidDel="00EC0ADF">
          <w:rPr>
            <w:rStyle w:val="af9"/>
            <w:rFonts w:cs="Times New Roman"/>
            <w:color w:val="000000" w:themeColor="text1"/>
            <w:u w:val="none"/>
            <w:shd w:val="clear" w:color="auto" w:fill="FFFFFF"/>
            <w:rPrChange w:id="189" w:author="Owen" w:date="2022-04-29T20:02:00Z">
              <w:rPr>
                <w:rStyle w:val="af9"/>
                <w:rFonts w:cs="Times New Roman"/>
                <w:u w:val="none"/>
                <w:shd w:val="clear" w:color="auto" w:fill="FFFFFF"/>
              </w:rPr>
            </w:rPrChange>
          </w:rPr>
          <w:delText>China's Residents</w:delText>
        </w:r>
        <w:r w:rsidR="00723669" w:rsidRPr="00EC0ADF" w:rsidDel="00EC0ADF">
          <w:rPr>
            <w:rStyle w:val="af9"/>
            <w:rFonts w:cs="Times New Roman"/>
            <w:color w:val="000000" w:themeColor="text1"/>
            <w:u w:val="none"/>
            <w:shd w:val="clear" w:color="auto" w:fill="FFFFFF"/>
            <w:rPrChange w:id="190" w:author="Owen" w:date="2022-04-29T20:02:00Z">
              <w:rPr>
                <w:rStyle w:val="af9"/>
                <w:rFonts w:cs="Times New Roman"/>
                <w:u w:val="none"/>
                <w:shd w:val="clear" w:color="auto" w:fill="FFFFFF"/>
              </w:rPr>
            </w:rPrChange>
          </w:rPr>
          <w:delText>’</w:delText>
        </w:r>
        <w:r w:rsidRPr="00EC0ADF" w:rsidDel="00EC0ADF">
          <w:rPr>
            <w:rStyle w:val="af9"/>
            <w:rFonts w:cs="Times New Roman"/>
            <w:color w:val="000000" w:themeColor="text1"/>
            <w:u w:val="none"/>
            <w:shd w:val="clear" w:color="auto" w:fill="FFFFFF"/>
            <w:rPrChange w:id="191" w:author="Owen" w:date="2022-04-29T20:02:00Z">
              <w:rPr>
                <w:rStyle w:val="af9"/>
                <w:rFonts w:cs="Times New Roman"/>
                <w:u w:val="none"/>
                <w:shd w:val="clear" w:color="auto" w:fill="FFFFFF"/>
              </w:rPr>
            </w:rPrChange>
          </w:rPr>
          <w:delText xml:space="preserve"> Diet Report</w:delText>
        </w:r>
        <w:r w:rsidR="00836D9E" w:rsidRPr="00EC0ADF" w:rsidDel="00EC0ADF">
          <w:rPr>
            <w:rStyle w:val="af9"/>
            <w:rFonts w:cs="Times New Roman"/>
            <w:color w:val="000000" w:themeColor="text1"/>
            <w:u w:val="none"/>
            <w:shd w:val="clear" w:color="auto" w:fill="FFFFFF"/>
            <w:rPrChange w:id="192" w:author="Owen" w:date="2022-04-29T20:02:00Z">
              <w:rPr>
                <w:rStyle w:val="af9"/>
                <w:rFonts w:cs="Times New Roman"/>
                <w:u w:val="none"/>
                <w:shd w:val="clear" w:color="auto" w:fill="FFFFFF"/>
              </w:rPr>
            </w:rPrChange>
          </w:rPr>
          <w:fldChar w:fldCharType="end"/>
        </w:r>
      </w:del>
      <w:r w:rsidR="00EC0ADF" w:rsidRPr="00EC0ADF">
        <w:rPr>
          <w:rStyle w:val="af9"/>
          <w:rFonts w:cs="Times New Roman"/>
          <w:color w:val="000000" w:themeColor="text1"/>
          <w:u w:val="none"/>
          <w:shd w:val="clear" w:color="auto" w:fill="FFFFFF"/>
          <w:rPrChange w:id="193" w:author="Owen" w:date="2022-04-29T20:02:00Z">
            <w:rPr>
              <w:rStyle w:val="af9"/>
              <w:rFonts w:cs="Times New Roman"/>
              <w:u w:val="none"/>
              <w:shd w:val="clear" w:color="auto" w:fill="FFFFFF"/>
            </w:rPr>
          </w:rPrChange>
        </w:rPr>
        <w:fldChar w:fldCharType="begin"/>
      </w:r>
      <w:r w:rsidR="00EC0ADF" w:rsidRPr="00EC0ADF">
        <w:rPr>
          <w:rStyle w:val="af9"/>
          <w:rFonts w:cs="Times New Roman"/>
          <w:color w:val="000000" w:themeColor="text1"/>
          <w:u w:val="none"/>
          <w:shd w:val="clear" w:color="auto" w:fill="FFFFFF"/>
          <w:rPrChange w:id="194" w:author="Owen" w:date="2022-04-29T20:02:00Z">
            <w:rPr>
              <w:rStyle w:val="af9"/>
              <w:rFonts w:cs="Times New Roman"/>
              <w:u w:val="none"/>
              <w:shd w:val="clear" w:color="auto" w:fill="FFFFFF"/>
            </w:rPr>
          </w:rPrChange>
        </w:rPr>
        <w:instrText xml:space="preserve"> ADDIN ZOTERO_ITEM CSL_CITATION {"citationID":"IUTig00y","properties":{"formattedCitation":"(CNS, 2021)","plainCitation":"(CNS, 2021)","noteIndex":0},"citationItems":[{"id":122,"uris":["http://zotero.org/users/local/M7xOY0ze/items/G6JIDQAV"],"itemData":{"id":122,"type":"book","title":"The Chinese Dietary Guidelines","author":[{"family":"CNS","given":"Chinese Nutrition Society"}],"issued":{"date-parts":[["2021"]]}}}],"schema":"https://github.com/citation-style-language/schema/raw/master/csl-citation.json"} </w:instrText>
      </w:r>
      <w:r w:rsidR="00EC0ADF" w:rsidRPr="00EC0ADF">
        <w:rPr>
          <w:rStyle w:val="af9"/>
          <w:rFonts w:cs="Times New Roman"/>
          <w:color w:val="000000" w:themeColor="text1"/>
          <w:u w:val="none"/>
          <w:shd w:val="clear" w:color="auto" w:fill="FFFFFF"/>
          <w:rPrChange w:id="195" w:author="Owen" w:date="2022-04-29T20:02:00Z">
            <w:rPr>
              <w:rStyle w:val="af9"/>
              <w:rFonts w:cs="Times New Roman"/>
              <w:u w:val="none"/>
              <w:shd w:val="clear" w:color="auto" w:fill="FFFFFF"/>
            </w:rPr>
          </w:rPrChange>
        </w:rPr>
        <w:fldChar w:fldCharType="separate"/>
      </w:r>
      <w:r w:rsidR="00EC0ADF" w:rsidRPr="00EC0ADF">
        <w:rPr>
          <w:rStyle w:val="af9"/>
          <w:rFonts w:cs="Times New Roman"/>
          <w:noProof/>
          <w:color w:val="000000" w:themeColor="text1"/>
          <w:u w:val="none"/>
          <w:shd w:val="clear" w:color="auto" w:fill="FFFFFF"/>
          <w:rPrChange w:id="196" w:author="Owen" w:date="2022-04-29T20:02:00Z">
            <w:rPr>
              <w:rStyle w:val="af9"/>
              <w:rFonts w:cs="Times New Roman"/>
              <w:noProof/>
              <w:u w:val="none"/>
              <w:shd w:val="clear" w:color="auto" w:fill="FFFFFF"/>
            </w:rPr>
          </w:rPrChange>
        </w:rPr>
        <w:t>(CNS, 2021)</w:t>
      </w:r>
      <w:r w:rsidR="00EC0ADF" w:rsidRPr="00EC0ADF">
        <w:rPr>
          <w:rStyle w:val="af9"/>
          <w:rFonts w:cs="Times New Roman"/>
          <w:color w:val="000000" w:themeColor="text1"/>
          <w:u w:val="none"/>
          <w:shd w:val="clear" w:color="auto" w:fill="FFFFFF"/>
          <w:rPrChange w:id="197" w:author="Owen" w:date="2022-04-29T20:02:00Z">
            <w:rPr>
              <w:rStyle w:val="af9"/>
              <w:rFonts w:cs="Times New Roman"/>
              <w:u w:val="none"/>
              <w:shd w:val="clear" w:color="auto" w:fill="FFFFFF"/>
            </w:rPr>
          </w:rPrChange>
        </w:rPr>
        <w:fldChar w:fldCharType="end"/>
      </w:r>
      <w:r w:rsidRPr="000F350F">
        <w:rPr>
          <w:rFonts w:cs="Times New Roman"/>
          <w:shd w:val="clear" w:color="auto" w:fill="FFFFFF"/>
        </w:rPr>
        <w:t>. A shift from a high-carbon to a low-carbon diet can slow sludge growth.</w:t>
      </w:r>
      <w:r w:rsidR="00A1789D" w:rsidRPr="00A1789D">
        <w:rPr>
          <w:noProof/>
        </w:rPr>
        <w:t xml:space="preserve"> </w:t>
      </w:r>
      <w:r w:rsidR="00A1789D">
        <w:rPr>
          <w:noProof/>
        </w:rPr>
        <w:lastRenderedPageBreak/>
        <mc:AlternateContent>
          <mc:Choice Requires="wpg">
            <w:drawing>
              <wp:inline distT="0" distB="0" distL="0" distR="0" wp14:anchorId="0D6DF06B" wp14:editId="6CE8EE45">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6976785"/>
                          <a:chOff x="0" y="849"/>
                          <a:chExt cx="52597" cy="66035"/>
                        </a:xfrm>
                      </wpg:grpSpPr>
                      <pic:pic xmlns:pic="http://schemas.openxmlformats.org/drawingml/2006/picture">
                        <pic:nvPicPr>
                          <pic:cNvPr id="82" name="图片 1"/>
                          <pic:cNvPicPr>
                            <a:picLocks/>
                          </pic:cNvPicPr>
                        </pic:nvPicPr>
                        <pic:blipFill>
                          <a:blip r:embed="rId12" cstate="email">
                            <a:extLst>
                              <a:ext uri="{28A0092B-C50C-407E-A947-70E740481C1C}">
                                <a14:useLocalDpi xmlns:a14="http://schemas.microsoft.com/office/drawing/2010/main" val="0"/>
                              </a:ext>
                            </a:extLst>
                          </a:blip>
                          <a:srcRect/>
                          <a:stretch/>
                        </pic:blipFill>
                        <pic:spPr bwMode="auto">
                          <a:xfrm>
                            <a:off x="0" y="849"/>
                            <a:ext cx="52597" cy="58424"/>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198"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199"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98"/>
                            </w:p>
                          </w:txbxContent>
                        </wps:txbx>
                        <wps:bodyPr rot="0" vert="horz" wrap="square" lIns="0" tIns="0" rIns="0" bIns="0" anchor="t" anchorCtr="0" upright="1">
                          <a:noAutofit/>
                        </wps:bodyPr>
                      </wps:wsp>
                    </wpg:wgp>
                  </a:graphicData>
                </a:graphic>
              </wp:inline>
            </w:drawing>
          </mc:Choice>
          <mc:Fallback>
            <w:pict>
              <v:group w14:anchorId="0D6DF06B" id="组合 7" o:spid="_x0000_s1026" style="width:425.1pt;height:556.4pt;mso-position-horizontal-relative:char;mso-position-vertical-relative:line" coordorigin=",849" coordsize="52597,660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top:849;width:52597;height:584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">
                  <v:imagedata r:id="rId13"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200"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201"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200"/>
                      </w:p>
                    </w:txbxContent>
                  </v:textbox>
                </v:shape>
                <w10:anchorlock/>
              </v:group>
            </w:pict>
          </mc:Fallback>
        </mc:AlternateContent>
      </w:r>
    </w:p>
    <w:p w14:paraId="54D527B9" w14:textId="0772CBAD" w:rsidR="000100F6" w:rsidRDefault="00A17DAE" w:rsidP="00A50499">
      <w:pPr>
        <w:ind w:firstLine="480"/>
        <w:rPr>
          <w:ins w:id="202" w:author="WANG HONGTAO" w:date="2022-04-26T22:23:00Z"/>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sidR="00565D17">
        <w:rPr>
          <w:rFonts w:cs="Times New Roman"/>
          <w:shd w:val="clear" w:color="auto" w:fill="FFFFFF"/>
        </w:rPr>
        <w:fldChar w:fldCharType="begin"/>
      </w:r>
      <w:r w:rsidR="00565D17">
        <w:rPr>
          <w:rFonts w:cs="Times New Roman"/>
          <w:shd w:val="clear" w:color="auto" w:fill="FFFFFF"/>
        </w:rPr>
        <w:instrText xml:space="preserve"> ADDIN ZOTERO_ITEM CSL_CITATION {"citationID":"bEChlDSk","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565D17">
        <w:rPr>
          <w:rFonts w:cs="Times New Roman"/>
          <w:shd w:val="clear" w:color="auto" w:fill="FFFFFF"/>
        </w:rPr>
        <w:fldChar w:fldCharType="separate"/>
      </w:r>
      <w:r w:rsidR="00565D17">
        <w:rPr>
          <w:rFonts w:cs="Times New Roman"/>
          <w:noProof/>
          <w:shd w:val="clear" w:color="auto" w:fill="FFFFFF"/>
        </w:rPr>
        <w:t>(Wei et al., 2020)</w:t>
      </w:r>
      <w:r w:rsidR="00565D17">
        <w:rPr>
          <w:rFonts w:cs="Times New Roman"/>
          <w:shd w:val="clear" w:color="auto" w:fill="FFFFFF"/>
        </w:rPr>
        <w:fldChar w:fldCharType="end"/>
      </w:r>
      <w:del w:id="203" w:author="Owen" w:date="2022-04-29T20:06:00Z">
        <w:r w:rsidR="003454DB" w:rsidRPr="004D7ED4" w:rsidDel="00565D17">
          <w:delText>(</w:delText>
        </w:r>
        <w:r w:rsidR="00836D9E" w:rsidDel="00565D17">
          <w:fldChar w:fldCharType="begin"/>
        </w:r>
        <w:r w:rsidR="00836D9E" w:rsidDel="00565D17">
          <w:delInstrText xml:space="preserve"> HYPERLINK \l "l15" </w:delInstrText>
        </w:r>
        <w:r w:rsidR="00836D9E" w:rsidDel="00565D17">
          <w:fldChar w:fldCharType="separate"/>
        </w:r>
        <w:r w:rsidR="003454DB" w:rsidRPr="004D7ED4" w:rsidDel="00565D17">
          <w:rPr>
            <w:rStyle w:val="af9"/>
            <w:u w:val="none"/>
          </w:rPr>
          <w:delText>Wei et al</w:delText>
        </w:r>
        <w:r w:rsidR="00333915" w:rsidRPr="004D7ED4" w:rsidDel="00565D17">
          <w:rPr>
            <w:rStyle w:val="af9"/>
            <w:u w:val="none"/>
          </w:rPr>
          <w:delText>.</w:delText>
        </w:r>
        <w:r w:rsidR="003454DB" w:rsidRPr="004D7ED4" w:rsidDel="00565D17">
          <w:rPr>
            <w:rStyle w:val="af9"/>
            <w:u w:val="none"/>
          </w:rPr>
          <w:delText>, 2020)</w:delText>
        </w:r>
        <w:r w:rsidR="00836D9E" w:rsidDel="00565D17">
          <w:rPr>
            <w:rStyle w:val="af9"/>
            <w:u w:val="none"/>
          </w:rPr>
          <w:fldChar w:fldCharType="end"/>
        </w:r>
      </w:del>
      <w:r w:rsidR="004D447C">
        <w:rPr>
          <w:rStyle w:val="af9"/>
          <w:u w:val="none"/>
        </w:rPr>
        <w:t>,</w:t>
      </w:r>
      <w:r w:rsidR="003454DB">
        <w:t xml:space="preserve"> which </w:t>
      </w:r>
      <w:r w:rsidR="004D447C">
        <w:t xml:space="preserve">indicated that </w:t>
      </w:r>
      <w:r w:rsidR="003454DB">
        <w:t>economic development exhibited a more si</w:t>
      </w:r>
      <w:r w:rsidR="00D4091C">
        <w:t xml:space="preserve">gnificant effect on sludge </w:t>
      </w:r>
      <w:r w:rsidR="00617D0B">
        <w:t>generation</w:t>
      </w:r>
      <w:r w:rsidR="00D4091C">
        <w:t xml:space="preserve">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sidR="00D4091C">
        <w:rPr>
          <w:rFonts w:cs="Times New Roman"/>
          <w:shd w:val="clear" w:color="auto" w:fill="FFFFFF"/>
        </w:rPr>
        <w:t>minuscule</w:t>
      </w:r>
      <w:r w:rsidRPr="000F350F">
        <w:rPr>
          <w:rFonts w:cs="Times New Roman"/>
          <w:shd w:val="clear" w:color="auto" w:fill="FFFFFF"/>
        </w:rPr>
        <w:t xml:space="preserve"> (0.065). China has </w:t>
      </w:r>
      <w:r w:rsidR="00A50499">
        <w:rPr>
          <w:rFonts w:cs="Times New Roman"/>
          <w:shd w:val="clear" w:color="auto" w:fill="FFFFFF"/>
        </w:rPr>
        <w:t>many</w:t>
      </w:r>
      <w:r w:rsidRPr="000F350F">
        <w:rPr>
          <w:rFonts w:cs="Times New Roman"/>
          <w:shd w:val="clear" w:color="auto" w:fill="FFFFFF"/>
        </w:rPr>
        <w:t xml:space="preserve"> WWTP</w:t>
      </w:r>
      <w:r w:rsidR="00A50499">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relatively advanced treatment technology</w:t>
      </w:r>
      <w:ins w:id="204" w:author="Owen" w:date="2022-04-29T20:10:00Z">
        <w:r w:rsidR="00AD745B">
          <w:rPr>
            <w:rFonts w:cs="Times New Roman"/>
            <w:shd w:val="clear" w:color="auto" w:fill="FFFFFF"/>
          </w:rPr>
          <w:t>. The reductio</w:t>
        </w:r>
      </w:ins>
      <w:ins w:id="205" w:author="Owen" w:date="2022-04-29T20:11:00Z">
        <w:r w:rsidR="00AD745B">
          <w:rPr>
            <w:rFonts w:cs="Times New Roman"/>
            <w:shd w:val="clear" w:color="auto" w:fill="FFFFFF"/>
          </w:rPr>
          <w:t xml:space="preserve">n </w:t>
        </w:r>
        <w:r w:rsidR="00AD745B">
          <w:rPr>
            <w:rFonts w:cs="Times New Roman"/>
            <w:shd w:val="clear" w:color="auto" w:fill="FFFFFF"/>
          </w:rPr>
          <w:lastRenderedPageBreak/>
          <w:t>r</w:t>
        </w:r>
      </w:ins>
      <w:ins w:id="206" w:author="Owen" w:date="2022-04-29T20:10:00Z">
        <w:r w:rsidR="00AD745B">
          <w:rPr>
            <w:rFonts w:cs="Times New Roman"/>
            <w:shd w:val="clear" w:color="auto" w:fill="FFFFFF"/>
          </w:rPr>
          <w:t xml:space="preserve">ate </w:t>
        </w:r>
      </w:ins>
      <w:ins w:id="207" w:author="Owen" w:date="2022-04-29T20:11:00Z">
        <w:r w:rsidR="00AD745B">
          <w:rPr>
            <w:rFonts w:cs="Times New Roman"/>
            <w:shd w:val="clear" w:color="auto" w:fill="FFFFFF"/>
          </w:rPr>
          <w:t>of COD</w:t>
        </w:r>
      </w:ins>
      <w:del w:id="208" w:author="Owen" w:date="2022-04-29T20:10:00Z">
        <w:r w:rsidRPr="000F350F" w:rsidDel="00AD745B">
          <w:rPr>
            <w:rFonts w:cs="Times New Roman"/>
            <w:shd w:val="clear" w:color="auto" w:fill="FFFFFF"/>
          </w:rPr>
          <w:delText>,</w:delText>
        </w:r>
      </w:del>
      <w:r w:rsidRPr="000F350F">
        <w:rPr>
          <w:rFonts w:cs="Times New Roman"/>
          <w:shd w:val="clear" w:color="auto" w:fill="FFFFFF"/>
        </w:rPr>
        <w:t xml:space="preserve"> </w:t>
      </w:r>
      <w:ins w:id="209" w:author="Owen" w:date="2022-04-29T20:12:00Z">
        <w:r w:rsidR="00AD745B">
          <w:rPr>
            <w:rFonts w:cs="Times New Roman"/>
            <w:shd w:val="clear" w:color="auto" w:fill="FFFFFF"/>
          </w:rPr>
          <w:t xml:space="preserve">is </w:t>
        </w:r>
      </w:ins>
      <w:ins w:id="210" w:author="Owen" w:date="2022-04-29T20:14:00Z">
        <w:r w:rsidR="00AD745B">
          <w:rPr>
            <w:rFonts w:cs="Times New Roman"/>
            <w:shd w:val="clear" w:color="auto" w:fill="FFFFFF"/>
          </w:rPr>
          <w:t>above</w:t>
        </w:r>
      </w:ins>
      <w:ins w:id="211" w:author="Owen" w:date="2022-04-29T20:12:00Z">
        <w:r w:rsidR="00AD745B">
          <w:rPr>
            <w:rFonts w:cs="Times New Roman"/>
            <w:shd w:val="clear" w:color="auto" w:fill="FFFFFF"/>
          </w:rPr>
          <w:t xml:space="preserve"> </w:t>
        </w:r>
      </w:ins>
      <w:ins w:id="212" w:author="Owen" w:date="2022-04-29T20:14:00Z">
        <w:r w:rsidR="00AD745B">
          <w:rPr>
            <w:rFonts w:cs="Times New Roman"/>
            <w:shd w:val="clear" w:color="auto" w:fill="FFFFFF"/>
          </w:rPr>
          <w:t>80</w:t>
        </w:r>
      </w:ins>
      <w:ins w:id="213" w:author="Owen" w:date="2022-04-29T20:12:00Z">
        <w:r w:rsidR="00AD745B">
          <w:rPr>
            <w:rFonts w:cs="Times New Roman"/>
            <w:shd w:val="clear" w:color="auto" w:fill="FFFFFF"/>
          </w:rPr>
          <w:t xml:space="preserve">% </w:t>
        </w:r>
      </w:ins>
      <w:ins w:id="214" w:author="Owen" w:date="2022-04-29T20:14:00Z">
        <w:r w:rsidR="00AD745B">
          <w:rPr>
            <w:rFonts w:cs="Times New Roman"/>
            <w:shd w:val="clear" w:color="auto" w:fill="FFFFFF"/>
          </w:rPr>
          <w:t xml:space="preserve">in less developed </w:t>
        </w:r>
      </w:ins>
      <w:ins w:id="215" w:author="Owen" w:date="2022-04-29T20:15:00Z">
        <w:r w:rsidR="00AD745B">
          <w:rPr>
            <w:rFonts w:cs="Times New Roman"/>
            <w:shd w:val="clear" w:color="auto" w:fill="FFFFFF"/>
          </w:rPr>
          <w:t>areas.</w:t>
        </w:r>
      </w:ins>
      <w:ins w:id="216" w:author="Owen" w:date="2022-04-29T20:12:00Z">
        <w:r w:rsidR="00AD745B">
          <w:rPr>
            <w:rFonts w:cs="Times New Roman"/>
            <w:shd w:val="clear" w:color="auto" w:fill="FFFFFF"/>
          </w:rPr>
          <w:t xml:space="preserve"> </w:t>
        </w:r>
      </w:ins>
      <w:ins w:id="217" w:author="Owen" w:date="2022-04-29T20:15:00Z">
        <w:r w:rsidR="00AD745B">
          <w:rPr>
            <w:rFonts w:cs="Times New Roman"/>
            <w:shd w:val="clear" w:color="auto" w:fill="FFFFFF"/>
          </w:rPr>
          <w:t>T</w:t>
        </w:r>
      </w:ins>
      <w:del w:id="218" w:author="Owen" w:date="2022-04-29T20:15:00Z">
        <w:r w:rsidR="00D4091C" w:rsidDel="00AD745B">
          <w:rPr>
            <w:rFonts w:cs="Times New Roman"/>
            <w:shd w:val="clear" w:color="auto" w:fill="FFFFFF"/>
          </w:rPr>
          <w:delText xml:space="preserve">so </w:delText>
        </w:r>
      </w:del>
      <w:r w:rsidR="00A50499">
        <w:rPr>
          <w:noProof/>
        </w:rPr>
        <mc:AlternateContent>
          <mc:Choice Requires="wpg">
            <w:drawing>
              <wp:anchor distT="0" distB="0" distL="114300" distR="114300" simplePos="0" relativeHeight="251661312" behindDoc="0" locked="0" layoutInCell="1" allowOverlap="1" wp14:anchorId="4FEE7ECC" wp14:editId="1A669B59">
                <wp:simplePos x="0" y="0"/>
                <wp:positionH relativeFrom="margin">
                  <wp:align>left</wp:align>
                </wp:positionH>
                <wp:positionV relativeFrom="paragraph">
                  <wp:posOffset>229253</wp:posOffset>
                </wp:positionV>
                <wp:extent cx="5539105" cy="5433060"/>
                <wp:effectExtent l="0" t="0" r="0" b="254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370029"/>
                          <a:chOff x="0" y="663"/>
                          <a:chExt cx="59309" cy="56055"/>
                        </a:xfrm>
                      </wpg:grpSpPr>
                      <pic:pic xmlns:pic="http://schemas.openxmlformats.org/drawingml/2006/picture">
                        <pic:nvPicPr>
                          <pic:cNvPr id="75" name="图片 18"/>
                          <pic:cNvPicPr>
                            <a:picLocks/>
                          </pic:cNvPicPr>
                        </pic:nvPicPr>
                        <pic:blipFill>
                          <a:blip r:embed="rId14" cstate="email">
                            <a:extLst>
                              <a:ext uri="{28A0092B-C50C-407E-A947-70E740481C1C}">
                                <a14:useLocalDpi xmlns:a14="http://schemas.microsoft.com/office/drawing/2010/main"/>
                              </a:ext>
                            </a:extLst>
                          </a:blip>
                          <a:srcRect/>
                          <a:stretch/>
                        </pic:blipFill>
                        <pic:spPr bwMode="auto">
                          <a:xfrm>
                            <a:off x="0" y="663"/>
                            <a:ext cx="52863" cy="51537"/>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E7ECC" id="组合 9" o:spid="_x0000_s1029" style="position:absolute;left:0;text-align:left;margin-left:0;margin-top:18.05pt;width:436.15pt;height:427.8pt;z-index:251661312;mso-position-horizontal:left;mso-position-horizontal-relative:margin;mso-position-vertical-relative:text" coordorigin=",663" coordsize="59309,560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">
                <v:shape id="图片 18" o:spid="_x0000_s1030" type="#_x0000_t75" style="position:absolute;top:663;width:52863;height:5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">
                  <v:imagedata r:id="rId15"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del w:id="219" w:author="Owen" w:date="2022-04-29T20:15:00Z">
        <w:r w:rsidR="00D4091C" w:rsidDel="00AD745B">
          <w:rPr>
            <w:rFonts w:cs="Times New Roman"/>
            <w:shd w:val="clear" w:color="auto" w:fill="FFFFFF"/>
          </w:rPr>
          <w:delText>t</w:delText>
        </w:r>
      </w:del>
      <w:r w:rsidR="00D4091C">
        <w:rPr>
          <w:rFonts w:cs="Times New Roman"/>
          <w:shd w:val="clear" w:color="auto" w:fill="FFFFFF"/>
        </w:rPr>
        <w:t>echnological</w:t>
      </w:r>
      <w:r>
        <w:rPr>
          <w:rFonts w:cs="Times New Roman"/>
          <w:shd w:val="clear" w:color="auto" w:fill="FFFFFF"/>
        </w:rPr>
        <w:t xml:space="preserve">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sidR="00D4091C">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sidR="00D4091C">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403B08F2" w14:textId="6EE17855" w:rsidR="00B45FC6" w:rsidRDefault="00B45FC6">
      <w:pPr>
        <w:pStyle w:val="2"/>
        <w:pPrChange w:id="220" w:author="Owen" w:date="2022-04-29T20:16:00Z">
          <w:pPr>
            <w:ind w:firstLine="480"/>
          </w:pPr>
        </w:pPrChange>
      </w:pPr>
      <w:commentRangeStart w:id="221"/>
      <w:r w:rsidRPr="00F634F8">
        <w:rPr>
          <w:rPrChange w:id="222" w:author="Owen" w:date="2022-04-29T20:16:00Z">
            <w:rPr>
              <w:bCs/>
              <w:i/>
              <w:kern w:val="0"/>
            </w:rPr>
          </w:rPrChange>
        </w:rPr>
        <w:lastRenderedPageBreak/>
        <w:t>3.</w:t>
      </w:r>
      <w:ins w:id="223" w:author="Owen" w:date="2022-04-29T20:16:00Z">
        <w:r w:rsidR="00F634F8">
          <w:t>2</w:t>
        </w:r>
      </w:ins>
      <w:del w:id="224" w:author="Owen" w:date="2022-04-29T20:16:00Z">
        <w:r w:rsidR="00E77F57" w:rsidRPr="00F634F8" w:rsidDel="00F634F8">
          <w:rPr>
            <w:rPrChange w:id="225" w:author="Owen" w:date="2022-04-29T20:16:00Z">
              <w:rPr>
                <w:bCs/>
                <w:i/>
                <w:kern w:val="0"/>
              </w:rPr>
            </w:rPrChange>
          </w:rPr>
          <w:delText>3</w:delText>
        </w:r>
      </w:del>
      <w:r w:rsidRPr="00F634F8">
        <w:rPr>
          <w:rPrChange w:id="226" w:author="Owen" w:date="2022-04-29T20:16:00Z">
            <w:rPr>
              <w:bCs/>
              <w:i/>
              <w:kern w:val="0"/>
            </w:rPr>
          </w:rPrChange>
        </w:rPr>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commentRangeEnd w:id="221"/>
      <w:r w:rsidR="003A2578" w:rsidRPr="00F634F8">
        <w:rPr>
          <w:rPrChange w:id="227" w:author="Owen" w:date="2022-04-29T20:16:00Z">
            <w:rPr>
              <w:rStyle w:val="a7"/>
              <w:bCs/>
              <w:i/>
            </w:rPr>
          </w:rPrChange>
        </w:rPr>
        <w:commentReference w:id="221"/>
      </w:r>
    </w:p>
    <w:p w14:paraId="661F1E30" w14:textId="299D386F" w:rsidR="00D4091C" w:rsidRDefault="00A50499" w:rsidP="00110886">
      <w:pPr>
        <w:ind w:firstLine="480"/>
        <w:rPr>
          <w:rFonts w:cs="Times New Roman"/>
          <w:shd w:val="clear" w:color="auto" w:fill="FFFFFF"/>
        </w:rPr>
      </w:pPr>
      <w:r>
        <w:rPr>
          <w:noProof/>
        </w:rPr>
        <mc:AlternateContent>
          <mc:Choice Requires="wpg">
            <w:drawing>
              <wp:anchor distT="0" distB="0" distL="114300" distR="114300" simplePos="0" relativeHeight="251703296" behindDoc="0" locked="0" layoutInCell="1" allowOverlap="1" wp14:anchorId="76F7670B" wp14:editId="056DAB8F">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9640" cy="3849370"/>
                          <a:chOff x="193" y="0"/>
                          <a:chExt cx="72574" cy="48501"/>
                        </a:xfrm>
                      </wpg:grpSpPr>
                      <pic:pic xmlns:pic="http://schemas.openxmlformats.org/drawingml/2006/picture">
                        <pic:nvPicPr>
                          <pic:cNvPr id="28" name="图片 16"/>
                          <pic:cNvPicPr>
                            <a:picLocks noChangeAspect="1" noChangeArrowheads="1"/>
                          </pic:cNvPicPr>
                        </pic:nvPicPr>
                        <pic:blipFill>
                          <a:blip r:embed="rId16" cstate="email">
                            <a:extLst>
                              <a:ext uri="{28A0092B-C50C-407E-A947-70E740481C1C}">
                                <a14:useLocalDpi xmlns:a14="http://schemas.microsoft.com/office/drawing/2010/main"/>
                              </a:ext>
                            </a:extLst>
                          </a:blip>
                          <a:srcRect/>
                          <a:stretch/>
                        </pic:blipFill>
                        <pic:spPr bwMode="auto">
                          <a:xfrm>
                            <a:off x="193" y="0"/>
                            <a:ext cx="72574"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6F7670B" id="组合 25" o:spid="_x0000_s1032" style="position:absolute;left:0;text-align:left;margin-left:-4pt;margin-top:-265.75pt;width:456.3pt;height:303.1pt;z-index:251703296;mso-position-horizontal-relative:text;mso-position-vertical-relative:text;mso-width-relative:margin;mso-height-relative:margin" coordorigin="193" coordsize="72574,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">
                <v:shape id="图片 16" o:spid="_x0000_s1033" type="#_x0000_t75" style="position:absolute;left:193;width:72574;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">
                  <v:imagedata r:id="rId17"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v:textbox>
                </v:shape>
                <w10:wrap type="square"/>
              </v:group>
            </w:pict>
          </mc:Fallback>
        </mc:AlternateContent>
      </w:r>
      <w:r w:rsidR="001747E0">
        <w:rPr>
          <w:rFonts w:cs="Times New Roman"/>
          <w:noProof/>
          <w:color w:val="333333"/>
        </w:rPr>
        <mc:AlternateContent>
          <mc:Choice Requires="wpi">
            <w:drawing>
              <wp:anchor distT="0" distB="0" distL="114300" distR="114300" simplePos="0" relativeHeight="251675648" behindDoc="0" locked="0" layoutInCell="1" allowOverlap="1" wp14:anchorId="05E2319B" wp14:editId="4B714014">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6C4B9170" id="墨迹 60" o:spid="_x0000_s1026" type="#_x0000_t75" style="position:absolute;left:0;text-align:left;margin-left:248.25pt;margin-top:426.8pt;width:2.1pt;height:2.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">
                <v:imagedata r:id="rId19" o:title=""/>
                <o:lock v:ext="edit" rotation="t" aspectratio="f"/>
              </v:shape>
            </w:pict>
          </mc:Fallback>
        </mc:AlternateContent>
      </w:r>
      <w:r w:rsidR="001747E0">
        <w:rPr>
          <w:rFonts w:cs="Times New Roman"/>
          <w:noProof/>
          <w:color w:val="333333"/>
        </w:rPr>
        <mc:AlternateContent>
          <mc:Choice Requires="wpi">
            <w:drawing>
              <wp:anchor distT="0" distB="0" distL="114300" distR="114300" simplePos="0" relativeHeight="251672576" behindDoc="0" locked="0" layoutInCell="1" allowOverlap="1" wp14:anchorId="09963ADA" wp14:editId="13AD7F93">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20">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008A6A20" id="墨迹 57" o:spid="_x0000_s1026" type="#_x0000_t75" style="position:absolute;left:0;text-align:left;margin-left:271.5pt;margin-top:400.6pt;width:1.45pt;height:1.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">
                <v:imagedata r:id="rId22" o:title=""/>
                <o:lock v:ext="edit" rotation="t" aspectratio="f"/>
              </v:shape>
            </w:pict>
          </mc:Fallback>
        </mc:AlternateContent>
      </w:r>
      <w:r w:rsidR="00D4091C">
        <w:rPr>
          <w:noProof/>
        </w:rPr>
        <mc:AlternateContent>
          <mc:Choice Requires="wpi">
            <w:drawing>
              <wp:anchor distT="0" distB="0" distL="114300" distR="114300" simplePos="0" relativeHeight="251705344" behindDoc="0" locked="0" layoutInCell="1" allowOverlap="1" wp14:anchorId="0591D50D" wp14:editId="0203E154">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0E9545B0" id="墨迹 60" o:spid="_x0000_s1026" type="#_x0000_t75" style="position:absolute;left:0;text-align:left;margin-left:247.55pt;margin-top:426.1pt;width:3.5pt;height:3.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">
                <v:imagedata r:id="rId24" o:title=""/>
                <o:lock v:ext="edit" rotation="t" verticies="t" shapetype="t"/>
              </v:shape>
            </w:pict>
          </mc:Fallback>
        </mc:AlternateContent>
      </w:r>
      <w:r w:rsidR="00D4091C">
        <w:rPr>
          <w:noProof/>
        </w:rPr>
        <mc:AlternateContent>
          <mc:Choice Requires="wpi">
            <w:drawing>
              <wp:anchor distT="0" distB="0" distL="114300" distR="114300" simplePos="0" relativeHeight="251704320" behindDoc="0" locked="0" layoutInCell="1" allowOverlap="1" wp14:anchorId="12D449CB" wp14:editId="69E80C75">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31C1D0C" id="墨迹 57" o:spid="_x0000_s1026" type="#_x0000_t75" style="position:absolute;left:0;text-align:left;margin-left:235.25pt;margin-top:364.35pt;width:72.5pt;height: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">
                <v:imagedata r:id="rId22" o:title=""/>
                <o:lock v:ext="edit" rotation="t" verticies="t" shapetype="t"/>
              </v:shape>
            </w:pict>
          </mc:Fallback>
        </mc:AlternateContent>
      </w:r>
      <w:r w:rsidR="00D4091C" w:rsidRPr="000F350F">
        <w:rPr>
          <w:rFonts w:cs="Times New Roman"/>
          <w:shd w:val="clear" w:color="auto" w:fill="FFFFFF"/>
        </w:rPr>
        <w:t xml:space="preserve">Sludge generation under different SSP scenarios </w:t>
      </w:r>
      <w:r w:rsidR="00D4091C">
        <w:rPr>
          <w:rFonts w:cs="Times New Roman"/>
          <w:shd w:val="clear" w:color="auto" w:fill="FFFFFF"/>
        </w:rPr>
        <w:t>has</w:t>
      </w:r>
      <w:r w:rsidR="00D4091C" w:rsidRPr="000F350F">
        <w:rPr>
          <w:rFonts w:cs="Times New Roman"/>
          <w:shd w:val="clear" w:color="auto" w:fill="FFFFFF"/>
        </w:rPr>
        <w:t xml:space="preserve"> similar growth trends</w:t>
      </w:r>
      <w:commentRangeStart w:id="228"/>
      <w:r w:rsidR="009846B4">
        <w:rPr>
          <w:rFonts w:cs="Times New Roman"/>
          <w:shd w:val="clear" w:color="auto" w:fill="FFFFFF"/>
        </w:rPr>
        <w:t xml:space="preserve"> </w:t>
      </w:r>
      <w:r w:rsidR="009846B4" w:rsidRPr="000F350F">
        <w:rPr>
          <w:rFonts w:cs="Times New Roman"/>
          <w:shd w:val="clear" w:color="auto" w:fill="FFFFFF"/>
        </w:rPr>
        <w:t>(</w:t>
      </w:r>
      <w:r w:rsidR="009846B4" w:rsidRPr="007F54BB">
        <w:rPr>
          <w:rFonts w:cs="Times New Roman"/>
          <w:b/>
          <w:bCs/>
          <w:shd w:val="clear" w:color="auto" w:fill="FFFFFF"/>
        </w:rPr>
        <w:t xml:space="preserve">Fig. </w:t>
      </w:r>
      <w:r w:rsidR="007F54BB" w:rsidRPr="007F54BB">
        <w:rPr>
          <w:rFonts w:cs="Times New Roman"/>
          <w:b/>
          <w:bCs/>
          <w:shd w:val="clear" w:color="auto" w:fill="FFFFFF"/>
        </w:rPr>
        <w:t>3</w:t>
      </w:r>
      <w:r w:rsidR="009846B4" w:rsidRPr="007F54BB">
        <w:rPr>
          <w:rFonts w:cs="Times New Roman"/>
          <w:b/>
          <w:bCs/>
          <w:shd w:val="clear" w:color="auto" w:fill="FFFFFF"/>
        </w:rPr>
        <w:t>.</w:t>
      </w:r>
      <w:r w:rsidR="009846B4" w:rsidRPr="000F350F">
        <w:rPr>
          <w:rFonts w:cs="Times New Roman"/>
          <w:shd w:val="clear" w:color="auto" w:fill="FFFFFF"/>
        </w:rPr>
        <w:t>)</w:t>
      </w:r>
      <w:r w:rsidR="00110886">
        <w:rPr>
          <w:rFonts w:cs="Times New Roman"/>
          <w:shd w:val="clear" w:color="auto" w:fill="FFFFFF"/>
        </w:rPr>
        <w:t xml:space="preserve">. </w:t>
      </w:r>
      <w:r w:rsidR="00110886" w:rsidRPr="007821E9">
        <w:t>I</w:t>
      </w:r>
      <w:commentRangeEnd w:id="228"/>
      <w:r w:rsidR="00C738B8">
        <w:rPr>
          <w:rStyle w:val="a7"/>
        </w:rPr>
        <w:commentReference w:id="228"/>
      </w:r>
      <w:r w:rsidR="00110886" w:rsidRPr="007821E9">
        <w:t xml:space="preserve">n order to quantify the uncertainty of the prediction results, </w:t>
      </w:r>
      <w:r w:rsidR="00AD6135">
        <w:t>we took</w:t>
      </w:r>
      <w:r w:rsidR="00110886" w:rsidRPr="007821E9">
        <w:t xml:space="preserve"> the upper and lower 5% intervals for the predicted independent variables, respectively, to re-predict sludge </w:t>
      </w:r>
      <w:r w:rsidR="00617D0B">
        <w:t>generation</w:t>
      </w:r>
      <w:r w:rsidR="00D4091C" w:rsidRPr="000F350F">
        <w:rPr>
          <w:rFonts w:cs="Times New Roman"/>
          <w:shd w:val="clear" w:color="auto" w:fill="FFFFFF"/>
        </w:rPr>
        <w:t xml:space="preserve">. Under all SSPs, sludge </w:t>
      </w:r>
      <w:r w:rsidR="009B7EE9">
        <w:rPr>
          <w:rFonts w:cs="Times New Roman"/>
          <w:shd w:val="clear" w:color="auto" w:fill="FFFFFF"/>
        </w:rPr>
        <w:t xml:space="preserve">continued </w:t>
      </w:r>
      <w:r w:rsidR="00AD6135">
        <w:rPr>
          <w:rFonts w:cs="Times New Roman"/>
          <w:shd w:val="clear" w:color="auto" w:fill="FFFFFF"/>
        </w:rPr>
        <w:t>to grow</w:t>
      </w:r>
      <w:r w:rsidR="00D4091C" w:rsidRPr="000F350F">
        <w:rPr>
          <w:rFonts w:cs="Times New Roman"/>
          <w:shd w:val="clear" w:color="auto" w:fill="FFFFFF"/>
        </w:rPr>
        <w:t xml:space="preserve"> </w:t>
      </w:r>
      <w:r w:rsidR="00D4091C">
        <w:rPr>
          <w:rFonts w:cs="Times New Roman"/>
          <w:shd w:val="clear" w:color="auto" w:fill="FFFFFF"/>
        </w:rPr>
        <w:t>at a decreasing rate</w:t>
      </w:r>
      <w:r w:rsidR="00D4091C" w:rsidRPr="000F350F">
        <w:rPr>
          <w:rFonts w:cs="Times New Roman"/>
          <w:shd w:val="clear" w:color="auto" w:fill="FFFFFF"/>
        </w:rPr>
        <w:t>. SSP5 ha</w:t>
      </w:r>
      <w:r w:rsidR="00D4091C">
        <w:rPr>
          <w:rFonts w:cs="Times New Roman"/>
          <w:shd w:val="clear" w:color="auto" w:fill="FFFFFF"/>
        </w:rPr>
        <w:t>d</w:t>
      </w:r>
      <w:r w:rsidR="00D4091C" w:rsidRPr="000F350F">
        <w:rPr>
          <w:rFonts w:cs="Times New Roman"/>
          <w:shd w:val="clear" w:color="auto" w:fill="FFFFFF"/>
        </w:rPr>
        <w:t xml:space="preserve"> the </w:t>
      </w:r>
      <w:r w:rsidR="00D4091C">
        <w:rPr>
          <w:rFonts w:cs="Times New Roman"/>
          <w:shd w:val="clear" w:color="auto" w:fill="FFFFFF"/>
        </w:rPr>
        <w:t>highest</w:t>
      </w:r>
      <w:r w:rsidR="00D4091C" w:rsidRPr="000F350F">
        <w:rPr>
          <w:rFonts w:cs="Times New Roman"/>
          <w:shd w:val="clear" w:color="auto" w:fill="FFFFFF"/>
        </w:rPr>
        <w:t xml:space="preserve"> sludge generation in 20</w:t>
      </w:r>
      <w:r w:rsidR="001932E4">
        <w:rPr>
          <w:rFonts w:cs="Times New Roman"/>
          <w:shd w:val="clear" w:color="auto" w:fill="FFFFFF"/>
        </w:rPr>
        <w:t>60</w:t>
      </w:r>
      <w:r w:rsidR="00110886">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236709">
        <w:rPr>
          <w:rFonts w:cs="Times New Roman"/>
          <w:shd w:val="clear" w:color="auto" w:fill="FFFFFF"/>
        </w:rPr>
        <w:t>5</w:t>
      </w:r>
      <w:r w:rsidR="00D4091C" w:rsidRPr="000F350F">
        <w:rPr>
          <w:rFonts w:cs="Times New Roman"/>
          <w:shd w:val="clear" w:color="auto" w:fill="FFFFFF"/>
        </w:rPr>
        <w:t>.</w:t>
      </w:r>
      <w:r w:rsidR="00236709">
        <w:rPr>
          <w:rFonts w:cs="Times New Roman"/>
          <w:shd w:val="clear" w:color="auto" w:fill="FFFFFF"/>
        </w:rPr>
        <w:t>25</w:t>
      </w:r>
      <w:r w:rsidR="00D4091C">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6</w:t>
      </w:r>
      <w:r w:rsidR="00AD6135">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Pr>
          <w:rFonts w:cs="Times New Roman"/>
          <w:shd w:val="clear" w:color="auto" w:fill="FFFFFF"/>
        </w:rPr>
        <w:t>)</w:t>
      </w:r>
      <w:r w:rsidR="00D4091C" w:rsidRPr="000F350F">
        <w:rPr>
          <w:rFonts w:cs="Times New Roman"/>
          <w:shd w:val="clear" w:color="auto" w:fill="FFFFFF"/>
        </w:rPr>
        <w:t xml:space="preserve">, </w:t>
      </w:r>
      <w:r w:rsidR="00F70891">
        <w:rPr>
          <w:rFonts w:cs="Times New Roman"/>
          <w:shd w:val="clear" w:color="auto" w:fill="FFFFFF"/>
        </w:rPr>
        <w:t xml:space="preserve">followed by </w:t>
      </w:r>
      <w:r w:rsidR="00D4091C" w:rsidRPr="000F350F">
        <w:rPr>
          <w:rFonts w:cs="Times New Roman"/>
          <w:shd w:val="clear" w:color="auto" w:fill="FFFFFF"/>
        </w:rPr>
        <w:t xml:space="preserve">SSP3 and SSP4 </w:t>
      </w:r>
      <w:r w:rsidR="00AD6135">
        <w:rPr>
          <w:rFonts w:cs="Times New Roman"/>
          <w:shd w:val="clear" w:color="auto" w:fill="FFFFFF"/>
        </w:rPr>
        <w:t xml:space="preserve">(which </w:t>
      </w:r>
      <w:r w:rsidR="00D4091C" w:rsidRPr="000F350F">
        <w:rPr>
          <w:rFonts w:cs="Times New Roman"/>
          <w:shd w:val="clear" w:color="auto" w:fill="FFFFFF"/>
        </w:rPr>
        <w:t>generate</w:t>
      </w:r>
      <w:r w:rsidR="00D4091C">
        <w:rPr>
          <w:rFonts w:cs="Times New Roman"/>
          <w:shd w:val="clear" w:color="auto" w:fill="FFFFFF"/>
        </w:rPr>
        <w:t>d</w:t>
      </w:r>
      <w:r w:rsidR="00D4091C" w:rsidRPr="000F350F">
        <w:rPr>
          <w:rFonts w:cs="Times New Roman"/>
          <w:shd w:val="clear" w:color="auto" w:fill="FFFFFF"/>
        </w:rPr>
        <w:t xml:space="preserve"> 2</w:t>
      </w:r>
      <w:r w:rsidR="00F70891">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79</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2</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and 2</w:t>
      </w:r>
      <w:r w:rsidR="00236709">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12</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3</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AD6135">
        <w:rPr>
          <w:rFonts w:cs="Times New Roman"/>
          <w:shd w:val="clear" w:color="auto" w:fill="FFFFFF"/>
        </w:rPr>
        <w:t>)</w:t>
      </w:r>
      <w:r w:rsidR="00D4091C">
        <w:rPr>
          <w:rFonts w:cs="Times New Roman"/>
          <w:shd w:val="clear" w:color="auto" w:fill="FFFFFF"/>
        </w:rPr>
        <w:t xml:space="preserve"> while the totals for</w:t>
      </w:r>
      <w:r w:rsidR="00D4091C" w:rsidRPr="000F350F">
        <w:rPr>
          <w:rFonts w:cs="Times New Roman"/>
          <w:shd w:val="clear" w:color="auto" w:fill="FFFFFF"/>
        </w:rPr>
        <w:t xml:space="preserve"> SSP</w:t>
      </w:r>
      <w:r w:rsidR="00AD6135">
        <w:rPr>
          <w:rFonts w:cs="Times New Roman"/>
          <w:shd w:val="clear" w:color="auto" w:fill="FFFFFF"/>
        </w:rPr>
        <w:t>2</w:t>
      </w:r>
      <w:r w:rsidR="00D4091C" w:rsidRPr="000F350F">
        <w:rPr>
          <w:rFonts w:cs="Times New Roman"/>
          <w:shd w:val="clear" w:color="auto" w:fill="FFFFFF"/>
        </w:rPr>
        <w:t xml:space="preserve"> and SSP</w:t>
      </w:r>
      <w:r w:rsidR="00AD6135">
        <w:rPr>
          <w:rFonts w:cs="Times New Roman"/>
          <w:shd w:val="clear" w:color="auto" w:fill="FFFFFF"/>
        </w:rPr>
        <w:t>1</w:t>
      </w:r>
      <w:r w:rsidR="00D4091C" w:rsidRPr="000F350F">
        <w:rPr>
          <w:rFonts w:cs="Times New Roman"/>
          <w:shd w:val="clear" w:color="auto" w:fill="FFFFFF"/>
        </w:rPr>
        <w:t xml:space="preserve"> </w:t>
      </w:r>
      <w:r w:rsidR="00D4091C">
        <w:rPr>
          <w:rFonts w:cs="Times New Roman"/>
          <w:shd w:val="clear" w:color="auto" w:fill="FFFFFF"/>
        </w:rPr>
        <w:t>were the lowest</w:t>
      </w:r>
      <w:r w:rsidR="00D4091C" w:rsidRPr="000F350F">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AD6135">
        <w:rPr>
          <w:rFonts w:cs="Times New Roman"/>
          <w:shd w:val="clear" w:color="auto" w:fill="FFFFFF"/>
        </w:rPr>
        <w:t>1</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5</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and 2</w:t>
      </w:r>
      <w:r w:rsidR="00AD6135">
        <w:rPr>
          <w:rFonts w:cs="Times New Roman"/>
          <w:shd w:val="clear" w:color="auto" w:fill="FFFFFF"/>
        </w:rPr>
        <w:t>0</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6</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w:t>
      </w:r>
      <w:r w:rsidR="00D4091C" w:rsidRPr="000F350F">
        <w:rPr>
          <w:rFonts w:cs="Times New Roman"/>
          <w:shd w:val="clear" w:color="auto" w:fill="FFFFFF"/>
        </w:rPr>
        <w:t>. China’s total sludge generation in 2</w:t>
      </w:r>
      <w:r w:rsidR="00F70891">
        <w:rPr>
          <w:rFonts w:cs="Times New Roman"/>
          <w:shd w:val="clear" w:color="auto" w:fill="FFFFFF"/>
        </w:rPr>
        <w:t>0</w:t>
      </w:r>
      <w:r w:rsidR="002E199A">
        <w:rPr>
          <w:rFonts w:cs="Times New Roman"/>
          <w:shd w:val="clear" w:color="auto" w:fill="FFFFFF"/>
        </w:rPr>
        <w:t>60</w:t>
      </w:r>
      <w:r w:rsidR="00D4091C" w:rsidRPr="000F350F">
        <w:rPr>
          <w:rFonts w:cs="Times New Roman"/>
          <w:shd w:val="clear" w:color="auto" w:fill="FFFFFF"/>
        </w:rPr>
        <w:t xml:space="preserve"> </w:t>
      </w:r>
      <w:r w:rsidR="009B7EE9">
        <w:rPr>
          <w:rFonts w:cs="Times New Roman"/>
          <w:shd w:val="clear" w:color="auto" w:fill="FFFFFF"/>
        </w:rPr>
        <w:t>is</w:t>
      </w:r>
      <w:r w:rsidR="009B7EE9" w:rsidRPr="000F350F">
        <w:rPr>
          <w:rFonts w:cs="Times New Roman"/>
          <w:shd w:val="clear" w:color="auto" w:fill="FFFFFF"/>
        </w:rPr>
        <w:t xml:space="preserve"> </w:t>
      </w:r>
      <w:r w:rsidR="00D4091C">
        <w:rPr>
          <w:rFonts w:cs="Times New Roman"/>
          <w:shd w:val="clear" w:color="auto" w:fill="FFFFFF"/>
        </w:rPr>
        <w:t xml:space="preserve">therefore </w:t>
      </w:r>
      <w:r w:rsidR="009B7EE9">
        <w:rPr>
          <w:rFonts w:cs="Times New Roman"/>
          <w:shd w:val="clear" w:color="auto" w:fill="FFFFFF"/>
        </w:rPr>
        <w:t xml:space="preserve">expected to </w:t>
      </w:r>
      <w:r w:rsidR="00D4091C">
        <w:rPr>
          <w:rFonts w:cs="Times New Roman"/>
          <w:shd w:val="clear" w:color="auto" w:fill="FFFFFF"/>
        </w:rPr>
        <w:t>increase substantially</w:t>
      </w:r>
      <w:r w:rsidR="00D4091C" w:rsidRPr="000F350F">
        <w:rPr>
          <w:rFonts w:cs="Times New Roman"/>
          <w:shd w:val="clear" w:color="auto" w:fill="FFFFFF"/>
        </w:rPr>
        <w:t xml:space="preserve"> compared </w:t>
      </w:r>
      <w:r w:rsidR="00AD6135">
        <w:rPr>
          <w:rFonts w:cs="Times New Roman"/>
          <w:shd w:val="clear" w:color="auto" w:fill="FFFFFF"/>
        </w:rPr>
        <w:t xml:space="preserve">to </w:t>
      </w:r>
      <w:r w:rsidR="00D4091C">
        <w:rPr>
          <w:rFonts w:cs="Times New Roman"/>
          <w:shd w:val="clear" w:color="auto" w:fill="FFFFFF"/>
        </w:rPr>
        <w:t>the</w:t>
      </w:r>
      <w:r w:rsidR="00D4091C" w:rsidRPr="000F350F">
        <w:rPr>
          <w:rFonts w:cs="Times New Roman"/>
          <w:shd w:val="clear" w:color="auto" w:fill="FFFFFF"/>
        </w:rPr>
        <w:t xml:space="preserve"> 2017 </w:t>
      </w:r>
      <w:r w:rsidR="00D4091C">
        <w:rPr>
          <w:rFonts w:cs="Times New Roman"/>
          <w:shd w:val="clear" w:color="auto" w:fill="FFFFFF"/>
        </w:rPr>
        <w:t>total of</w:t>
      </w:r>
      <w:r w:rsidR="00D4091C" w:rsidRPr="000F350F">
        <w:rPr>
          <w:rFonts w:cs="Times New Roman"/>
          <w:shd w:val="clear" w:color="auto" w:fill="FFFFFF"/>
        </w:rPr>
        <w:t xml:space="preserve"> 10.4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s the</w:t>
      </w:r>
      <w:r w:rsidR="00D4091C" w:rsidRPr="000F350F">
        <w:rPr>
          <w:rFonts w:cs="Times New Roman"/>
          <w:shd w:val="clear" w:color="auto" w:fill="FFFFFF"/>
        </w:rPr>
        <w:t xml:space="preserve"> SSP1 scenario ha</w:t>
      </w:r>
      <w:r w:rsidR="00D4091C">
        <w:rPr>
          <w:rFonts w:cs="Times New Roman"/>
          <w:shd w:val="clear" w:color="auto" w:fill="FFFFFF"/>
        </w:rPr>
        <w:t>d</w:t>
      </w:r>
      <w:r w:rsidR="00D4091C" w:rsidRPr="000F350F">
        <w:rPr>
          <w:rFonts w:cs="Times New Roman"/>
          <w:shd w:val="clear" w:color="auto" w:fill="FFFFFF"/>
        </w:rPr>
        <w:t xml:space="preserve"> </w:t>
      </w:r>
      <w:r w:rsidR="00D4091C">
        <w:rPr>
          <w:rFonts w:cs="Times New Roman"/>
          <w:shd w:val="clear" w:color="auto" w:fill="FFFFFF"/>
        </w:rPr>
        <w:t>the least</w:t>
      </w:r>
      <w:r w:rsidR="00D4091C" w:rsidRPr="000F350F">
        <w:rPr>
          <w:rFonts w:cs="Times New Roman"/>
          <w:shd w:val="clear" w:color="auto" w:fill="FFFFFF"/>
        </w:rPr>
        <w:t xml:space="preserve"> sludge generation and </w:t>
      </w:r>
      <w:r w:rsidR="009B7EE9" w:rsidRPr="000F350F">
        <w:rPr>
          <w:rFonts w:cs="Times New Roman"/>
          <w:shd w:val="clear" w:color="auto" w:fill="FFFFFF"/>
        </w:rPr>
        <w:t>lowe</w:t>
      </w:r>
      <w:r w:rsidR="009B7EE9">
        <w:rPr>
          <w:rFonts w:cs="Times New Roman"/>
          <w:shd w:val="clear" w:color="auto" w:fill="FFFFFF"/>
        </w:rPr>
        <w:t>st</w:t>
      </w:r>
      <w:r w:rsidR="009B7EE9" w:rsidRPr="000F350F">
        <w:rPr>
          <w:rFonts w:cs="Times New Roman"/>
          <w:shd w:val="clear" w:color="auto" w:fill="FFFFFF"/>
        </w:rPr>
        <w:t xml:space="preserve"> </w:t>
      </w:r>
      <w:r w:rsidR="00D4091C" w:rsidRPr="000F350F">
        <w:rPr>
          <w:rFonts w:cs="Times New Roman"/>
          <w:shd w:val="clear" w:color="auto" w:fill="FFFFFF"/>
        </w:rPr>
        <w:t>sludge growth rate</w:t>
      </w:r>
      <w:r w:rsidR="00D4091C">
        <w:rPr>
          <w:rFonts w:cs="Times New Roman"/>
          <w:shd w:val="clear" w:color="auto" w:fill="FFFFFF"/>
        </w:rPr>
        <w:t>, it is</w:t>
      </w:r>
      <w:r w:rsidR="00D4091C" w:rsidRPr="000F350F">
        <w:rPr>
          <w:rFonts w:cs="Times New Roman"/>
          <w:shd w:val="clear" w:color="auto" w:fill="FFFFFF"/>
        </w:rPr>
        <w:t xml:space="preserve"> a suitable development path for sludge mitigation.  </w:t>
      </w:r>
    </w:p>
    <w:p w14:paraId="0856F8DA" w14:textId="6FBE90ED" w:rsidR="009D57CD" w:rsidRPr="00232033" w:rsidRDefault="002E199A" w:rsidP="00232033">
      <w:pPr>
        <w:ind w:firstLine="480"/>
        <w:rPr>
          <w:rFonts w:cs="Times New Roman"/>
          <w:color w:val="333333"/>
          <w:shd w:val="clear" w:color="auto" w:fill="FFFFFF"/>
        </w:rPr>
      </w:pPr>
      <w:r>
        <w:rPr>
          <w:rFonts w:cs="Times New Roman"/>
          <w:shd w:val="clear" w:color="auto" w:fill="FFFFFF"/>
        </w:rPr>
        <w:t xml:space="preserve">We classified </w:t>
      </w:r>
      <w:r w:rsidR="00FA3D8C">
        <w:rPr>
          <w:rFonts w:cs="Times New Roman"/>
          <w:shd w:val="clear" w:color="auto" w:fill="FFFFFF"/>
        </w:rPr>
        <w:t xml:space="preserve">China’s sludge growth into four patterns </w:t>
      </w:r>
      <w:r w:rsidR="007F54BB">
        <w:rPr>
          <w:rFonts w:cs="Times New Roman"/>
          <w:shd w:val="clear" w:color="auto" w:fill="FFFFFF"/>
        </w:rPr>
        <w:t>–</w:t>
      </w:r>
      <w:r w:rsidR="00FA3D8C">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growth (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00FA3D8C">
        <w:rPr>
          <w:rFonts w:cs="Times New Roman"/>
          <w:shd w:val="clear" w:color="auto" w:fill="FFFFFF"/>
        </w:rPr>
        <w:t xml:space="preserve">. </w:t>
      </w:r>
      <w:r w:rsidR="00D4091C" w:rsidRPr="000F350F">
        <w:rPr>
          <w:rFonts w:cs="Times New Roman"/>
          <w:shd w:val="clear" w:color="auto" w:fill="FFFFFF"/>
        </w:rPr>
        <w:t xml:space="preserve">HL includes 11 provinces </w:t>
      </w:r>
      <w:r w:rsidR="00AD6135">
        <w:rPr>
          <w:rFonts w:cs="Times New Roman"/>
          <w:shd w:val="clear" w:color="auto" w:fill="FFFFFF"/>
        </w:rPr>
        <w:t>which</w:t>
      </w:r>
      <w:r w:rsidR="00D4091C" w:rsidRPr="000F350F">
        <w:rPr>
          <w:rFonts w:cs="Times New Roman"/>
          <w:shd w:val="clear" w:color="auto" w:fill="FFFFFF"/>
        </w:rPr>
        <w:t xml:space="preserve"> are </w:t>
      </w:r>
      <w:r w:rsidR="00D4091C" w:rsidRPr="000F350F">
        <w:rPr>
          <w:rFonts w:cs="Times New Roman"/>
          <w:shd w:val="clear" w:color="auto" w:fill="FFFFFF"/>
        </w:rPr>
        <w:lastRenderedPageBreak/>
        <w:t>mainly distributed in eastern China</w:t>
      </w:r>
      <w:r w:rsidR="00AD6135">
        <w:rPr>
          <w:rFonts w:cs="Times New Roman"/>
          <w:shd w:val="clear" w:color="auto" w:fill="FFFFFF"/>
        </w:rPr>
        <w:t xml:space="preserve"> </w:t>
      </w:r>
      <w:r w:rsidR="00357E74" w:rsidRPr="000F350F">
        <w:rPr>
          <w:rFonts w:cs="Times New Roman"/>
          <w:shd w:val="clear" w:color="auto" w:fill="FFFFFF"/>
        </w:rPr>
        <w:t>(</w:t>
      </w:r>
      <w:r w:rsidR="00357E74" w:rsidRPr="0063152F">
        <w:rPr>
          <w:rFonts w:cs="Times New Roman"/>
          <w:b/>
          <w:bCs/>
          <w:shd w:val="clear" w:color="auto" w:fill="FFFFFF"/>
        </w:rPr>
        <w:t>Fig</w:t>
      </w:r>
      <w:r w:rsidR="00FA3D8C" w:rsidRPr="0063152F">
        <w:rPr>
          <w:rFonts w:cs="Times New Roman"/>
          <w:b/>
          <w:bCs/>
          <w:shd w:val="clear" w:color="auto" w:fill="FFFFFF"/>
        </w:rPr>
        <w:t>.</w:t>
      </w:r>
      <w:r w:rsidR="00357E74" w:rsidRPr="0063152F">
        <w:rPr>
          <w:rFonts w:cs="Times New Roman"/>
          <w:b/>
          <w:bCs/>
          <w:shd w:val="clear" w:color="auto" w:fill="FFFFFF"/>
        </w:rPr>
        <w:t xml:space="preserve"> </w:t>
      </w:r>
      <w:r w:rsidR="007F54BB">
        <w:rPr>
          <w:rFonts w:cs="Times New Roman"/>
          <w:b/>
          <w:bCs/>
          <w:shd w:val="clear" w:color="auto" w:fill="FFFFFF"/>
        </w:rPr>
        <w:t>4</w:t>
      </w:r>
      <w:r w:rsidR="00FA3D8C" w:rsidRPr="0063152F">
        <w:rPr>
          <w:rFonts w:cs="Times New Roman"/>
          <w:b/>
          <w:bCs/>
          <w:shd w:val="clear" w:color="auto" w:fill="FFFFFF"/>
        </w:rPr>
        <w:t>.</w:t>
      </w:r>
      <w:r w:rsidR="00357E74" w:rsidRPr="000F350F">
        <w:rPr>
          <w:rFonts w:cs="Times New Roman"/>
          <w:shd w:val="clear" w:color="auto" w:fill="FFFFFF"/>
        </w:rPr>
        <w:t>)</w:t>
      </w:r>
      <w:r w:rsidR="009B7EE9">
        <w:rPr>
          <w:rFonts w:cs="Times New Roman"/>
          <w:shd w:val="clear" w:color="auto" w:fill="FFFFFF"/>
        </w:rPr>
        <w:t>; t</w:t>
      </w:r>
      <w:r w:rsidR="00D4091C" w:rsidRPr="000F350F">
        <w:rPr>
          <w:rFonts w:cs="Times New Roman"/>
          <w:shd w:val="clear" w:color="auto" w:fill="FFFFFF"/>
        </w:rPr>
        <w:t>hese provinces contribute</w:t>
      </w:r>
      <w:r w:rsidR="00D4091C">
        <w:rPr>
          <w:rFonts w:cs="Times New Roman"/>
          <w:shd w:val="clear" w:color="auto" w:fill="FFFFFF"/>
        </w:rPr>
        <w:t>d</w:t>
      </w:r>
      <w:r w:rsidR="00D4091C" w:rsidRPr="000F350F">
        <w:rPr>
          <w:rFonts w:cs="Times New Roman"/>
          <w:shd w:val="clear" w:color="auto" w:fill="FFFFFF"/>
        </w:rPr>
        <w:t xml:space="preserve"> 78% of</w:t>
      </w:r>
      <w:r w:rsidR="00B571F8">
        <w:rPr>
          <w:rFonts w:cs="Times New Roman"/>
          <w:shd w:val="clear" w:color="auto" w:fill="FFFFFF"/>
        </w:rPr>
        <w:t xml:space="preserve"> total</w:t>
      </w:r>
      <w:r w:rsidR="00D4091C" w:rsidRPr="000F350F">
        <w:rPr>
          <w:rFonts w:cs="Times New Roman"/>
          <w:shd w:val="clear" w:color="auto" w:fill="FFFFFF"/>
        </w:rPr>
        <w:t xml:space="preserve"> </w:t>
      </w:r>
      <w:r w:rsidR="007459D8">
        <w:rPr>
          <w:rFonts w:cs="Times New Roman" w:hint="eastAsia"/>
          <w:noProof/>
        </w:rPr>
        <mc:AlternateContent>
          <mc:Choice Requires="wpg">
            <w:drawing>
              <wp:anchor distT="0" distB="0" distL="114300" distR="114300" simplePos="0" relativeHeight="251668480" behindDoc="0" locked="0" layoutInCell="1" allowOverlap="1" wp14:anchorId="7E187D7F" wp14:editId="090CA7F4">
                <wp:simplePos x="0" y="0"/>
                <wp:positionH relativeFrom="column">
                  <wp:posOffset>61595</wp:posOffset>
                </wp:positionH>
                <wp:positionV relativeFrom="paragraph">
                  <wp:posOffset>-58</wp:posOffset>
                </wp:positionV>
                <wp:extent cx="6236705"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6705" cy="4422140"/>
                          <a:chOff x="73" y="1"/>
                          <a:chExt cx="62378" cy="44240"/>
                        </a:xfrm>
                      </wpg:grpSpPr>
                      <pic:pic xmlns:pic="http://schemas.openxmlformats.org/drawingml/2006/picture">
                        <pic:nvPicPr>
                          <pic:cNvPr id="3" name="图片 11"/>
                          <pic:cNvPicPr>
                            <a:picLocks/>
                          </pic:cNvPicPr>
                        </pic:nvPicPr>
                        <pic:blipFill>
                          <a:blip r:embed="rId26" cstate="email">
                            <a:extLst>
                              <a:ext uri="{28A0092B-C50C-407E-A947-70E740481C1C}">
                                <a14:useLocalDpi xmlns:a14="http://schemas.microsoft.com/office/drawing/2010/main"/>
                              </a:ext>
                            </a:extLst>
                          </a:blip>
                          <a:srcRect/>
                          <a:stretch/>
                        </pic:blipFill>
                        <pic:spPr bwMode="auto">
                          <a:xfrm>
                            <a:off x="73" y="1"/>
                            <a:ext cx="61441"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229"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230" w:author="WANG HONGTAO" w:date="2022-04-26T22:32:00Z">
                                <w:r w:rsidR="007459D8">
                                  <w:rPr>
                                    <w:rFonts w:ascii="Times New Roman" w:hAnsi="Times New Roman" w:cs="Times New Roman"/>
                                    <w:noProof/>
                                  </w:rPr>
                                  <w:t>u</w:t>
                                </w:r>
                              </w:ins>
                              <w:ins w:id="231" w:author="WANG HONGTAO" w:date="2022-04-26T22:31:00Z">
                                <w:r w:rsidR="007459D8" w:rsidRPr="007459D8">
                                  <w:rPr>
                                    <w:rFonts w:ascii="Times New Roman" w:hAnsi="Times New Roman" w:cs="Times New Roman"/>
                                    <w:noProof/>
                                    <w:rPrChange w:id="232"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7E187D7F" id="组合 26" o:spid="_x0000_s1035" style="position:absolute;left:0;text-align:left;margin-left:4.85pt;margin-top:0;width:491.1pt;height:348.2pt;z-index:251668480;mso-position-horizontal-relative:text;mso-position-vertical-relative:text;mso-width-relative:margin;mso-height-relative:margin" coordorigin="73,1" coordsize="62378,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">
                <v:shape id="图片 11" o:spid="_x0000_s1036" type="#_x0000_t75" style="position:absolute;left:73;top:1;width:61441;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">
                  <v:imagedata r:id="rId27"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233"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234" w:author="WANG HONGTAO" w:date="2022-04-26T22:32:00Z">
                          <w:r w:rsidR="007459D8">
                            <w:rPr>
                              <w:rFonts w:ascii="Times New Roman" w:hAnsi="Times New Roman" w:cs="Times New Roman"/>
                              <w:noProof/>
                            </w:rPr>
                            <w:t>u</w:t>
                          </w:r>
                        </w:ins>
                        <w:ins w:id="235" w:author="WANG HONGTAO" w:date="2022-04-26T22:31:00Z">
                          <w:r w:rsidR="007459D8" w:rsidRPr="007459D8">
                            <w:rPr>
                              <w:rFonts w:ascii="Times New Roman" w:hAnsi="Times New Roman" w:cs="Times New Roman"/>
                              <w:noProof/>
                              <w:rPrChange w:id="236"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v:textbox>
                </v:shape>
                <w10:wrap type="square"/>
              </v:group>
            </w:pict>
          </mc:Fallback>
        </mc:AlternateContent>
      </w:r>
      <w:r w:rsidR="00D4091C" w:rsidRPr="000F350F">
        <w:rPr>
          <w:rFonts w:cs="Times New Roman"/>
          <w:shd w:val="clear" w:color="auto" w:fill="FFFFFF"/>
        </w:rPr>
        <w:t xml:space="preserve">sludge generation in </w:t>
      </w:r>
      <w:r w:rsidR="00B571F8">
        <w:rPr>
          <w:rFonts w:cs="Times New Roman"/>
          <w:shd w:val="clear" w:color="auto" w:fill="FFFFFF"/>
        </w:rPr>
        <w:t>2017</w:t>
      </w:r>
      <w:r w:rsidR="00D4091C" w:rsidRPr="000F350F">
        <w:rPr>
          <w:rFonts w:cs="Times New Roman"/>
          <w:shd w:val="clear" w:color="auto" w:fill="FFFFFF"/>
        </w:rPr>
        <w:t xml:space="preserve"> </w:t>
      </w:r>
      <w:r w:rsidR="00D4091C">
        <w:rPr>
          <w:rFonts w:cs="Times New Roman"/>
          <w:shd w:val="clear" w:color="auto" w:fill="FFFFFF"/>
        </w:rPr>
        <w:t>but only</w:t>
      </w:r>
      <w:r w:rsidR="00D4091C" w:rsidRPr="000F350F">
        <w:rPr>
          <w:rFonts w:cs="Times New Roman"/>
          <w:shd w:val="clear" w:color="auto" w:fill="FFFFFF"/>
        </w:rPr>
        <w:t xml:space="preserve"> 48% in 2060</w:t>
      </w:r>
      <w:r w:rsidR="00D4091C">
        <w:rPr>
          <w:noProof/>
        </w:rPr>
        <mc:AlternateContent>
          <mc:Choice Requires="wpi">
            <w:drawing>
              <wp:anchor distT="0" distB="0" distL="114300" distR="114300" simplePos="0" relativeHeight="251709440" behindDoc="0" locked="0" layoutInCell="1" allowOverlap="1" wp14:anchorId="2BBD25E2" wp14:editId="0632E683">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DAAD158" id="墨迹 63" o:spid="_x0000_s1026" type="#_x0000_t75" style="position:absolute;left:0;text-align:left;margin-left:197.75pt;margin-top:90.55pt;width:72.5pt;height: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8416" behindDoc="0" locked="0" layoutInCell="1" allowOverlap="1" wp14:anchorId="7BF952D7" wp14:editId="69C1D953">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1A22F8E" id="墨迹 62" o:spid="_x0000_s1026" type="#_x0000_t75" style="position:absolute;left:0;text-align:left;margin-left:249.5pt;margin-top:88.3pt;width:72.5pt;height: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7392" behindDoc="0" locked="0" layoutInCell="1" allowOverlap="1" wp14:anchorId="444FE2D5" wp14:editId="4CBB25A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415962EB" id="墨迹 61" o:spid="_x0000_s1026" type="#_x0000_t75" style="position:absolute;left:0;text-align:left;margin-left:249.5pt;margin-top:122.6pt;width:72.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">
                <v:imagedata r:id="rId31" o:title=""/>
                <o:lock v:ext="edit" rotation="t" verticies="t" shapetype="t"/>
              </v:shape>
            </w:pict>
          </mc:Fallback>
        </mc:AlternateContent>
      </w:r>
      <w:r w:rsidR="00D4091C">
        <w:rPr>
          <w:rFonts w:cs="Times New Roman"/>
          <w:shd w:val="clear" w:color="auto" w:fill="FFFFFF"/>
        </w:rPr>
        <w:t xml:space="preserve"> </w:t>
      </w:r>
      <w:r w:rsidR="00B571F8">
        <w:rPr>
          <w:rFonts w:cs="Times New Roman"/>
          <w:shd w:val="clear" w:color="auto" w:fill="FFFFFF"/>
        </w:rPr>
        <w:t>as</w:t>
      </w:r>
      <w:r w:rsidR="00B571F8" w:rsidRPr="000F350F">
        <w:rPr>
          <w:rFonts w:cs="Times New Roman"/>
          <w:shd w:val="clear" w:color="auto" w:fill="FFFFFF"/>
        </w:rPr>
        <w:t xml:space="preserve"> </w:t>
      </w:r>
      <w:r w:rsidR="00D4091C" w:rsidRPr="000F350F">
        <w:rPr>
          <w:rFonts w:cs="Times New Roman"/>
          <w:shd w:val="clear" w:color="auto" w:fill="FFFFFF"/>
        </w:rPr>
        <w:t>the</w:t>
      </w:r>
      <w:r w:rsidR="00B571F8">
        <w:rPr>
          <w:rFonts w:cs="Times New Roman"/>
          <w:shd w:val="clear" w:color="auto" w:fill="FFFFFF"/>
        </w:rPr>
        <w:t>ir</w:t>
      </w:r>
      <w:r w:rsidR="00D4091C" w:rsidRPr="000F350F">
        <w:rPr>
          <w:rFonts w:cs="Times New Roman"/>
          <w:shd w:val="clear" w:color="auto" w:fill="FFFFFF"/>
        </w:rPr>
        <w:t xml:space="preserve"> total generation </w:t>
      </w:r>
      <w:r w:rsidR="00B571F8">
        <w:rPr>
          <w:rFonts w:cs="Times New Roman"/>
          <w:shd w:val="clear" w:color="auto" w:fill="FFFFFF"/>
        </w:rPr>
        <w:t>is expected to</w:t>
      </w:r>
      <w:r w:rsidR="00D4091C">
        <w:rPr>
          <w:rFonts w:cs="Times New Roman"/>
          <w:shd w:val="clear" w:color="auto" w:fill="FFFFFF"/>
        </w:rPr>
        <w:t xml:space="preserve"> </w:t>
      </w:r>
      <w:r w:rsidR="00D4091C" w:rsidRPr="000F350F">
        <w:rPr>
          <w:rFonts w:cs="Times New Roman"/>
          <w:shd w:val="clear" w:color="auto" w:fill="FFFFFF"/>
        </w:rPr>
        <w:t xml:space="preserve">remain </w:t>
      </w:r>
      <w:r w:rsidR="009B7EE9">
        <w:rPr>
          <w:rFonts w:cs="Times New Roman"/>
          <w:shd w:val="clear" w:color="auto" w:fill="FFFFFF"/>
        </w:rPr>
        <w:t xml:space="preserve">relatively </w:t>
      </w:r>
      <w:r w:rsidR="00D4091C" w:rsidRPr="000F350F">
        <w:rPr>
          <w:rFonts w:cs="Times New Roman"/>
          <w:shd w:val="clear" w:color="auto" w:fill="FFFFFF"/>
        </w:rPr>
        <w:t xml:space="preserve">stable. However, these areas are still the </w:t>
      </w:r>
      <w:r w:rsidR="00D4091C">
        <w:rPr>
          <w:rFonts w:cs="Times New Roman"/>
          <w:shd w:val="clear" w:color="auto" w:fill="FFFFFF"/>
        </w:rPr>
        <w:t>largest sludge</w:t>
      </w:r>
      <w:r w:rsidR="00D4091C" w:rsidRPr="000F350F">
        <w:rPr>
          <w:rFonts w:cs="Times New Roman"/>
          <w:shd w:val="clear" w:color="auto" w:fill="FFFFFF"/>
        </w:rPr>
        <w:t xml:space="preserve"> contributors in China and </w:t>
      </w:r>
      <w:r w:rsidR="000A3FD4" w:rsidRPr="000A3FD4">
        <w:rPr>
          <w:rFonts w:cs="Times New Roman"/>
          <w:shd w:val="clear" w:color="auto" w:fill="FFFFFF"/>
        </w:rPr>
        <w:t xml:space="preserve">will find it difficult to reduce </w:t>
      </w:r>
      <w:r w:rsidR="000A3FD4">
        <w:rPr>
          <w:rFonts w:cs="Times New Roman"/>
          <w:shd w:val="clear" w:color="auto" w:fill="FFFFFF"/>
        </w:rPr>
        <w:t>sludge generation</w:t>
      </w:r>
      <w:r w:rsidR="00D4091C" w:rsidRPr="000F350F">
        <w:rPr>
          <w:rFonts w:cs="Times New Roman"/>
          <w:shd w:val="clear" w:color="auto" w:fill="FFFFFF"/>
        </w:rPr>
        <w:t xml:space="preserve">. </w:t>
      </w:r>
      <w:r w:rsidR="00D4091C">
        <w:rPr>
          <w:rFonts w:cs="Times New Roman"/>
          <w:shd w:val="clear" w:color="auto" w:fill="FFFFFF"/>
        </w:rPr>
        <w:t>For example,</w:t>
      </w:r>
      <w:r w:rsidR="00D4091C" w:rsidRPr="000F350F">
        <w:rPr>
          <w:rFonts w:cs="Times New Roman"/>
          <w:shd w:val="clear" w:color="auto" w:fill="FFFFFF"/>
        </w:rPr>
        <w:t xml:space="preserve"> Zhejiang </w:t>
      </w:r>
      <w:r w:rsidR="00D4091C">
        <w:rPr>
          <w:rFonts w:cs="Times New Roman"/>
          <w:shd w:val="clear" w:color="auto" w:fill="FFFFFF"/>
        </w:rPr>
        <w:t>is predicted to have a small growth in</w:t>
      </w:r>
      <w:r w:rsidR="00D4091C" w:rsidRPr="000F350F">
        <w:rPr>
          <w:rFonts w:cs="Times New Roman"/>
          <w:shd w:val="clear" w:color="auto" w:fill="FFFFFF"/>
        </w:rPr>
        <w:t xml:space="preserve"> sludge generation under SSP3 and SSP5 </w:t>
      </w:r>
      <w:r w:rsidR="00D4091C">
        <w:rPr>
          <w:rFonts w:cs="Times New Roman"/>
          <w:shd w:val="clear" w:color="auto" w:fill="FFFFFF"/>
        </w:rPr>
        <w:t>but</w:t>
      </w:r>
      <w:r w:rsidR="00D4091C" w:rsidRPr="000F350F">
        <w:rPr>
          <w:rFonts w:cs="Times New Roman"/>
          <w:shd w:val="clear" w:color="auto" w:fill="FFFFFF"/>
        </w:rPr>
        <w:t xml:space="preserve"> stable </w:t>
      </w:r>
      <w:r w:rsidR="00D4091C">
        <w:rPr>
          <w:rFonts w:cs="Times New Roman"/>
          <w:shd w:val="clear" w:color="auto" w:fill="FFFFFF"/>
        </w:rPr>
        <w:t xml:space="preserve">generation </w:t>
      </w:r>
      <w:r w:rsidR="00D4091C" w:rsidRPr="000F350F">
        <w:rPr>
          <w:rFonts w:cs="Times New Roman"/>
          <w:shd w:val="clear" w:color="auto" w:fill="FFFFFF"/>
        </w:rPr>
        <w:t>under other scenarios. Avoiding the path dominated by regional competition</w:t>
      </w:r>
      <w:r w:rsidR="00D4091C">
        <w:rPr>
          <w:rFonts w:cs="Times New Roman"/>
          <w:shd w:val="clear" w:color="auto" w:fill="FFFFFF"/>
        </w:rPr>
        <w:t xml:space="preserve"> </w:t>
      </w:r>
      <w:r w:rsidR="00D4091C" w:rsidRPr="000F350F">
        <w:rPr>
          <w:rFonts w:cs="Times New Roman"/>
          <w:shd w:val="clear" w:color="auto" w:fill="FFFFFF"/>
        </w:rPr>
        <w:t>(SSP3) and fossil fuels</w:t>
      </w:r>
      <w:r w:rsidR="00D4091C">
        <w:rPr>
          <w:rFonts w:cs="Times New Roman"/>
          <w:shd w:val="clear" w:color="auto" w:fill="FFFFFF"/>
        </w:rPr>
        <w:t xml:space="preserve"> </w:t>
      </w:r>
      <w:r w:rsidR="00D4091C" w:rsidRPr="000F350F">
        <w:rPr>
          <w:rFonts w:cs="Times New Roman"/>
          <w:shd w:val="clear" w:color="auto" w:fill="FFFFFF"/>
        </w:rPr>
        <w:t>(SSP5) can reduce sludge generation by 100 to 200</w:t>
      </w:r>
      <w:r w:rsidR="00D4091C">
        <w:rPr>
          <w:rFonts w:cs="Times New Roman"/>
          <w:shd w:val="clear" w:color="auto" w:fill="FFFFFF"/>
        </w:rPr>
        <w:t xml:space="preserve"> </w:t>
      </w:r>
      <w:r w:rsidR="00D4091C" w:rsidRPr="000F350F">
        <w:rPr>
          <w:rFonts w:cs="Times New Roman"/>
          <w:shd w:val="clear" w:color="auto" w:fill="FFFFFF"/>
        </w:rPr>
        <w:t>Kt</w:t>
      </w:r>
      <w:r w:rsidR="007D4791">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w:t>
      </w:r>
      <w:r w:rsidR="00D4091C" w:rsidRPr="000F350F">
        <w:rPr>
          <w:rFonts w:cs="Times New Roman"/>
          <w:shd w:val="clear" w:color="auto" w:fill="FFFFFF"/>
        </w:rPr>
        <w:t xml:space="preserve"> year. </w:t>
      </w:r>
      <w:r w:rsidR="002255A1" w:rsidRPr="00674971">
        <w:rPr>
          <w:rFonts w:cs="Times New Roman"/>
          <w:shd w:val="clear" w:color="auto" w:fill="FFFFFF"/>
        </w:rPr>
        <w:t>Further r</w:t>
      </w:r>
      <w:r w:rsidR="00D4091C" w:rsidRPr="00674971">
        <w:rPr>
          <w:rFonts w:cs="Times New Roman"/>
          <w:shd w:val="clear" w:color="auto" w:fill="FFFFFF"/>
        </w:rPr>
        <w:t xml:space="preserve">educing sludge generation from WWTPs </w:t>
      </w:r>
      <w:r w:rsidR="00674971">
        <w:rPr>
          <w:rFonts w:cs="Times New Roman"/>
          <w:shd w:val="clear" w:color="auto" w:fill="FFFFFF"/>
        </w:rPr>
        <w:t xml:space="preserve">by advanced technology </w:t>
      </w:r>
      <w:r w:rsidR="00D4091C" w:rsidRPr="00674971">
        <w:rPr>
          <w:rFonts w:cs="Times New Roman"/>
          <w:shd w:val="clear" w:color="auto" w:fill="FFFFFF"/>
        </w:rPr>
        <w:t xml:space="preserve">is an important tool for local sludge reduction if the population and urbanization </w:t>
      </w:r>
      <w:r w:rsidR="00674971" w:rsidRPr="00B97A66">
        <w:rPr>
          <w:rFonts w:cs="Times New Roman"/>
          <w:shd w:val="clear" w:color="auto" w:fill="FFFFFF"/>
        </w:rPr>
        <w:t xml:space="preserve">growth </w:t>
      </w:r>
      <w:r w:rsidR="00D4091C" w:rsidRPr="00674971">
        <w:rPr>
          <w:rFonts w:cs="Times New Roman"/>
          <w:shd w:val="clear" w:color="auto" w:fill="FFFFFF"/>
        </w:rPr>
        <w:t xml:space="preserve">rate </w:t>
      </w:r>
      <w:r w:rsidR="009B7EE9">
        <w:rPr>
          <w:rFonts w:cs="Times New Roman"/>
          <w:shd w:val="clear" w:color="auto" w:fill="FFFFFF"/>
        </w:rPr>
        <w:t>are</w:t>
      </w:r>
      <w:r w:rsidR="009B7EE9" w:rsidRPr="00674971">
        <w:rPr>
          <w:rFonts w:cs="Times New Roman"/>
          <w:shd w:val="clear" w:color="auto" w:fill="FFFFFF"/>
        </w:rPr>
        <w:t xml:space="preserve"> </w:t>
      </w:r>
      <w:r w:rsidR="00674971" w:rsidRPr="00B97A66">
        <w:rPr>
          <w:rFonts w:cs="Times New Roman"/>
          <w:shd w:val="clear" w:color="auto" w:fill="FFFFFF"/>
        </w:rPr>
        <w:t xml:space="preserve">relatively </w:t>
      </w:r>
      <w:r w:rsidR="00D4091C" w:rsidRPr="00674971">
        <w:rPr>
          <w:rFonts w:cs="Times New Roman"/>
          <w:shd w:val="clear" w:color="auto" w:fill="FFFFFF"/>
        </w:rPr>
        <w:t>stable</w:t>
      </w:r>
      <w:r w:rsidR="00674971" w:rsidRPr="00B97A66">
        <w:rPr>
          <w:rFonts w:cs="Times New Roman"/>
          <w:shd w:val="clear" w:color="auto" w:fill="FFFFFF"/>
        </w:rPr>
        <w:t xml:space="preserve"> in HL regions</w:t>
      </w:r>
      <w:r w:rsidR="00D4091C" w:rsidRPr="00674971">
        <w:rPr>
          <w:rFonts w:cs="Times New Roman"/>
          <w:shd w:val="clear" w:color="auto" w:fill="FFFFFF"/>
        </w:rPr>
        <w:t>.</w:t>
      </w:r>
      <w:r w:rsidR="007013FE" w:rsidRPr="00232033">
        <w:rPr>
          <w:rFonts w:cs="Times New Roman"/>
          <w:color w:val="333333"/>
          <w:shd w:val="clear" w:color="auto" w:fill="FFFFFF"/>
        </w:rPr>
        <w:t xml:space="preserve"> </w:t>
      </w:r>
    </w:p>
    <w:p w14:paraId="618296C3" w14:textId="0BC7F929" w:rsidR="00D4091C" w:rsidRPr="000F350F" w:rsidRDefault="00D4091C" w:rsidP="00D4091C">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w:t>
      </w:r>
      <w:r w:rsidR="00B571F8">
        <w:rPr>
          <w:rFonts w:cs="Times New Roman"/>
          <w:shd w:val="clear" w:color="auto" w:fill="FFFFFF"/>
        </w:rPr>
        <w:t>is expected to</w:t>
      </w:r>
      <w:r>
        <w:rPr>
          <w:rFonts w:cs="Times New Roman"/>
          <w:shd w:val="clear" w:color="auto" w:fill="FFFFFF"/>
        </w:rPr>
        <w:t xml:space="preserve"> </w:t>
      </w:r>
      <w:r w:rsidRPr="000F350F">
        <w:rPr>
          <w:rFonts w:cs="Times New Roman"/>
          <w:shd w:val="clear" w:color="auto" w:fill="FFFFFF"/>
        </w:rPr>
        <w:t xml:space="preserve">increase rapidly. The contribution of sludge generation </w:t>
      </w:r>
      <w:r w:rsidR="00B571F8">
        <w:rPr>
          <w:rFonts w:cs="Times New Roman"/>
          <w:shd w:val="clear" w:color="auto" w:fill="FFFFFF"/>
        </w:rPr>
        <w:t>is predicted to</w:t>
      </w:r>
      <w:r w:rsidRPr="000F350F">
        <w:rPr>
          <w:rFonts w:cs="Times New Roman"/>
          <w:shd w:val="clear" w:color="auto" w:fill="FFFFFF"/>
        </w:rPr>
        <w:t xml:space="preserve"> increase from 10% and 9% </w:t>
      </w:r>
      <w:r w:rsidR="00B571F8">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sidR="00713883">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w:t>
      </w:r>
      <w:r w:rsidRPr="000F350F">
        <w:rPr>
          <w:rFonts w:cs="Times New Roman"/>
          <w:shd w:val="clear" w:color="auto" w:fill="FFFFFF"/>
        </w:rPr>
        <w:lastRenderedPageBreak/>
        <w:t xml:space="preserve">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712512" behindDoc="0" locked="0" layoutInCell="1" allowOverlap="1" wp14:anchorId="69DE9001" wp14:editId="1EED289C">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2">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C6ADDF9" id="墨迹 85" o:spid="_x0000_s1026" type="#_x0000_t75" style="position:absolute;left:0;text-align:left;margin-left:78.5pt;margin-top:78.5pt;width:72.5pt;height:7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">
                <v:imagedata r:id="rId22" o:title=""/>
                <o:lock v:ext="edit" rotation="t" verticies="t" shapetype="t"/>
              </v:shape>
            </w:pict>
          </mc:Fallback>
        </mc:AlternateContent>
      </w:r>
      <w:r>
        <w:rPr>
          <w:noProof/>
        </w:rPr>
        <mc:AlternateContent>
          <mc:Choice Requires="wpi">
            <w:drawing>
              <wp:anchor distT="0" distB="0" distL="114300" distR="114300" simplePos="0" relativeHeight="251713536" behindDoc="0" locked="0" layoutInCell="1" allowOverlap="1" wp14:anchorId="3DBCE27A" wp14:editId="0B3BADE9">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0A5F5692" id="墨迹 86" o:spid="_x0000_s1026" type="#_x0000_t75" style="position:absolute;left:0;text-align:left;margin-left:92pt;margin-top:115.4pt;width:72.5pt;height:3.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">
                <v:imagedata r:id="rId35"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generation of wastewater. </w:t>
      </w:r>
      <w:r w:rsidR="002667A0">
        <w:rPr>
          <w:rFonts w:cs="Times New Roman"/>
          <w:shd w:val="clear" w:color="auto" w:fill="FFFFFF"/>
        </w:rPr>
        <w:t xml:space="preserve">The rapid growth after 2030 should be </w:t>
      </w:r>
      <w:r w:rsidR="00B571F8">
        <w:rPr>
          <w:rFonts w:cs="Times New Roman"/>
          <w:shd w:val="clear" w:color="auto" w:fill="FFFFFF"/>
        </w:rPr>
        <w:t xml:space="preserve">the </w:t>
      </w:r>
      <w:r w:rsidR="007F54BB">
        <w:rPr>
          <w:rFonts w:cs="Times New Roman"/>
          <w:shd w:val="clear" w:color="auto" w:fill="FFFFFF"/>
        </w:rPr>
        <w:t>focus in</w:t>
      </w:r>
      <w:r w:rsidR="00B571F8">
        <w:rPr>
          <w:rFonts w:cs="Times New Roman"/>
          <w:shd w:val="clear" w:color="auto" w:fill="FFFFFF"/>
        </w:rPr>
        <w:t xml:space="preserve"> terms </w:t>
      </w:r>
      <w:r w:rsidR="002667A0">
        <w:rPr>
          <w:rFonts w:cs="Times New Roman"/>
          <w:shd w:val="clear" w:color="auto" w:fill="FFFFFF"/>
        </w:rPr>
        <w:t xml:space="preserve">of </w:t>
      </w:r>
      <w:r w:rsidR="00B571F8">
        <w:rPr>
          <w:rFonts w:cs="Times New Roman"/>
          <w:shd w:val="clear" w:color="auto" w:fill="FFFFFF"/>
        </w:rPr>
        <w:t xml:space="preserve">achieving </w:t>
      </w:r>
      <w:r w:rsidR="002667A0">
        <w:rPr>
          <w:rFonts w:cs="Times New Roman"/>
          <w:shd w:val="clear" w:color="auto" w:fill="FFFFFF"/>
        </w:rPr>
        <w:t xml:space="preserve">Peak </w:t>
      </w:r>
      <w:r w:rsidR="009B7EE9">
        <w:rPr>
          <w:rFonts w:cs="Times New Roman"/>
          <w:shd w:val="clear" w:color="auto" w:fill="FFFFFF"/>
        </w:rPr>
        <w:t xml:space="preserve">Carbon </w:t>
      </w:r>
      <w:r w:rsidR="00B571F8">
        <w:rPr>
          <w:rFonts w:cs="Times New Roman"/>
          <w:shd w:val="clear" w:color="auto" w:fill="FFFFFF"/>
        </w:rPr>
        <w:t>in</w:t>
      </w:r>
      <w:r w:rsidR="002667A0">
        <w:rPr>
          <w:rFonts w:cs="Times New Roman"/>
          <w:shd w:val="clear" w:color="auto" w:fill="FFFFFF"/>
        </w:rPr>
        <w:t xml:space="preserve"> 2030. </w:t>
      </w:r>
      <w:r w:rsidR="009B7EE9">
        <w:rPr>
          <w:rFonts w:cs="Times New Roman"/>
          <w:shd w:val="clear" w:color="auto" w:fill="FFFFFF"/>
        </w:rPr>
        <w:t>However, given t</w:t>
      </w:r>
      <w:r w:rsidR="009B7EE9" w:rsidRPr="000F350F">
        <w:rPr>
          <w:rFonts w:cs="Times New Roman"/>
          <w:shd w:val="clear" w:color="auto" w:fill="FFFFFF"/>
        </w:rPr>
        <w:t xml:space="preserve">he </w:t>
      </w:r>
      <w:r w:rsidRPr="000F350F">
        <w:rPr>
          <w:rFonts w:cs="Times New Roman"/>
          <w:shd w:val="clear" w:color="auto" w:fill="FFFFFF"/>
        </w:rPr>
        <w:t xml:space="preserve">relatively high carbon content of food in the Midwest and the </w:t>
      </w:r>
      <w:r w:rsidR="009B7EE9">
        <w:rPr>
          <w:rFonts w:cs="Times New Roman"/>
          <w:shd w:val="clear" w:color="auto" w:fill="FFFFFF"/>
        </w:rPr>
        <w:t xml:space="preserve">expected </w:t>
      </w:r>
      <w:r w:rsidRPr="000F350F">
        <w:rPr>
          <w:rFonts w:cs="Times New Roman"/>
          <w:shd w:val="clear" w:color="auto" w:fill="FFFFFF"/>
        </w:rPr>
        <w:t>transition to the recommended dietary structure</w:t>
      </w:r>
      <w:r w:rsidR="009B7EE9">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at</w:t>
      </w:r>
      <w:r w:rsidR="00713883">
        <w:rPr>
          <w:rFonts w:cs="Times New Roman"/>
          <w:shd w:val="clear" w:color="auto" w:fill="FFFFFF"/>
        </w:rPr>
        <w:t xml:space="preserve">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711488" behindDoc="0" locked="0" layoutInCell="1" allowOverlap="1" wp14:anchorId="1C56DC6F" wp14:editId="0B8B70D4">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B5FF7EF" id="墨迹 80" o:spid="_x0000_s1026" type="#_x0000_t75" style="position:absolute;left:0;text-align:left;margin-left:98.8pt;margin-top:141.5pt;width:72.5pt;height: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w6TtHeABAAD7AwAADgAAAAAAAAAAAAAAAAA8&#10;AgAAZHJzL2Uyb0RvYy54bWxQSwECLQAUAAYACAAAACEAT/bNBcUBAACQBAAAEAAAAAAAAAAAAAAA&#10;AABIBAAAZHJzL2luay9pbmsxLnhtbFBLAQItABQABgAIAAAAIQCOiSsw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sidR="009B7EE9">
        <w:rPr>
          <w:noProof/>
        </w:rPr>
        <w:t>improvements to</w:t>
      </w:r>
      <w:r w:rsidRPr="000F350F">
        <w:rPr>
          <w:rFonts w:cs="Times New Roman"/>
          <w:shd w:val="clear" w:color="auto" w:fill="FFFFFF"/>
        </w:rPr>
        <w:t xml:space="preserve"> wastewater treatment technology, a</w:t>
      </w:r>
      <w:r w:rsidR="002D171B">
        <w:rPr>
          <w:rFonts w:cs="Times New Roman"/>
          <w:shd w:val="clear" w:color="auto" w:fill="FFFFFF"/>
        </w:rPr>
        <w:t xml:space="preserve"> source-to-end</w:t>
      </w:r>
      <w:r w:rsidRPr="000F350F">
        <w:rPr>
          <w:rFonts w:cs="Times New Roman"/>
          <w:shd w:val="clear" w:color="auto" w:fill="FFFFFF"/>
        </w:rPr>
        <w:t xml:space="preserve"> sludge reduction path </w:t>
      </w:r>
      <w:r w:rsidR="002D171B">
        <w:rPr>
          <w:rFonts w:cs="Times New Roman"/>
          <w:shd w:val="clear" w:color="auto" w:fill="FFFFFF"/>
        </w:rPr>
        <w:t>can help to reduce</w:t>
      </w:r>
      <w:r w:rsidRPr="000F350F">
        <w:rPr>
          <w:rFonts w:cs="Times New Roman"/>
          <w:shd w:val="clear" w:color="auto" w:fill="FFFFFF"/>
        </w:rPr>
        <w:t xml:space="preserve"> rapid sludge growth.</w:t>
      </w:r>
    </w:p>
    <w:p w14:paraId="28B9C2EC" w14:textId="65C9F378" w:rsidR="00D4091C" w:rsidRPr="000F350F" w:rsidRDefault="00D4091C" w:rsidP="00D4091C">
      <w:pPr>
        <w:widowControl/>
        <w:ind w:firstLine="480"/>
        <w:rPr>
          <w:rFonts w:ascii="宋体" w:hAnsi="宋体" w:cs="Times New Roman"/>
          <w:kern w:val="0"/>
          <w:szCs w:val="24"/>
        </w:rPr>
      </w:pPr>
      <w:r>
        <w:rPr>
          <w:noProof/>
        </w:rPr>
        <mc:AlternateContent>
          <mc:Choice Requires="wpi">
            <w:drawing>
              <wp:anchor distT="0" distB="0" distL="114300" distR="114300" simplePos="0" relativeHeight="251718656" behindDoc="0" locked="0" layoutInCell="1" allowOverlap="1" wp14:anchorId="7977916D" wp14:editId="7F743CCB">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B8AAB36" id="墨迹 87" o:spid="_x0000_s1026" type="#_x0000_t75" style="position:absolute;left:0;text-align:left;margin-left:31.25pt;margin-top:410pt;width:72.5pt;height: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">
                <v:imagedata r:id="rId22" o:title=""/>
                <o:lock v:ext="edit" rotation="t" verticies="t" shapetype="t"/>
              </v:shape>
            </w:pict>
          </mc:Fallback>
        </mc:AlternateContent>
      </w:r>
      <w:r>
        <w:rPr>
          <w:noProof/>
        </w:rPr>
        <mc:AlternateContent>
          <mc:Choice Requires="wpi">
            <w:drawing>
              <wp:anchor distT="0" distB="0" distL="114300" distR="114300" simplePos="0" relativeHeight="251719680" behindDoc="0" locked="0" layoutInCell="1" allowOverlap="1" wp14:anchorId="22960D46" wp14:editId="294D3866">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9C3D941" id="墨迹 88" o:spid="_x0000_s1026" type="#_x0000_t75" style="position:absolute;left:0;text-align:left;margin-left:-28pt;margin-top:414.5pt;width:72.5pt;height:7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">
                <v:imagedata r:id="rId22" o:title=""/>
                <o:lock v:ext="edit" rotation="t" verticies="t" shapetype="t"/>
              </v:shape>
            </w:pict>
          </mc:Fallback>
        </mc:AlternateContent>
      </w:r>
      <w:r>
        <w:rPr>
          <w:noProof/>
        </w:rPr>
        <mc:AlternateContent>
          <mc:Choice Requires="wpi">
            <w:drawing>
              <wp:anchor distT="0" distB="0" distL="114300" distR="114300" simplePos="0" relativeHeight="251717632" behindDoc="0" locked="0" layoutInCell="1" allowOverlap="1" wp14:anchorId="0A1ECD2D" wp14:editId="1279764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39F7ADD" id="墨迹 79" o:spid="_x0000_s1026" type="#_x0000_t75" style="position:absolute;left:0;text-align:left;margin-left:60.55pt;margin-top:272.05pt;width:72.5pt;height:7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6N04IOABAAD6AwAADgAAAAAAAAAAAAAAAAA8&#10;AgAAZHJzL2Uyb0RvYy54bWxQSwECLQAUAAYACAAAACEAz75RpsUBAACQBAAAEAAAAAAAAAAAAAAA&#10;AABIBAAAZHJzL2luay9pbmsxLnhtbFBLAQItABQABgAIAAAAIQAwhtSk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Pr>
          <w:noProof/>
        </w:rPr>
        <mc:AlternateContent>
          <mc:Choice Requires="wpi">
            <w:drawing>
              <wp:anchor distT="0" distB="0" distL="114300" distR="114300" simplePos="0" relativeHeight="251716608" behindDoc="0" locked="0" layoutInCell="1" allowOverlap="1" wp14:anchorId="7650F4E8" wp14:editId="58BA3CE1">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0">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F244E2C" id="墨迹 76" o:spid="_x0000_s1026" type="#_x0000_t75" style="position:absolute;left:0;text-align:left;margin-left:-48.2pt;margin-top:417.55pt;width:72.5pt;height: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">
                <v:imagedata r:id="rId22" o:title=""/>
                <o:lock v:ext="edit" rotation="t" verticies="t" shapetype="t"/>
              </v:shape>
            </w:pict>
          </mc:Fallback>
        </mc:AlternateContent>
      </w:r>
      <w:r>
        <w:rPr>
          <w:noProof/>
        </w:rPr>
        <mc:AlternateContent>
          <mc:Choice Requires="wpi">
            <w:drawing>
              <wp:anchor distT="0" distB="0" distL="114300" distR="114300" simplePos="0" relativeHeight="251715584" behindDoc="0" locked="0" layoutInCell="1" allowOverlap="1" wp14:anchorId="490E65BE" wp14:editId="7BBE7673">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1">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3BF956CD" id="墨迹 73" o:spid="_x0000_s1026" type="#_x0000_t75" style="position:absolute;left:0;text-align:left;margin-left:15.95pt;margin-top:449.6pt;width:6.45pt;height:9.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">
                <v:imagedata r:id="rId42" o:title=""/>
                <o:lock v:ext="edit" rotation="t" verticies="t" shapetype="t"/>
              </v:shape>
            </w:pict>
          </mc:Fallback>
        </mc:AlternateConten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sidR="007F54BB">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sidR="00674971">
        <w:rPr>
          <w:rFonts w:cs="Times New Roman"/>
          <w:shd w:val="clear" w:color="auto" w:fill="FFFFFF"/>
        </w:rPr>
        <w:t xml:space="preserve"> in Tibet and Ningxia</w:t>
      </w:r>
      <w:r w:rsidR="002D171B">
        <w:rPr>
          <w:rFonts w:cs="Times New Roman"/>
          <w:shd w:val="clear" w:color="auto" w:fill="FFFFFF"/>
        </w:rPr>
        <w:t>, so f</w:t>
      </w:r>
      <w:r w:rsidRPr="000F350F">
        <w:rPr>
          <w:rFonts w:cs="Times New Roman"/>
          <w:shd w:val="clear" w:color="auto" w:fill="FFFFFF"/>
        </w:rPr>
        <w:t xml:space="preserve">orming a </w:t>
      </w:r>
      <w:r w:rsidR="00674971">
        <w:rPr>
          <w:rFonts w:cs="Times New Roman"/>
          <w:shd w:val="clear" w:color="auto" w:fill="FFFFFF"/>
        </w:rPr>
        <w:t>waste-to</w:t>
      </w:r>
      <w:r w:rsidR="00357E74">
        <w:rPr>
          <w:rFonts w:cs="Times New Roman"/>
          <w:shd w:val="clear" w:color="auto" w:fill="FFFFFF"/>
        </w:rPr>
        <w:t>-</w:t>
      </w:r>
      <w:r w:rsidR="00674971">
        <w:rPr>
          <w:rFonts w:cs="Times New Roman"/>
          <w:shd w:val="clear" w:color="auto" w:fill="FFFFFF"/>
        </w:rPr>
        <w:t xml:space="preserve">resource treatment </w:t>
      </w:r>
      <w:r w:rsidRPr="000F350F">
        <w:rPr>
          <w:rFonts w:cs="Times New Roman"/>
          <w:shd w:val="clear" w:color="auto" w:fill="FFFFFF"/>
        </w:rPr>
        <w:t>system is a reasonable direction</w:t>
      </w:r>
      <w:r w:rsidR="00357E74">
        <w:rPr>
          <w:rFonts w:cs="Times New Roman"/>
          <w:shd w:val="clear" w:color="auto" w:fill="FFFFFF"/>
        </w:rPr>
        <w:t xml:space="preserve"> for sludge management</w:t>
      </w:r>
      <w:r w:rsidRPr="000F350F">
        <w:rPr>
          <w:rFonts w:cs="Times New Roman"/>
          <w:shd w:val="clear" w:color="auto" w:fill="FFFFFF"/>
        </w:rPr>
        <w:t xml:space="preserve"> </w:t>
      </w:r>
      <w:r w:rsidR="00357E74">
        <w:rPr>
          <w:rFonts w:cs="Times New Roman"/>
          <w:shd w:val="clear" w:color="auto" w:fill="FFFFFF"/>
        </w:rPr>
        <w:t>in LL regions</w:t>
      </w:r>
      <w:r w:rsidRPr="000F350F">
        <w:rPr>
          <w:rFonts w:cs="Times New Roman"/>
          <w:shd w:val="clear" w:color="auto" w:fill="FFFFFF"/>
        </w:rPr>
        <w:t>.</w:t>
      </w:r>
    </w:p>
    <w:p w14:paraId="5DB79822" w14:textId="0F8E23DB" w:rsidR="00B45FC6" w:rsidRDefault="00F727C3" w:rsidP="00A50499">
      <w:pPr>
        <w:widowControl/>
        <w:spacing w:line="240" w:lineRule="auto"/>
        <w:ind w:firstLineChars="0" w:firstLine="0"/>
        <w:jc w:val="left"/>
        <w:rPr>
          <w:rFonts w:eastAsiaTheme="minorEastAsia"/>
        </w:rPr>
      </w:pPr>
      <w:r>
        <w:br w:type="page"/>
      </w:r>
      <w:commentRangeStart w:id="237"/>
      <w:r w:rsidR="00B45FC6">
        <w:lastRenderedPageBreak/>
        <w:t>3.</w:t>
      </w:r>
      <w:r w:rsidR="00E77F57">
        <w:t>4</w:t>
      </w:r>
      <w:r w:rsidR="00B45FC6">
        <w:t>. G</w:t>
      </w:r>
      <w:r w:rsidR="00B45FC6">
        <w:rPr>
          <w:rFonts w:hint="eastAsia"/>
        </w:rPr>
        <w:t>reenhouse gas emissions</w:t>
      </w:r>
      <w:r w:rsidR="00B45FC6">
        <w:t xml:space="preserve"> </w:t>
      </w:r>
      <w:r w:rsidR="00D4091C">
        <w:t>from</w:t>
      </w:r>
      <w:r w:rsidR="00B45FC6">
        <w:t xml:space="preserve"> </w:t>
      </w:r>
      <w:r w:rsidR="00B45FC6">
        <w:rPr>
          <w:rFonts w:hint="eastAsia"/>
        </w:rPr>
        <w:t>sludge</w:t>
      </w:r>
      <w:r w:rsidR="00D4091C">
        <w:t xml:space="preserve"> disposal</w:t>
      </w:r>
      <w:commentRangeEnd w:id="237"/>
      <w:r w:rsidR="003A2578">
        <w:rPr>
          <w:rStyle w:val="a7"/>
        </w:rPr>
        <w:commentReference w:id="237"/>
      </w:r>
    </w:p>
    <w:p w14:paraId="380EDDA1" w14:textId="7E72C633" w:rsidR="00D4091C" w:rsidRPr="000F350F" w:rsidRDefault="003454DB" w:rsidP="00D4091C">
      <w:pPr>
        <w:ind w:firstLine="480"/>
        <w:rPr>
          <w:rFonts w:cs="Times New Roman"/>
          <w:shd w:val="clear" w:color="auto" w:fill="FFFFFF"/>
        </w:rPr>
      </w:pPr>
      <w:r>
        <w:rPr>
          <w:noProof/>
        </w:rPr>
        <mc:AlternateContent>
          <mc:Choice Requires="wpg">
            <w:drawing>
              <wp:anchor distT="0" distB="0" distL="114300" distR="114300" simplePos="0" relativeHeight="251660288" behindDoc="0" locked="0" layoutInCell="1" allowOverlap="1" wp14:anchorId="689B5356" wp14:editId="7D80A0E5">
                <wp:simplePos x="0" y="0"/>
                <wp:positionH relativeFrom="column">
                  <wp:posOffset>39370</wp:posOffset>
                </wp:positionH>
                <wp:positionV relativeFrom="paragraph">
                  <wp:posOffset>3175192</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010491"/>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43" cstate="email">
                            <a:extLst>
                              <a:ext uri="{28A0092B-C50C-407E-A947-70E740481C1C}">
                                <a14:useLocalDpi xmlns:a14="http://schemas.microsoft.com/office/drawing/2010/main"/>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689B5356" id="组合 28" o:spid="_x0000_s1038" style="position:absolute;left:0;text-align:left;margin-left:3.1pt;margin-top:250pt;width:415.3pt;height:403.45pt;z-index:251660288;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">
                  <v:imagedata r:id="rId44" o:title=""/>
                  <o:lock v:ext="edit" aspectratio="f"/>
                </v:shape>
                <w10:wrap type="square"/>
              </v:group>
            </w:pict>
          </mc:Fallback>
        </mc:AlternateContent>
      </w:r>
      <w:r w:rsidR="00D4091C" w:rsidRPr="000F350F">
        <w:rPr>
          <w:rFonts w:cs="Times New Roman" w:hint="eastAsia"/>
          <w:shd w:val="clear" w:color="auto" w:fill="FFFFFF"/>
        </w:rPr>
        <w:t>I</w:t>
      </w:r>
      <w:r w:rsidR="00D4091C" w:rsidRPr="000F350F">
        <w:rPr>
          <w:rFonts w:cs="Times New Roman"/>
          <w:shd w:val="clear" w:color="auto" w:fill="FFFFFF"/>
        </w:rPr>
        <w:t xml:space="preserve">n 2017, </w:t>
      </w:r>
      <w:r w:rsidR="00D4091C" w:rsidRPr="000F350F">
        <w:rPr>
          <w:rFonts w:cs="Times New Roman" w:hint="eastAsia"/>
          <w:shd w:val="clear" w:color="auto" w:fill="FFFFFF"/>
        </w:rPr>
        <w:t>2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 xml:space="preserve">s </w:t>
      </w:r>
      <w:r w:rsidR="00D4091C" w:rsidRPr="000F350F">
        <w:rPr>
          <w:rFonts w:cs="Times New Roman" w:hint="eastAsia"/>
          <w:shd w:val="clear" w:color="auto" w:fill="FFFFFF"/>
        </w:rPr>
        <w:t>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if </w:t>
      </w:r>
      <w:r w:rsidR="002D171B">
        <w:rPr>
          <w:rFonts w:cs="Times New Roman"/>
          <w:shd w:val="clear" w:color="auto" w:fill="FFFFFF"/>
        </w:rPr>
        <w:t>it</w:t>
      </w:r>
      <w:r w:rsidR="002D171B" w:rsidRPr="000F350F">
        <w:rPr>
          <w:rFonts w:cs="Times New Roman"/>
          <w:shd w:val="clear" w:color="auto" w:fill="FFFFFF"/>
        </w:rPr>
        <w:t xml:space="preserve"> </w:t>
      </w:r>
      <w:r w:rsidR="002D171B">
        <w:rPr>
          <w:rFonts w:cs="Times New Roman"/>
          <w:shd w:val="clear" w:color="auto" w:fill="FFFFFF"/>
        </w:rPr>
        <w:t>was</w:t>
      </w:r>
      <w:r w:rsidR="002D171B" w:rsidRPr="000F350F">
        <w:rPr>
          <w:rFonts w:cs="Times New Roman"/>
          <w:shd w:val="clear" w:color="auto" w:fill="FFFFFF"/>
        </w:rPr>
        <w:t xml:space="preserve"> </w:t>
      </w:r>
      <w:r w:rsidR="00D4091C" w:rsidRPr="000F350F">
        <w:rPr>
          <w:rFonts w:cs="Times New Roman"/>
          <w:shd w:val="clear" w:color="auto" w:fill="FFFFFF"/>
        </w:rPr>
        <w:t xml:space="preserve">treated without </w:t>
      </w:r>
      <w:r w:rsidR="00A248AF" w:rsidRPr="000F350F">
        <w:rPr>
          <w:rFonts w:cs="Times New Roman"/>
          <w:shd w:val="clear" w:color="auto" w:fill="FFFFFF"/>
        </w:rPr>
        <w:t>A</w:t>
      </w:r>
      <w:r w:rsidR="00A248AF">
        <w:rPr>
          <w:rFonts w:cs="Times New Roman"/>
          <w:shd w:val="clear" w:color="auto" w:fill="FFFFFF"/>
        </w:rPr>
        <w:t>naerobic</w:t>
      </w:r>
      <w:r w:rsidR="007C1445">
        <w:rPr>
          <w:rFonts w:cs="Times New Roman"/>
          <w:shd w:val="clear" w:color="auto" w:fill="FFFFFF"/>
        </w:rPr>
        <w:t xml:space="preserve"> </w:t>
      </w:r>
      <w:r w:rsidR="00D4091C" w:rsidRPr="000F350F">
        <w:rPr>
          <w:rFonts w:cs="Times New Roman"/>
          <w:shd w:val="clear" w:color="auto" w:fill="FFFFFF"/>
        </w:rPr>
        <w:t>D</w:t>
      </w:r>
      <w:r w:rsidR="007C1445">
        <w:rPr>
          <w:rFonts w:cs="Times New Roman"/>
          <w:shd w:val="clear" w:color="auto" w:fill="FFFFFF"/>
        </w:rPr>
        <w:t>igestion (AD)</w:t>
      </w:r>
      <w:r w:rsidR="00D4091C" w:rsidRPr="000F350F">
        <w:rPr>
          <w:rFonts w:cs="Times New Roman"/>
          <w:shd w:val="clear" w:color="auto" w:fill="FFFFFF"/>
        </w:rPr>
        <w:t xml:space="preserve">, </w:t>
      </w:r>
      <w:r w:rsidR="00D4091C">
        <w:rPr>
          <w:rFonts w:cs="Times New Roman"/>
          <w:shd w:val="clear" w:color="auto" w:fill="FFFFFF"/>
        </w:rPr>
        <w:t xml:space="preserve">a </w:t>
      </w:r>
      <w:r w:rsidR="00D4091C" w:rsidRPr="000F350F">
        <w:rPr>
          <w:rFonts w:cs="Times New Roman"/>
          <w:shd w:val="clear" w:color="auto" w:fill="FFFFFF"/>
        </w:rPr>
        <w:t>contribut</w:t>
      </w:r>
      <w:r w:rsidR="00D4091C">
        <w:rPr>
          <w:rFonts w:cs="Times New Roman"/>
          <w:shd w:val="clear" w:color="auto" w:fill="FFFFFF"/>
        </w:rPr>
        <w:t>ion of</w:t>
      </w:r>
      <w:r w:rsidR="00D4091C" w:rsidRPr="000F350F">
        <w:rPr>
          <w:rFonts w:cs="Times New Roman"/>
          <w:shd w:val="clear" w:color="auto" w:fill="FFFFFF"/>
        </w:rPr>
        <w:t xml:space="preserve"> 0.3% </w:t>
      </w:r>
      <w:r w:rsidR="00D4091C">
        <w:rPr>
          <w:rFonts w:cs="Times New Roman"/>
          <w:shd w:val="clear" w:color="auto" w:fill="FFFFFF"/>
        </w:rPr>
        <w:t xml:space="preserve">to </w:t>
      </w:r>
      <w:r w:rsidR="00D4091C" w:rsidRPr="000F350F">
        <w:rPr>
          <w:rFonts w:cs="Times New Roman"/>
          <w:shd w:val="clear" w:color="auto" w:fill="FFFFFF"/>
        </w:rPr>
        <w:t xml:space="preserve">total </w:t>
      </w:r>
      <w:r w:rsidR="00327933">
        <w:rPr>
          <w:rFonts w:cs="Times New Roman"/>
          <w:shd w:val="clear" w:color="auto" w:fill="FFFFFF"/>
        </w:rPr>
        <w:t xml:space="preserve">GHG </w:t>
      </w:r>
      <w:r w:rsidR="00D4091C" w:rsidRPr="000F350F">
        <w:rPr>
          <w:rFonts w:cs="Times New Roman"/>
          <w:shd w:val="clear" w:color="auto" w:fill="FFFFFF"/>
        </w:rPr>
        <w:t>emission</w:t>
      </w:r>
      <w:r w:rsidR="00D4091C">
        <w:rPr>
          <w:rFonts w:cs="Times New Roman"/>
          <w:shd w:val="clear" w:color="auto" w:fill="FFFFFF"/>
        </w:rPr>
        <w:t>s</w:t>
      </w:r>
      <w:r w:rsidR="00D4091C" w:rsidRPr="000F350F">
        <w:rPr>
          <w:rFonts w:cs="Times New Roman"/>
          <w:shd w:val="clear" w:color="auto" w:fill="FFFFFF"/>
        </w:rPr>
        <w:t xml:space="preserve"> in China</w:t>
      </w:r>
      <w:r w:rsidR="00FE1928">
        <w:rPr>
          <w:rFonts w:cs="Times New Roman"/>
          <w:shd w:val="clear" w:color="auto" w:fill="FFFFFF"/>
        </w:rPr>
        <w:t xml:space="preserve"> (</w:t>
      </w:r>
      <w:r w:rsidR="00FE1928" w:rsidRPr="007F54BB">
        <w:rPr>
          <w:rFonts w:cs="Times New Roman"/>
          <w:b/>
          <w:bCs/>
          <w:shd w:val="clear" w:color="auto" w:fill="FFFFFF"/>
        </w:rPr>
        <w:t xml:space="preserve">Fig. </w:t>
      </w:r>
      <w:r w:rsidR="007F54BB" w:rsidRPr="007F54BB">
        <w:rPr>
          <w:rFonts w:cs="Times New Roman"/>
          <w:b/>
          <w:bCs/>
          <w:shd w:val="clear" w:color="auto" w:fill="FFFFFF"/>
        </w:rPr>
        <w:t>5</w:t>
      </w:r>
      <w:r w:rsidR="00FE1928" w:rsidRPr="007F54BB">
        <w:rPr>
          <w:rFonts w:cs="Times New Roman"/>
          <w:b/>
          <w:bCs/>
          <w:shd w:val="clear" w:color="auto" w:fill="FFFFFF"/>
        </w:rPr>
        <w:t>.</w:t>
      </w:r>
      <w:r w:rsidR="00FE1928">
        <w:rPr>
          <w:rFonts w:cs="Times New Roman"/>
          <w:shd w:val="clear" w:color="auto" w:fill="FFFFFF"/>
        </w:rPr>
        <w:t>)</w:t>
      </w:r>
      <w:r w:rsidR="00D4091C" w:rsidRPr="000F350F">
        <w:rPr>
          <w:rFonts w:cs="Times New Roman"/>
          <w:shd w:val="clear" w:color="auto" w:fill="FFFFFF"/>
        </w:rPr>
        <w:t>. L</w:t>
      </w:r>
      <w:r w:rsidR="00D4091C" w:rsidRPr="000F350F">
        <w:rPr>
          <w:rFonts w:cs="Times New Roman" w:hint="eastAsia"/>
          <w:shd w:val="clear" w:color="auto" w:fill="FFFFFF"/>
        </w:rPr>
        <w:t>andfil</w:t>
      </w:r>
      <w:r w:rsidR="00D4091C">
        <w:rPr>
          <w:rFonts w:cs="Times New Roman"/>
          <w:shd w:val="clear" w:color="auto" w:fill="FFFFFF"/>
        </w:rPr>
        <w:t xml:space="preserve">l, </w:t>
      </w:r>
      <w:r w:rsidR="00D4091C" w:rsidRPr="000F350F">
        <w:rPr>
          <w:rFonts w:cs="Times New Roman" w:hint="eastAsia"/>
          <w:shd w:val="clear" w:color="auto" w:fill="FFFFFF"/>
        </w:rPr>
        <w:t>incineration</w:t>
      </w:r>
      <w:r w:rsidR="00D4091C" w:rsidRPr="000F350F">
        <w:rPr>
          <w:rFonts w:cs="Times New Roman"/>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land application</w:t>
      </w:r>
      <w:r w:rsidR="00A248AF">
        <w:rPr>
          <w:rFonts w:cs="Times New Roman"/>
          <w:shd w:val="clear" w:color="auto" w:fill="FFFFFF"/>
        </w:rPr>
        <w:t>,</w:t>
      </w:r>
      <w:r w:rsidR="00D4091C" w:rsidRPr="000F350F">
        <w:rPr>
          <w:rFonts w:cs="Times New Roman" w:hint="eastAsia"/>
          <w:shd w:val="clear" w:color="auto" w:fill="FFFFFF"/>
        </w:rPr>
        <w:t xml:space="preserve"> a</w:t>
      </w:r>
      <w:r w:rsidR="00D4091C" w:rsidRPr="000F350F">
        <w:rPr>
          <w:rFonts w:cs="Times New Roman"/>
          <w:shd w:val="clear" w:color="auto" w:fill="FFFFFF"/>
        </w:rPr>
        <w:t xml:space="preserve">nd </w:t>
      </w:r>
      <w:r w:rsidR="00D4091C" w:rsidRPr="000F350F">
        <w:rPr>
          <w:rFonts w:cs="Times New Roman" w:hint="eastAsia"/>
          <w:shd w:val="clear" w:color="auto" w:fill="FFFFFF"/>
        </w:rPr>
        <w:t>building materia</w:t>
      </w:r>
      <w:r w:rsidR="00D4091C" w:rsidRPr="000F350F">
        <w:rPr>
          <w:rFonts w:cs="Times New Roman"/>
          <w:shd w:val="clear" w:color="auto" w:fill="FFFFFF"/>
        </w:rPr>
        <w:t xml:space="preserve">l generated </w:t>
      </w:r>
      <w:r w:rsidR="00D4091C" w:rsidRPr="000F350F">
        <w:rPr>
          <w:rFonts w:cs="Times New Roman" w:hint="eastAsia"/>
          <w:shd w:val="clear" w:color="auto" w:fill="FFFFFF"/>
        </w:rPr>
        <w:t>9.6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0.5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25</w:t>
      </w:r>
      <w:r w:rsidR="00D4091C">
        <w:rPr>
          <w:rFonts w:cs="Times New Roman"/>
          <w:shd w:val="clear" w:color="auto" w:fill="FFFFFF"/>
        </w:rPr>
        <w:t xml:space="preserve"> </w:t>
      </w:r>
      <w:r w:rsidR="00D4091C" w:rsidRPr="000F350F">
        <w:rPr>
          <w:rFonts w:cs="Times New Roman" w:hint="eastAsia"/>
          <w:shd w:val="clear" w:color="auto" w:fill="FFFFFF"/>
        </w:rPr>
        <w:t>M</w:t>
      </w:r>
      <w:r w:rsidR="00D4091C" w:rsidRPr="000F350F">
        <w:rPr>
          <w:rFonts w:cs="Times New Roman"/>
          <w:shd w:val="clear" w:color="auto" w:fill="FFFFFF"/>
        </w:rPr>
        <w:t>t</w:t>
      </w:r>
      <w:r w:rsidR="00414428">
        <w:rPr>
          <w:rFonts w:cs="Times New Roman"/>
          <w:shd w:val="clear" w:color="auto" w:fill="FFFFFF"/>
        </w:rPr>
        <w:t>s</w:t>
      </w:r>
      <w:r w:rsidR="007F54BB">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8.1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CO</w:t>
      </w:r>
      <w:r w:rsidR="00D4091C" w:rsidRPr="000F350F">
        <w:rPr>
          <w:rFonts w:cs="Times New Roman"/>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respectively. </w:t>
      </w:r>
      <w:r w:rsidR="00D4091C" w:rsidRPr="000F350F">
        <w:rPr>
          <w:rFonts w:cs="Times New Roman" w:hint="eastAsia"/>
          <w:shd w:val="clear" w:color="auto" w:fill="FFFFFF"/>
        </w:rPr>
        <w:t>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disposal if they were generated with AD</w:t>
      </w:r>
      <w:r w:rsidR="00D4091C">
        <w:rPr>
          <w:rFonts w:cs="Times New Roman"/>
          <w:shd w:val="clear" w:color="auto" w:fill="FFFFFF"/>
        </w:rPr>
        <w:t>,</w:t>
      </w:r>
      <w:r w:rsidR="00D4091C" w:rsidRPr="000F350F">
        <w:rPr>
          <w:rFonts w:cs="Times New Roman"/>
          <w:shd w:val="clear" w:color="auto" w:fill="FFFFFF"/>
        </w:rPr>
        <w:t xml:space="preserve"> and </w:t>
      </w:r>
      <w:r w:rsidR="00B571F8">
        <w:rPr>
          <w:rFonts w:cs="Times New Roman"/>
          <w:shd w:val="clear" w:color="auto" w:fill="FFFFFF"/>
        </w:rPr>
        <w:t xml:space="preserve">the other </w:t>
      </w:r>
      <w:r w:rsidR="00D4091C" w:rsidRPr="000F350F">
        <w:rPr>
          <w:rFonts w:cs="Times New Roman"/>
          <w:shd w:val="clear" w:color="auto" w:fill="FFFFFF"/>
        </w:rPr>
        <w:t xml:space="preserve">four disposal methods </w:t>
      </w:r>
      <w:r w:rsidR="00DA4551">
        <w:rPr>
          <w:rFonts w:cs="Times New Roman"/>
          <w:shd w:val="clear" w:color="auto" w:fill="FFFFFF"/>
        </w:rPr>
        <w:t xml:space="preserve">would </w:t>
      </w:r>
      <w:r w:rsidR="00D4091C" w:rsidRPr="000F350F">
        <w:rPr>
          <w:rFonts w:cs="Times New Roman"/>
          <w:shd w:val="clear" w:color="auto" w:fill="FFFFFF"/>
        </w:rPr>
        <w:t xml:space="preserve">generate </w:t>
      </w:r>
      <w:r w:rsidR="00D4091C" w:rsidRPr="000F350F">
        <w:rPr>
          <w:rFonts w:cs="Times New Roman" w:hint="eastAsia"/>
          <w:shd w:val="clear" w:color="auto" w:fill="FFFFFF"/>
        </w:rPr>
        <w:t>2.7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7.23</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8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A248AF">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1.1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 The total potential of </w:t>
      </w:r>
      <w:r w:rsidR="00D4091C" w:rsidRPr="00327933">
        <w:rPr>
          <w:rFonts w:cs="Times New Roman"/>
          <w:shd w:val="clear" w:color="auto" w:fill="FFFFFF"/>
        </w:rPr>
        <w:t>greenhouse gas emission reduction</w:t>
      </w:r>
      <w:r w:rsidR="00D4091C" w:rsidRPr="000F350F">
        <w:rPr>
          <w:rFonts w:cs="Times New Roman"/>
          <w:shd w:val="clear" w:color="auto" w:fill="FFFFFF"/>
        </w:rPr>
        <w:t xml:space="preserve"> (PGER) can reach up to </w:t>
      </w:r>
      <w:r w:rsidR="00D4091C" w:rsidRPr="000F350F">
        <w:rPr>
          <w:rFonts w:cs="Times New Roman" w:hint="eastAsia"/>
          <w:shd w:val="clear" w:color="auto" w:fill="FFFFFF"/>
        </w:rPr>
        <w:t>17.64</w:t>
      </w:r>
      <w:r w:rsidR="00D4091C">
        <w:rPr>
          <w:rFonts w:cs="Times New Roman"/>
          <w:shd w:val="clear" w:color="auto" w:fill="FFFFFF"/>
        </w:rPr>
        <w:t xml:space="preserve"> </w:t>
      </w:r>
      <w:r w:rsidR="00D4091C" w:rsidRPr="000F350F">
        <w:rPr>
          <w:rFonts w:cs="Times New Roman" w:hint="eastAsia"/>
          <w:shd w:val="clear" w:color="auto" w:fill="FFFFFF"/>
        </w:rPr>
        <w:t>Mt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t>
      </w:r>
      <w:r w:rsidR="00D4091C" w:rsidRPr="000F350F">
        <w:rPr>
          <w:rFonts w:cs="Times New Roman" w:hint="eastAsia"/>
          <w:shd w:val="clear" w:color="auto" w:fill="FFFFFF"/>
        </w:rPr>
        <w:t>6.9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3.3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39</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and </w:t>
      </w:r>
      <w:r w:rsidR="00D4091C" w:rsidRPr="000F350F">
        <w:rPr>
          <w:rFonts w:cs="Times New Roman" w:hint="eastAsia"/>
          <w:shd w:val="clear" w:color="auto" w:fill="FFFFFF"/>
        </w:rPr>
        <w:t>6.9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from </w:t>
      </w:r>
      <w:r w:rsidR="00DA4551">
        <w:rPr>
          <w:rFonts w:cs="Times New Roman"/>
          <w:shd w:val="clear" w:color="auto" w:fill="FFFFFF"/>
        </w:rPr>
        <w:t xml:space="preserve">the </w:t>
      </w:r>
      <w:r w:rsidR="00D4091C" w:rsidRPr="000F350F">
        <w:rPr>
          <w:rFonts w:cs="Times New Roman"/>
          <w:shd w:val="clear" w:color="auto" w:fill="FFFFFF"/>
        </w:rPr>
        <w:t xml:space="preserve">respective disposal methods. AD contributes 59.5% </w:t>
      </w:r>
      <w:r w:rsidR="008A29FC">
        <w:rPr>
          <w:rFonts w:cs="Times New Roman" w:hint="eastAsia"/>
          <w:shd w:val="clear" w:color="auto" w:fill="FFFFFF"/>
        </w:rPr>
        <w:t>GHG</w:t>
      </w:r>
      <w:r w:rsidR="00D4091C" w:rsidRPr="000F350F">
        <w:rPr>
          <w:rFonts w:cs="Times New Roman"/>
          <w:shd w:val="clear" w:color="auto" w:fill="FFFFFF"/>
        </w:rPr>
        <w:t xml:space="preserve"> reduction from sludge treatment. At the provincial level, Guangdong, Zhejiang, and Jiangsu ranked </w:t>
      </w:r>
      <w:r w:rsidR="00D4091C">
        <w:rPr>
          <w:rFonts w:cs="Times New Roman"/>
          <w:shd w:val="clear" w:color="auto" w:fill="FFFFFF"/>
        </w:rPr>
        <w:t xml:space="preserve">in the </w:t>
      </w:r>
      <w:r w:rsidR="00D4091C" w:rsidRPr="000F350F">
        <w:rPr>
          <w:rFonts w:cs="Times New Roman"/>
          <w:shd w:val="clear" w:color="auto" w:fill="FFFFFF"/>
        </w:rPr>
        <w:t xml:space="preserve">top </w:t>
      </w:r>
      <w:r w:rsidR="00D4091C">
        <w:rPr>
          <w:rFonts w:cs="Times New Roman"/>
          <w:shd w:val="clear" w:color="auto" w:fill="FFFFFF"/>
        </w:rPr>
        <w:t>three</w:t>
      </w:r>
      <w:r w:rsidR="00D4091C" w:rsidRPr="000F350F">
        <w:rPr>
          <w:rFonts w:cs="Times New Roman"/>
          <w:shd w:val="clear" w:color="auto" w:fill="FFFFFF"/>
        </w:rPr>
        <w:t xml:space="preserve"> </w:t>
      </w:r>
      <w:r w:rsidR="00D4091C">
        <w:rPr>
          <w:rFonts w:cs="Times New Roman"/>
          <w:shd w:val="clear" w:color="auto" w:fill="FFFFFF"/>
        </w:rPr>
        <w:t>for</w:t>
      </w:r>
      <w:r w:rsidR="00D4091C" w:rsidRPr="000F350F">
        <w:rPr>
          <w:rFonts w:cs="Times New Roman"/>
          <w:shd w:val="clear" w:color="auto" w:fill="FFFFFF"/>
        </w:rPr>
        <w:t xml:space="preserve"> PGER, </w:t>
      </w:r>
      <w:r w:rsidR="00D4091C">
        <w:rPr>
          <w:rFonts w:cs="Times New Roman"/>
          <w:shd w:val="clear" w:color="auto" w:fill="FFFFFF"/>
        </w:rPr>
        <w:t>at</w:t>
      </w:r>
      <w:r w:rsidR="00D4091C" w:rsidRPr="000F350F">
        <w:rPr>
          <w:rFonts w:cs="Times New Roman"/>
          <w:shd w:val="clear" w:color="auto" w:fill="FFFFFF"/>
        </w:rPr>
        <w:t xml:space="preserve"> </w:t>
      </w:r>
      <w:r w:rsidR="00D4091C" w:rsidRPr="000F350F">
        <w:rPr>
          <w:rFonts w:cs="Times New Roman" w:hint="eastAsia"/>
          <w:shd w:val="clear" w:color="auto" w:fill="FFFFFF"/>
        </w:rPr>
        <w:t>3.45</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7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E37B0F">
        <w:rPr>
          <w:rFonts w:cs="Times New Roman"/>
          <w:shd w:val="clear" w:color="auto" w:fill="FFFFFF"/>
        </w:rPr>
        <w:t>,</w:t>
      </w:r>
      <w:r w:rsidR="00D4091C">
        <w:rPr>
          <w:rFonts w:cs="Times New Roman"/>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1.61</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 compared to just</w:t>
      </w:r>
      <w:r w:rsidR="00D4091C" w:rsidRPr="000F350F">
        <w:rPr>
          <w:rFonts w:cs="Times New Roman"/>
          <w:shd w:val="clear" w:color="auto" w:fill="FFFFFF"/>
        </w:rPr>
        <w:t xml:space="preserve"> </w:t>
      </w:r>
      <w:r w:rsidR="00D4091C" w:rsidRPr="000F350F">
        <w:rPr>
          <w:rFonts w:cs="Times New Roman" w:hint="eastAsia"/>
          <w:shd w:val="clear" w:color="auto" w:fill="FFFFFF"/>
        </w:rPr>
        <w:t>0.02</w:t>
      </w:r>
      <w:r w:rsidR="00D4091C">
        <w:rPr>
          <w:rFonts w:cs="Times New Roman"/>
          <w:shd w:val="clear" w:color="auto" w:fill="FFFFFF"/>
        </w:rPr>
        <w:t xml:space="preserve"> </w:t>
      </w:r>
      <w:r w:rsidR="00D4091C" w:rsidRPr="000F350F">
        <w:rPr>
          <w:rFonts w:cs="Times New Roman"/>
          <w:shd w:val="clear" w:color="auto" w:fill="FFFFFF"/>
        </w:rPr>
        <w:lastRenderedPageBreak/>
        <w:t>Mt</w:t>
      </w:r>
      <w:r w:rsidR="00414428">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0.0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920A33">
        <w:rPr>
          <w:rFonts w:cs="Times New Roman"/>
          <w:shd w:val="clear" w:color="auto" w:fill="FFFFFF"/>
          <w:vertAlign w:val="subscript"/>
        </w:rPr>
        <w:t>2</w:t>
      </w:r>
      <w:r w:rsidR="003E089E">
        <w:rPr>
          <w:rFonts w:cs="Times New Roman"/>
          <w:shd w:val="clear" w:color="auto" w:fill="FFFFFF"/>
          <w:vertAlign w:val="subscript"/>
        </w:rPr>
        <w:t xml:space="preserve"> </w:t>
      </w:r>
      <w:r w:rsidR="003E089E" w:rsidRPr="003E089E">
        <w:rPr>
          <w:rFonts w:cs="Times New Roman"/>
          <w:shd w:val="clear" w:color="auto" w:fill="FFFFFF"/>
        </w:rPr>
        <w:t>-eq</w:t>
      </w:r>
      <w:r w:rsidR="00D4091C" w:rsidRPr="003E089E">
        <w:rPr>
          <w:rFonts w:cs="Times New Roman"/>
          <w:shd w:val="clear" w:color="auto" w:fill="FFFFFF"/>
        </w:rPr>
        <w:t xml:space="preserve"> </w:t>
      </w:r>
      <w:r w:rsidR="00D4091C">
        <w:rPr>
          <w:rFonts w:cs="Times New Roman"/>
          <w:shd w:val="clear" w:color="auto" w:fill="FFFFFF"/>
        </w:rPr>
        <w:t xml:space="preserve">in Qinghai and Hainan </w:t>
      </w:r>
      <w:r w:rsidR="00D4091C" w:rsidRPr="000F350F">
        <w:rPr>
          <w:rFonts w:cs="Times New Roman"/>
          <w:shd w:val="clear" w:color="auto" w:fill="FFFFFF"/>
        </w:rPr>
        <w:t>respectively. O</w:t>
      </w:r>
      <w:r w:rsidR="00D4091C" w:rsidRPr="000F350F">
        <w:rPr>
          <w:rFonts w:cs="Times New Roman" w:hint="eastAsia"/>
          <w:shd w:val="clear" w:color="auto" w:fill="FFFFFF"/>
        </w:rPr>
        <w:t>ther</w:t>
      </w:r>
      <w:r w:rsidR="00D4091C" w:rsidRPr="000F350F">
        <w:rPr>
          <w:rFonts w:cs="Times New Roman"/>
          <w:shd w:val="clear" w:color="auto" w:fill="FFFFFF"/>
        </w:rPr>
        <w:t xml:space="preserve"> </w:t>
      </w:r>
      <w:r w:rsidR="00D4091C" w:rsidRPr="000F350F">
        <w:rPr>
          <w:rFonts w:cs="Times New Roman" w:hint="eastAsia"/>
          <w:shd w:val="clear" w:color="auto" w:fill="FFFFFF"/>
        </w:rPr>
        <w:t>provinces</w:t>
      </w:r>
      <w:r w:rsidR="00D4091C" w:rsidRPr="000F350F">
        <w:rPr>
          <w:rFonts w:cs="Times New Roman"/>
          <w:shd w:val="clear" w:color="auto" w:fill="FFFFFF"/>
        </w:rPr>
        <w:t xml:space="preserve"> </w:t>
      </w:r>
      <w:r w:rsidR="00D4091C" w:rsidRPr="000F350F">
        <w:rPr>
          <w:rFonts w:cs="Times New Roman" w:hint="eastAsia"/>
          <w:shd w:val="clear" w:color="auto" w:fill="FFFFFF"/>
        </w:rPr>
        <w:t>ranged</w:t>
      </w:r>
      <w:r w:rsidR="00D4091C" w:rsidRPr="000F350F">
        <w:rPr>
          <w:rFonts w:cs="Times New Roman"/>
          <w:shd w:val="clear" w:color="auto" w:fill="FFFFFF"/>
        </w:rPr>
        <w:t xml:space="preserve"> </w:t>
      </w:r>
      <w:r w:rsidR="00D4091C" w:rsidRPr="000F350F">
        <w:rPr>
          <w:rFonts w:cs="Times New Roman" w:hint="eastAsia"/>
          <w:shd w:val="clear" w:color="auto" w:fill="FFFFFF"/>
        </w:rPr>
        <w:t>from</w:t>
      </w:r>
      <w:r w:rsidR="00D4091C" w:rsidRPr="000F350F">
        <w:rPr>
          <w:rFonts w:cs="Times New Roman"/>
          <w:shd w:val="clear" w:color="auto" w:fill="FFFFFF"/>
        </w:rPr>
        <w:t xml:space="preserve"> </w:t>
      </w:r>
      <w:r w:rsidR="00D4091C" w:rsidRPr="000F350F">
        <w:rPr>
          <w:rFonts w:cs="Times New Roman" w:hint="eastAsia"/>
          <w:shd w:val="clear" w:color="auto" w:fill="FFFFFF"/>
        </w:rPr>
        <w:t>0.05</w:t>
      </w:r>
      <w:r w:rsidR="00D4091C" w:rsidRPr="000F350F">
        <w:rPr>
          <w:rFonts w:cs="Times New Roman"/>
          <w:shd w:val="clear" w:color="auto" w:fill="FFFFFF"/>
        </w:rPr>
        <w:t xml:space="preserve"> to </w:t>
      </w:r>
      <w:r w:rsidR="00D4091C" w:rsidRPr="000F350F">
        <w:rPr>
          <w:rFonts w:cs="Times New Roman" w:hint="eastAsia"/>
          <w:shd w:val="clear" w:color="auto" w:fill="FFFFFF"/>
        </w:rPr>
        <w:t>1.45</w:t>
      </w:r>
      <w:r w:rsidR="00DA4551">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sidRPr="00A1789D">
        <w:rPr>
          <w:rFonts w:cs="Times New Roman"/>
          <w:shd w:val="clear" w:color="auto" w:fill="FFFFFF"/>
        </w:rPr>
        <w:t>(</w:t>
      </w:r>
      <w:r w:rsidR="00D4091C" w:rsidRPr="00A1789D">
        <w:rPr>
          <w:rFonts w:cs="Times New Roman"/>
          <w:b/>
          <w:bCs/>
          <w:shd w:val="clear" w:color="auto" w:fill="FFFFFF"/>
        </w:rPr>
        <w:t>Fig</w:t>
      </w:r>
      <w:r w:rsidR="00FA3D8C" w:rsidRPr="00A1789D">
        <w:rPr>
          <w:rFonts w:cs="Times New Roman"/>
          <w:b/>
          <w:bCs/>
          <w:shd w:val="clear" w:color="auto" w:fill="FFFFFF"/>
        </w:rPr>
        <w:t>.</w:t>
      </w:r>
      <w:r w:rsidR="00D4091C" w:rsidRPr="00A1789D">
        <w:rPr>
          <w:rFonts w:cs="Times New Roman"/>
          <w:b/>
          <w:bCs/>
          <w:shd w:val="clear" w:color="auto" w:fill="FFFFFF"/>
        </w:rPr>
        <w:t xml:space="preserve"> </w:t>
      </w:r>
      <w:r w:rsidR="00E37B0F">
        <w:rPr>
          <w:rFonts w:cs="Times New Roman"/>
          <w:b/>
          <w:bCs/>
          <w:shd w:val="clear" w:color="auto" w:fill="FFFFFF"/>
        </w:rPr>
        <w:t>5</w:t>
      </w:r>
      <w:r w:rsidR="00FA3D8C" w:rsidRPr="00A1789D">
        <w:rPr>
          <w:rFonts w:cs="Times New Roman"/>
          <w:b/>
          <w:bCs/>
          <w:shd w:val="clear" w:color="auto" w:fill="FFFFFF"/>
        </w:rPr>
        <w:t>.</w:t>
      </w:r>
      <w:r w:rsidR="00D4091C" w:rsidRPr="00A1789D">
        <w:rPr>
          <w:rFonts w:cs="Times New Roman"/>
          <w:shd w:val="clear" w:color="auto" w:fill="FFFFFF"/>
        </w:rPr>
        <w:t>).</w:t>
      </w:r>
    </w:p>
    <w:p w14:paraId="1340B86C" w14:textId="01C27D21" w:rsidR="009D19EA" w:rsidRDefault="009D19EA" w:rsidP="009D19EA">
      <w:pPr>
        <w:ind w:firstLine="480"/>
      </w:pPr>
      <w:commentRangeStart w:id="238"/>
      <w:r w:rsidRPr="000F350F">
        <w:t>Fig</w:t>
      </w:r>
      <w:r w:rsidR="00FA3D8C">
        <w:t>.</w:t>
      </w:r>
      <w:r w:rsidRPr="000F350F">
        <w:t xml:space="preserve"> </w:t>
      </w:r>
      <w:r w:rsidR="00E37B0F">
        <w:t>6</w:t>
      </w:r>
      <w:r w:rsidR="00FA3D8C">
        <w:t>.</w:t>
      </w:r>
      <w:r w:rsidRPr="000F350F">
        <w:t xml:space="preserve"> </w:t>
      </w:r>
      <w:commentRangeEnd w:id="238"/>
      <w:r w:rsidR="00161730">
        <w:rPr>
          <w:rStyle w:val="a7"/>
        </w:rPr>
        <w:commentReference w:id="238"/>
      </w:r>
      <w:r w:rsidRPr="000F350F">
        <w:t xml:space="preserve">illustrates </w:t>
      </w:r>
      <w:r w:rsidR="008A29FC">
        <w:t>GHG</w:t>
      </w:r>
      <w:r w:rsidRPr="000F350F">
        <w:t xml:space="preserve"> emissions from sludge treatment and disposal under the five SSP pathways. </w:t>
      </w:r>
      <w:r w:rsidR="008A29FC">
        <w:t>GHG</w:t>
      </w:r>
      <w:r w:rsidRPr="000F350F">
        <w:t xml:space="preserve"> emissions will increase</w:t>
      </w:r>
      <w:r w:rsidR="00DA4551">
        <w:t xml:space="preserve"> under all five pathways</w:t>
      </w:r>
      <w:r w:rsidRPr="000F350F">
        <w:t xml:space="preserve">, with growth rates ranging from 10% to 50%. The sludge disposal method is an important factor affecting </w:t>
      </w:r>
      <w:r w:rsidR="008A29FC">
        <w:t>GHG</w:t>
      </w:r>
      <w:r w:rsidRPr="000F350F">
        <w:t xml:space="preserve"> emission</w:t>
      </w:r>
      <w:r>
        <w:t>s</w:t>
      </w:r>
      <w:r w:rsidRPr="000F350F">
        <w:t xml:space="preserve">. </w:t>
      </w:r>
      <w:r w:rsidR="00713883">
        <w:t>Landfills</w:t>
      </w:r>
      <w:r w:rsidRPr="000F350F">
        <w:t xml:space="preserve"> not only </w:t>
      </w:r>
      <w:r w:rsidR="00713883">
        <w:t>consume</w:t>
      </w:r>
      <w:r w:rsidRPr="000F350F">
        <w:t xml:space="preserve"> </w:t>
      </w:r>
      <w:r w:rsidR="00E37B0F" w:rsidRPr="000F350F">
        <w:t>many</w:t>
      </w:r>
      <w:r w:rsidRPr="000F350F">
        <w:t xml:space="preserve"> land resources but </w:t>
      </w:r>
      <w:r w:rsidR="002D171B">
        <w:t xml:space="preserve">may </w:t>
      </w:r>
      <w:r w:rsidRPr="000F350F">
        <w:t xml:space="preserve">also </w:t>
      </w:r>
      <w:r w:rsidR="002D171B">
        <w:t>pollute</w:t>
      </w:r>
      <w:r w:rsidRPr="000F350F">
        <w:t xml:space="preserve"> groundwater and </w:t>
      </w:r>
      <w:r w:rsidR="002D171B">
        <w:t>adversely</w:t>
      </w:r>
      <w:r w:rsidR="002D171B" w:rsidRPr="000F350F">
        <w:t xml:space="preserve"> </w:t>
      </w:r>
      <w:r w:rsidRPr="000F350F">
        <w:t>affect human health. Therefore, this disposal method will be restricted in the future</w:t>
      </w:r>
      <w:r>
        <w:t>.</w:t>
      </w:r>
      <w:r w:rsidRPr="000F350F">
        <w:t xml:space="preserve"> Incineration lead</w:t>
      </w:r>
      <w:r>
        <w:t>s</w:t>
      </w:r>
      <w:r w:rsidRPr="000F350F">
        <w:t xml:space="preserve"> to a large </w:t>
      </w:r>
      <w:r w:rsidR="008A29FC">
        <w:t>number</w:t>
      </w:r>
      <w:r w:rsidRPr="000F350F">
        <w:t xml:space="preserve"> of </w:t>
      </w:r>
      <w:r w:rsidR="008A29FC">
        <w:t>GHG</w:t>
      </w:r>
      <w:r w:rsidRPr="000F350F">
        <w:t xml:space="preserve"> emissions, but at present</w:t>
      </w:r>
      <w:r w:rsidR="00A248AF">
        <w:t>,</w:t>
      </w:r>
      <w:r w:rsidRPr="000F350F">
        <w:t xml:space="preserve"> about 15% of sludge is treated and incinerated directly. The use of sludge for building materials requires incineration treatment, which also has the disadvantage of wasting the chemical elements in sludge (</w:t>
      </w:r>
      <w:proofErr w:type="spellStart"/>
      <w:r w:rsidR="00627A31">
        <w:fldChar w:fldCharType="begin"/>
      </w:r>
      <w:r w:rsidR="00627A31">
        <w:instrText xml:space="preserve"> HYPERLINK \l "l4" </w:instrText>
      </w:r>
      <w:r w:rsidR="00627A31">
        <w:fldChar w:fldCharType="separate"/>
      </w:r>
      <w:r w:rsidRPr="00A277A2">
        <w:rPr>
          <w:rStyle w:val="af9"/>
          <w:u w:val="none"/>
        </w:rPr>
        <w:t>Jin</w:t>
      </w:r>
      <w:proofErr w:type="spellEnd"/>
      <w:r w:rsidRPr="00A277A2">
        <w:rPr>
          <w:rStyle w:val="af9"/>
          <w:u w:val="none"/>
        </w:rPr>
        <w:t xml:space="preserve"> et al., 2014</w:t>
      </w:r>
      <w:r w:rsidR="00627A31">
        <w:rPr>
          <w:rStyle w:val="af9"/>
          <w:u w:val="none"/>
        </w:rPr>
        <w:fldChar w:fldCharType="end"/>
      </w:r>
      <w:r w:rsidRPr="000F350F">
        <w:t>). Land</w:t>
      </w:r>
      <w:r w:rsidR="004C5662">
        <w:t xml:space="preserve"> </w:t>
      </w:r>
      <w:r w:rsidR="004C5662">
        <w:rPr>
          <w:rFonts w:hint="eastAsia"/>
        </w:rPr>
        <w:t>application</w:t>
      </w:r>
      <w:r w:rsidRPr="000F350F">
        <w:t xml:space="preserve">, such as composting, will be an important </w:t>
      </w:r>
      <w:r w:rsidR="00DA4551">
        <w:t>method</w:t>
      </w:r>
      <w:r w:rsidRPr="000F350F">
        <w:t xml:space="preserve"> </w:t>
      </w:r>
      <w:r w:rsidR="002D171B">
        <w:t>for</w:t>
      </w:r>
      <w:r w:rsidR="002D171B" w:rsidRPr="000F350F">
        <w:t xml:space="preserve"> </w:t>
      </w:r>
      <w:r w:rsidRPr="000F350F">
        <w:t xml:space="preserve">sludge resource utilization in the future </w:t>
      </w:r>
      <w:r>
        <w:t>and</w:t>
      </w:r>
      <w:r w:rsidRPr="000F350F">
        <w:t xml:space="preserve"> can reduce </w:t>
      </w:r>
      <w:r w:rsidR="008A29FC">
        <w:t>GHG</w:t>
      </w:r>
      <w:r w:rsidRPr="000F350F">
        <w:t xml:space="preserve"> emissions from sludge disposal by more than 90% compared to incineration.</w:t>
      </w:r>
    </w:p>
    <w:p w14:paraId="18C03910" w14:textId="0AE3BA8D" w:rsidR="00101EDC" w:rsidRPr="000F350F" w:rsidRDefault="00101EDC" w:rsidP="00101EDC">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LCD) scenario </w:t>
      </w:r>
      <w:r>
        <w:rPr>
          <w:rFonts w:cs="Times New Roman"/>
          <w:shd w:val="clear" w:color="auto" w:fill="FFFFFF"/>
        </w:rPr>
        <w:t>to simulate the effective methods to optimize sludge treatment</w:t>
      </w:r>
      <w:r w:rsidR="00BA1341">
        <w:rPr>
          <w:rFonts w:cs="Times New Roman"/>
          <w:shd w:val="clear" w:color="auto" w:fill="FFFFFF"/>
        </w:rPr>
        <w:t>,</w:t>
      </w:r>
      <w:r>
        <w:rPr>
          <w:rFonts w:cs="Times New Roman"/>
          <w:shd w:val="clear" w:color="auto" w:fill="FFFFFF"/>
        </w:rPr>
        <w:t xml:space="preserve"> </w:t>
      </w:r>
      <w:r w:rsidR="00BA1341">
        <w:rPr>
          <w:rFonts w:cs="Times New Roman"/>
          <w:shd w:val="clear" w:color="auto" w:fill="FFFFFF"/>
        </w:rPr>
        <w:t>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rsidR="00BA1341">
        <w:t xml:space="preserve">and which effectively reduced </w:t>
      </w:r>
      <w:r>
        <w:t xml:space="preserve">GHG </w:t>
      </w:r>
      <w:r w:rsidRPr="000F350F">
        <w:t>emission</w:t>
      </w:r>
      <w:r>
        <w:t>s</w:t>
      </w:r>
      <w:r w:rsidRPr="000F350F">
        <w:t xml:space="preserve"> (Fi</w:t>
      </w:r>
      <w:r>
        <w:t>g.</w:t>
      </w:r>
      <w:r w:rsidRPr="000F350F">
        <w:t xml:space="preserve"> </w:t>
      </w:r>
      <w:r>
        <w:t>7.</w:t>
      </w:r>
      <w:r w:rsidRPr="000F350F">
        <w:rPr>
          <w:rFonts w:hint="eastAsia"/>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w:t>
      </w:r>
      <w:r w:rsidR="00F96E43">
        <w:t>The s</w:t>
      </w:r>
      <w:r>
        <w:t xml:space="preserve">ignificant potential </w:t>
      </w:r>
      <w:r w:rsidR="00F96E43">
        <w:t xml:space="preserve">reduction in </w:t>
      </w:r>
      <w:r>
        <w:t xml:space="preserve">GHG </w:t>
      </w:r>
      <w:r w:rsidR="00F96E43">
        <w:t xml:space="preserve">emissions </w:t>
      </w:r>
      <w:r>
        <w:t>shows the effectiveness of improving sludge disposal methods.</w:t>
      </w:r>
    </w:p>
    <w:p w14:paraId="1FFAD3B4" w14:textId="39AB64CC" w:rsidR="00A277A2" w:rsidRDefault="00A277A2" w:rsidP="00A277A2">
      <w:pPr>
        <w:pStyle w:val="2"/>
        <w:rPr>
          <w:rFonts w:eastAsiaTheme="minorEastAsia"/>
        </w:rPr>
      </w:pPr>
      <w:r>
        <w:lastRenderedPageBreak/>
        <w:t xml:space="preserve">3.5. </w:t>
      </w:r>
      <w:r>
        <w:rPr>
          <w:rFonts w:eastAsia="宋体"/>
        </w:rPr>
        <w:t>Policy Implications</w:t>
      </w:r>
    </w:p>
    <w:p w14:paraId="5E0F1D4D" w14:textId="520BD946" w:rsidR="00101EDC" w:rsidRDefault="00101EDC" w:rsidP="00101EDC">
      <w:pPr>
        <w:ind w:firstLineChars="0" w:firstLine="420"/>
      </w:pPr>
      <w:r>
        <w:rPr>
          <w:noProof/>
        </w:rPr>
        <mc:AlternateContent>
          <mc:Choice Requires="wpg">
            <w:drawing>
              <wp:anchor distT="0" distB="0" distL="114300" distR="114300" simplePos="0" relativeHeight="251721728" behindDoc="0" locked="0" layoutInCell="1" allowOverlap="1" wp14:anchorId="04E3ECD1" wp14:editId="3700B93C">
                <wp:simplePos x="0" y="0"/>
                <wp:positionH relativeFrom="column">
                  <wp:posOffset>-676275</wp:posOffset>
                </wp:positionH>
                <wp:positionV relativeFrom="paragraph">
                  <wp:posOffset>2929306</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0310" cy="5305425"/>
                          <a:chOff x="0" y="29"/>
                          <a:chExt cx="62909" cy="48365"/>
                        </a:xfrm>
                      </wpg:grpSpPr>
                      <pic:pic xmlns:pic="http://schemas.openxmlformats.org/drawingml/2006/picture">
                        <pic:nvPicPr>
                          <pic:cNvPr id="5" name="图片 19"/>
                          <pic:cNvPicPr>
                            <a:picLocks/>
                          </pic:cNvPicPr>
                        </pic:nvPicPr>
                        <pic:blipFill>
                          <a:blip r:embed="rId45" cstate="email">
                            <a:extLst>
                              <a:ext uri="{28A0092B-C50C-407E-A947-70E740481C1C}">
                                <a14:useLocalDpi xmlns:a14="http://schemas.microsoft.com/office/drawing/2010/main"/>
                              </a:ext>
                            </a:extLst>
                          </a:blip>
                          <a:srcRect/>
                          <a:stretch/>
                        </pic:blipFill>
                        <pic:spPr bwMode="auto">
                          <a:xfrm>
                            <a:off x="4194" y="29"/>
                            <a:ext cx="55626" cy="42163"/>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E3ECD1" id="组合 29" o:spid="_x0000_s1041" style="position:absolute;left:0;text-align:left;margin-left:-53.25pt;margin-top:230.65pt;width:495.3pt;height:417.75pt;z-index:251721728;mso-position-horizontal-relative:text;mso-position-vertical-relative:text;mso-width-relative:margin;mso-height-relative:margin" coordorigin=",29" coordsize="62909,4836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">
                <v:shape id="图片 19" o:spid="_x0000_s1042" type="#_x0000_t75" style="position:absolute;left:4194;top:29;width:55626;height:421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">
                  <v:imagedata r:id="rId46"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v:textbox>
                </v:shape>
                <w10:wrap type="square"/>
              </v:group>
            </w:pict>
          </mc:Fallback>
        </mc:AlternateContent>
      </w: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w:t>
      </w:r>
      <w:r w:rsidR="00F96E43">
        <w:t>s</w:t>
      </w:r>
      <w:r>
        <w:t xml:space="preserve"> up in </w:t>
      </w:r>
      <w:r w:rsidRPr="000F350F">
        <w:rPr>
          <w:rFonts w:hint="eastAsia"/>
        </w:rPr>
        <w:t>l</w:t>
      </w:r>
      <w:r w:rsidRPr="000F350F">
        <w:t xml:space="preserve">andfill </w:t>
      </w:r>
      <w:r>
        <w:t>sites</w:t>
      </w:r>
      <w:r w:rsidRPr="000F350F">
        <w:t xml:space="preserve">. As sludge generation rises, </w:t>
      </w:r>
      <w:r>
        <w:t xml:space="preserve">other disposal </w:t>
      </w:r>
      <w:r w:rsidR="00F96E43">
        <w:t>methods</w:t>
      </w:r>
      <w:r w:rsidR="00F96E43"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sidR="00676730">
        <w:rPr>
          <w:rFonts w:cs="Times New Roman"/>
        </w:rPr>
        <w:t>Given</w:t>
      </w:r>
      <w:r w:rsidR="00676730" w:rsidRPr="00FC0A99">
        <w:rPr>
          <w:rFonts w:cs="Times New Roman"/>
        </w:rPr>
        <w:t xml:space="preserve"> </w:t>
      </w:r>
      <w:r w:rsidRPr="00FC0A99">
        <w:rPr>
          <w:rFonts w:cs="Times New Roman"/>
        </w:rPr>
        <w:t>the</w:t>
      </w:r>
      <w:r w:rsidR="00676730">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sidR="00676730">
        <w:rPr>
          <w:rFonts w:cs="Times New Roman"/>
        </w:rPr>
        <w:t>changes in</w:t>
      </w:r>
      <w:r w:rsidRPr="00FC0A99">
        <w:rPr>
          <w:rFonts w:cs="Times New Roman"/>
        </w:rPr>
        <w:t xml:space="preserve"> dietary structure and </w:t>
      </w:r>
      <w:r w:rsidR="00676730">
        <w:rPr>
          <w:rFonts w:cs="Times New Roman"/>
        </w:rPr>
        <w:t xml:space="preserve">more </w:t>
      </w:r>
      <w:r w:rsidRPr="00FC0A99">
        <w:rPr>
          <w:rFonts w:cs="Times New Roman"/>
        </w:rPr>
        <w:t xml:space="preserve">compact </w:t>
      </w:r>
      <w:r w:rsidR="00676730">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44CF53BD" w14:textId="2B9B24ED" w:rsidR="00101EDC" w:rsidRPr="000F350F" w:rsidRDefault="00101EDC" w:rsidP="00101EDC">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60CC5A9E" w14:textId="6FF52CE6" w:rsidR="00101EDC" w:rsidRPr="000F350F" w:rsidRDefault="00101EDC" w:rsidP="00101EDC">
      <w:pPr>
        <w:ind w:firstLine="480"/>
      </w:pPr>
      <w:r w:rsidRPr="000F350F">
        <w:lastRenderedPageBreak/>
        <w:t xml:space="preserve">In summary, to control the growth of </w:t>
      </w:r>
      <w:r>
        <w:t>GHG</w:t>
      </w:r>
      <w:r w:rsidRPr="000F350F">
        <w:t xml:space="preserve"> emissions from sludge,</w:t>
      </w:r>
      <w:r w:rsidR="00F96E43">
        <w:t xml:space="preserve"> effective tools include measures to</w:t>
      </w:r>
      <w:r w:rsidRPr="000F350F">
        <w:t xml:space="preserve"> introduc</w:t>
      </w:r>
      <w:r w:rsidR="00F96E43">
        <w:t>e</w:t>
      </w:r>
      <w:r w:rsidRPr="000F350F">
        <w:t xml:space="preserve"> AD </w:t>
      </w:r>
      <w:r w:rsidR="00F96E43">
        <w:t xml:space="preserve">and to </w:t>
      </w:r>
      <w:r w:rsidRPr="000F350F">
        <w:t xml:space="preserve">change sludge emissions. The </w:t>
      </w:r>
      <w:r w:rsidR="0099253A">
        <w:t>growth</w:t>
      </w:r>
      <w:r w:rsidR="0099253A" w:rsidRPr="000F350F">
        <w:t xml:space="preserve"> </w:t>
      </w:r>
      <w:r w:rsidRPr="000F350F">
        <w:t xml:space="preserve">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t xml:space="preserve">Table 3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580BEC17" w14:textId="52137305" w:rsidR="00034E4F" w:rsidRPr="00062D4D" w:rsidRDefault="00034E4F" w:rsidP="007B0ED5">
      <w:pPr>
        <w:pStyle w:val="aa"/>
        <w:keepNext/>
        <w:spacing w:line="240" w:lineRule="auto"/>
        <w:ind w:firstLineChars="0" w:firstLine="0"/>
        <w:rPr>
          <w:rFonts w:ascii="Times New Roman" w:hAnsi="Times New Roman" w:cs="Times New Roman"/>
          <w:sz w:val="18"/>
          <w:szCs w:val="18"/>
        </w:rPr>
      </w:pPr>
      <w:r w:rsidRPr="00062D4D">
        <w:rPr>
          <w:rFonts w:ascii="Times New Roman" w:hAnsi="Times New Roman" w:cs="Times New Roman"/>
          <w:b/>
          <w:bCs/>
        </w:rPr>
        <w:t>Tab</w:t>
      </w:r>
      <w:r>
        <w:rPr>
          <w:rFonts w:ascii="Times New Roman" w:hAnsi="Times New Roman" w:cs="Times New Roman"/>
          <w:b/>
          <w:bCs/>
        </w:rPr>
        <w:t>le</w:t>
      </w:r>
      <w:r w:rsidRPr="00062D4D">
        <w:rPr>
          <w:rFonts w:ascii="Times New Roman" w:hAnsi="Times New Roman" w:cs="Times New Roman"/>
          <w:b/>
          <w:bCs/>
        </w:rPr>
        <w:t xml:space="preserve">. </w:t>
      </w:r>
      <w:r w:rsidR="00ED22E0">
        <w:rPr>
          <w:rFonts w:ascii="Times New Roman" w:hAnsi="Times New Roman" w:cs="Times New Roman"/>
          <w:b/>
          <w:bCs/>
        </w:rPr>
        <w:t>3</w:t>
      </w:r>
      <w:r w:rsidRPr="00062D4D">
        <w:rPr>
          <w:rFonts w:ascii="Times New Roman" w:hAnsi="Times New Roman" w:cs="Times New Roman"/>
          <w:sz w:val="18"/>
          <w:szCs w:val="18"/>
        </w:rPr>
        <w:t xml:space="preserve"> </w:t>
      </w:r>
      <w:r w:rsidR="009D19EA">
        <w:rPr>
          <w:rFonts w:ascii="Times New Roman" w:hAnsi="Times New Roman" w:cs="Times New Roman"/>
          <w:sz w:val="18"/>
          <w:szCs w:val="18"/>
        </w:rPr>
        <w:t>Required p</w:t>
      </w:r>
      <w:r w:rsidR="009D19EA" w:rsidRPr="000F350F">
        <w:rPr>
          <w:rFonts w:ascii="Times New Roman" w:hAnsi="Times New Roman" w:cs="Times New Roman"/>
          <w:sz w:val="18"/>
          <w:szCs w:val="18"/>
        </w:rPr>
        <w:t>revalence of AD in 20</w:t>
      </w:r>
      <w:r w:rsidR="006960EF">
        <w:rPr>
          <w:rFonts w:ascii="Times New Roman" w:hAnsi="Times New Roman" w:cs="Times New Roman"/>
          <w:sz w:val="18"/>
          <w:szCs w:val="18"/>
        </w:rPr>
        <w:t>60</w:t>
      </w:r>
      <w:r w:rsidR="009D19EA" w:rsidRPr="000F350F">
        <w:rPr>
          <w:rFonts w:ascii="Times New Roman" w:hAnsi="Times New Roman" w:cs="Times New Roman"/>
          <w:sz w:val="18"/>
          <w:szCs w:val="18"/>
        </w:rPr>
        <w:t xml:space="preserve"> </w:t>
      </w:r>
      <w:r w:rsidR="009D19EA">
        <w:rPr>
          <w:rFonts w:ascii="Times New Roman" w:hAnsi="Times New Roman" w:cs="Times New Roman"/>
          <w:sz w:val="18"/>
          <w:szCs w:val="18"/>
        </w:rPr>
        <w:t>to achieve no change</w:t>
      </w:r>
      <w:r w:rsidR="009D19EA" w:rsidRPr="000F350F">
        <w:rPr>
          <w:rFonts w:ascii="Times New Roman" w:hAnsi="Times New Roman" w:cs="Times New Roman"/>
          <w:sz w:val="18"/>
          <w:szCs w:val="18"/>
        </w:rPr>
        <w:t xml:space="preserve"> </w:t>
      </w:r>
      <w:r w:rsidR="002433D6">
        <w:rPr>
          <w:rFonts w:ascii="Times New Roman" w:hAnsi="Times New Roman" w:cs="Times New Roman"/>
          <w:sz w:val="18"/>
          <w:szCs w:val="18"/>
        </w:rPr>
        <w:t xml:space="preserve">in </w:t>
      </w:r>
      <w:r w:rsidR="009D19EA" w:rsidRPr="000F350F">
        <w:rPr>
          <w:rFonts w:ascii="Times New Roman" w:hAnsi="Times New Roman" w:cs="Times New Roman"/>
          <w:sz w:val="18"/>
          <w:szCs w:val="18"/>
        </w:rPr>
        <w:t xml:space="preserve">sludge </w:t>
      </w:r>
      <w:r w:rsidR="008A29FC">
        <w:rPr>
          <w:rFonts w:ascii="Times New Roman" w:hAnsi="Times New Roman" w:cs="Times New Roman"/>
          <w:sz w:val="18"/>
          <w:szCs w:val="18"/>
        </w:rPr>
        <w:t>GHG</w:t>
      </w:r>
      <w:r w:rsidR="009D19EA" w:rsidRPr="000F350F">
        <w:rPr>
          <w:rFonts w:ascii="Times New Roman" w:hAnsi="Times New Roman" w:cs="Times New Roman"/>
          <w:sz w:val="18"/>
          <w:szCs w:val="18"/>
        </w:rPr>
        <w:t xml:space="preserve"> emissions </w:t>
      </w:r>
      <w:r w:rsidR="009D19EA">
        <w:rPr>
          <w:rFonts w:ascii="Times New Roman" w:hAnsi="Times New Roman" w:cs="Times New Roman"/>
          <w:sz w:val="18"/>
          <w:szCs w:val="18"/>
        </w:rPr>
        <w:t>from</w:t>
      </w:r>
      <w:r w:rsidR="009D19EA" w:rsidRPr="000F350F">
        <w:rPr>
          <w:rFonts w:ascii="Times New Roman" w:hAnsi="Times New Roman" w:cs="Times New Roman"/>
          <w:sz w:val="18"/>
          <w:szCs w:val="18"/>
        </w:rPr>
        <w:t xml:space="preserve"> 2017</w:t>
      </w:r>
      <w:r w:rsidR="0019230F">
        <w:rPr>
          <w:rFonts w:ascii="Times New Roman" w:hAnsi="Times New Roman" w:cs="Times New Roman"/>
          <w:sz w:val="18"/>
          <w:szCs w:val="18"/>
        </w:rPr>
        <w:t xml:space="preserve"> </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9694F" w:rsidRPr="0039694F" w14:paraId="5924BDBB" w14:textId="77777777" w:rsidTr="007B0ED5">
        <w:trPr>
          <w:cantSplit/>
          <w:trHeight w:val="284"/>
        </w:trPr>
        <w:tc>
          <w:tcPr>
            <w:tcW w:w="1672" w:type="dxa"/>
            <w:tcBorders>
              <w:top w:val="single" w:sz="12" w:space="0" w:color="auto"/>
              <w:bottom w:val="single" w:sz="8" w:space="0" w:color="auto"/>
            </w:tcBorders>
          </w:tcPr>
          <w:p w14:paraId="5C6D1648" w14:textId="77777777" w:rsidR="0039694F" w:rsidRPr="0039694F" w:rsidRDefault="0039694F" w:rsidP="0039694F">
            <w:pPr>
              <w:pStyle w:val="ac"/>
              <w:widowControl/>
              <w:ind w:firstLine="422"/>
              <w:rPr>
                <w:rFonts w:ascii="Times New Roman" w:hAnsi="Times New Roman"/>
                <w:b/>
                <w:bCs/>
                <w:sz w:val="21"/>
                <w:szCs w:val="21"/>
                <w:lang w:eastAsia="zh-CN"/>
              </w:rPr>
            </w:pPr>
          </w:p>
        </w:tc>
        <w:tc>
          <w:tcPr>
            <w:tcW w:w="1673" w:type="dxa"/>
            <w:tcBorders>
              <w:top w:val="single" w:sz="12" w:space="0" w:color="auto"/>
              <w:bottom w:val="single" w:sz="8" w:space="0" w:color="auto"/>
            </w:tcBorders>
          </w:tcPr>
          <w:p w14:paraId="5FFC9F85" w14:textId="18417FFD"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7980A993" w14:textId="577F684C"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57F65AB2" w14:textId="2CFDE714"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210246E4" w14:textId="59462F49"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005F4DAD">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roofErr w:type="gramStart"/>
            <w:r w:rsidR="004061AF">
              <w:rPr>
                <w:rFonts w:ascii="Times New Roman" w:hAnsi="Times New Roman"/>
                <w:b/>
                <w:bCs/>
                <w:sz w:val="21"/>
                <w:szCs w:val="21"/>
                <w:lang w:eastAsia="zh-CN"/>
              </w:rPr>
              <w:t>%)</w:t>
            </w:r>
            <w:r w:rsidR="007B0ED5">
              <w:rPr>
                <w:rFonts w:ascii="Times New Roman" w:hAnsi="Times New Roman"/>
                <w:b/>
                <w:bCs/>
                <w:sz w:val="21"/>
                <w:szCs w:val="21"/>
                <w:lang w:eastAsia="zh-CN"/>
              </w:rPr>
              <w:t>*</w:t>
            </w:r>
            <w:proofErr w:type="gramEnd"/>
          </w:p>
        </w:tc>
      </w:tr>
      <w:tr w:rsidR="0039694F" w:rsidRPr="0039694F" w14:paraId="4A759DD0" w14:textId="77777777" w:rsidTr="007B0ED5">
        <w:trPr>
          <w:cantSplit/>
          <w:trHeight w:val="284"/>
        </w:trPr>
        <w:tc>
          <w:tcPr>
            <w:tcW w:w="1672" w:type="dxa"/>
            <w:tcBorders>
              <w:top w:val="single" w:sz="8" w:space="0" w:color="auto"/>
              <w:bottom w:val="nil"/>
            </w:tcBorders>
          </w:tcPr>
          <w:p w14:paraId="718F985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1</w:t>
            </w:r>
          </w:p>
        </w:tc>
        <w:tc>
          <w:tcPr>
            <w:tcW w:w="1673" w:type="dxa"/>
            <w:tcBorders>
              <w:top w:val="single" w:sz="8" w:space="0" w:color="auto"/>
              <w:bottom w:val="nil"/>
            </w:tcBorders>
          </w:tcPr>
          <w:p w14:paraId="2CD4CAB4" w14:textId="140274A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1</w:t>
            </w:r>
            <w:r w:rsidRPr="0039694F">
              <w:rPr>
                <w:rFonts w:ascii="Times New Roman" w:hAnsi="Times New Roman"/>
                <w:sz w:val="21"/>
                <w:szCs w:val="21"/>
                <w:lang w:eastAsia="zh-CN"/>
              </w:rPr>
              <w:t>8</w:t>
            </w:r>
          </w:p>
        </w:tc>
        <w:tc>
          <w:tcPr>
            <w:tcW w:w="1673" w:type="dxa"/>
            <w:tcBorders>
              <w:top w:val="single" w:sz="8" w:space="0" w:color="auto"/>
              <w:bottom w:val="nil"/>
            </w:tcBorders>
          </w:tcPr>
          <w:p w14:paraId="7A7127BD" w14:textId="7BF77866"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1</w:t>
            </w:r>
          </w:p>
        </w:tc>
        <w:tc>
          <w:tcPr>
            <w:tcW w:w="1673" w:type="dxa"/>
            <w:tcBorders>
              <w:top w:val="single" w:sz="8" w:space="0" w:color="auto"/>
              <w:bottom w:val="nil"/>
            </w:tcBorders>
          </w:tcPr>
          <w:p w14:paraId="620E8162" w14:textId="0BB104B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7</w:t>
            </w:r>
          </w:p>
        </w:tc>
        <w:tc>
          <w:tcPr>
            <w:tcW w:w="1673" w:type="dxa"/>
            <w:tcBorders>
              <w:top w:val="single" w:sz="8" w:space="0" w:color="auto"/>
              <w:bottom w:val="nil"/>
            </w:tcBorders>
          </w:tcPr>
          <w:p w14:paraId="61867307" w14:textId="02F017C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AAAD2B3" w14:textId="77777777" w:rsidTr="007B0ED5">
        <w:trPr>
          <w:cantSplit/>
          <w:trHeight w:val="284"/>
        </w:trPr>
        <w:tc>
          <w:tcPr>
            <w:tcW w:w="1672" w:type="dxa"/>
            <w:tcBorders>
              <w:top w:val="nil"/>
              <w:bottom w:val="nil"/>
            </w:tcBorders>
          </w:tcPr>
          <w:p w14:paraId="1D3419C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2</w:t>
            </w:r>
          </w:p>
        </w:tc>
        <w:tc>
          <w:tcPr>
            <w:tcW w:w="1673" w:type="dxa"/>
            <w:tcBorders>
              <w:top w:val="nil"/>
              <w:bottom w:val="nil"/>
            </w:tcBorders>
          </w:tcPr>
          <w:p w14:paraId="72CE436E" w14:textId="2C5DC24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2</w:t>
            </w:r>
            <w:r w:rsidRPr="0039694F">
              <w:rPr>
                <w:rFonts w:ascii="Times New Roman" w:hAnsi="Times New Roman"/>
                <w:sz w:val="21"/>
                <w:szCs w:val="21"/>
                <w:lang w:eastAsia="zh-CN"/>
              </w:rPr>
              <w:t>9</w:t>
            </w:r>
          </w:p>
        </w:tc>
        <w:tc>
          <w:tcPr>
            <w:tcW w:w="1673" w:type="dxa"/>
            <w:tcBorders>
              <w:top w:val="nil"/>
              <w:bottom w:val="nil"/>
            </w:tcBorders>
          </w:tcPr>
          <w:p w14:paraId="6DFDC620" w14:textId="6DF18BD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5</w:t>
            </w:r>
            <w:r w:rsidRPr="0039694F">
              <w:rPr>
                <w:rFonts w:ascii="Times New Roman" w:hAnsi="Times New Roman"/>
                <w:sz w:val="21"/>
                <w:szCs w:val="21"/>
                <w:lang w:eastAsia="zh-CN"/>
              </w:rPr>
              <w:t>5</w:t>
            </w:r>
          </w:p>
        </w:tc>
        <w:tc>
          <w:tcPr>
            <w:tcW w:w="1673" w:type="dxa"/>
            <w:tcBorders>
              <w:top w:val="nil"/>
              <w:bottom w:val="nil"/>
            </w:tcBorders>
          </w:tcPr>
          <w:p w14:paraId="3BA69A82" w14:textId="189FE934"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9</w:t>
            </w:r>
          </w:p>
        </w:tc>
        <w:tc>
          <w:tcPr>
            <w:tcW w:w="1673" w:type="dxa"/>
            <w:tcBorders>
              <w:top w:val="nil"/>
              <w:bottom w:val="nil"/>
            </w:tcBorders>
          </w:tcPr>
          <w:p w14:paraId="018241D3" w14:textId="7EF14C3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3E7AAB7F" w14:textId="77777777" w:rsidTr="007B0ED5">
        <w:trPr>
          <w:cantSplit/>
          <w:trHeight w:val="284"/>
        </w:trPr>
        <w:tc>
          <w:tcPr>
            <w:tcW w:w="1672" w:type="dxa"/>
            <w:tcBorders>
              <w:top w:val="nil"/>
              <w:bottom w:val="nil"/>
            </w:tcBorders>
          </w:tcPr>
          <w:p w14:paraId="06620D59"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3</w:t>
            </w:r>
          </w:p>
        </w:tc>
        <w:tc>
          <w:tcPr>
            <w:tcW w:w="1673" w:type="dxa"/>
            <w:tcBorders>
              <w:top w:val="nil"/>
              <w:bottom w:val="nil"/>
            </w:tcBorders>
          </w:tcPr>
          <w:p w14:paraId="7AA6CD98" w14:textId="25B7AC4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8</w:t>
            </w:r>
          </w:p>
        </w:tc>
        <w:tc>
          <w:tcPr>
            <w:tcW w:w="1673" w:type="dxa"/>
            <w:tcBorders>
              <w:top w:val="nil"/>
              <w:bottom w:val="nil"/>
            </w:tcBorders>
          </w:tcPr>
          <w:p w14:paraId="6C2A3E3F" w14:textId="659A0D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4</w:t>
            </w:r>
          </w:p>
        </w:tc>
        <w:tc>
          <w:tcPr>
            <w:tcW w:w="1673" w:type="dxa"/>
            <w:tcBorders>
              <w:top w:val="nil"/>
              <w:bottom w:val="nil"/>
            </w:tcBorders>
          </w:tcPr>
          <w:p w14:paraId="2BA2E4CF" w14:textId="7D726EE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2</w:t>
            </w:r>
          </w:p>
        </w:tc>
        <w:tc>
          <w:tcPr>
            <w:tcW w:w="1673" w:type="dxa"/>
            <w:tcBorders>
              <w:top w:val="nil"/>
              <w:bottom w:val="nil"/>
            </w:tcBorders>
          </w:tcPr>
          <w:p w14:paraId="23309EA9" w14:textId="74E7832F"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305939F" w14:textId="77777777" w:rsidTr="007B0ED5">
        <w:trPr>
          <w:cantSplit/>
          <w:trHeight w:val="284"/>
        </w:trPr>
        <w:tc>
          <w:tcPr>
            <w:tcW w:w="1672" w:type="dxa"/>
            <w:tcBorders>
              <w:top w:val="nil"/>
              <w:bottom w:val="nil"/>
            </w:tcBorders>
          </w:tcPr>
          <w:p w14:paraId="0311F6B7"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4</w:t>
            </w:r>
          </w:p>
        </w:tc>
        <w:tc>
          <w:tcPr>
            <w:tcW w:w="1673" w:type="dxa"/>
            <w:tcBorders>
              <w:top w:val="nil"/>
              <w:bottom w:val="nil"/>
            </w:tcBorders>
          </w:tcPr>
          <w:p w14:paraId="63327A35" w14:textId="2BE4579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0</w:t>
            </w:r>
          </w:p>
        </w:tc>
        <w:tc>
          <w:tcPr>
            <w:tcW w:w="1673" w:type="dxa"/>
            <w:tcBorders>
              <w:top w:val="nil"/>
              <w:bottom w:val="nil"/>
            </w:tcBorders>
          </w:tcPr>
          <w:p w14:paraId="22873826" w14:textId="078C59B9"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4</w:t>
            </w:r>
          </w:p>
        </w:tc>
        <w:tc>
          <w:tcPr>
            <w:tcW w:w="1673" w:type="dxa"/>
            <w:tcBorders>
              <w:top w:val="nil"/>
              <w:bottom w:val="nil"/>
            </w:tcBorders>
          </w:tcPr>
          <w:p w14:paraId="3881BBB5" w14:textId="704F1E0D"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1</w:t>
            </w:r>
          </w:p>
        </w:tc>
        <w:tc>
          <w:tcPr>
            <w:tcW w:w="1673" w:type="dxa"/>
            <w:tcBorders>
              <w:top w:val="nil"/>
              <w:bottom w:val="nil"/>
            </w:tcBorders>
          </w:tcPr>
          <w:p w14:paraId="640AE78B" w14:textId="599E9C3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56562A84" w14:textId="77777777" w:rsidTr="007B0ED5">
        <w:trPr>
          <w:cantSplit/>
          <w:trHeight w:val="284"/>
        </w:trPr>
        <w:tc>
          <w:tcPr>
            <w:tcW w:w="1672" w:type="dxa"/>
            <w:tcBorders>
              <w:top w:val="nil"/>
              <w:bottom w:val="single" w:sz="12" w:space="0" w:color="auto"/>
            </w:tcBorders>
          </w:tcPr>
          <w:p w14:paraId="37FD411C"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5</w:t>
            </w:r>
          </w:p>
        </w:tc>
        <w:tc>
          <w:tcPr>
            <w:tcW w:w="1673" w:type="dxa"/>
            <w:tcBorders>
              <w:top w:val="nil"/>
              <w:bottom w:val="single" w:sz="12" w:space="0" w:color="auto"/>
            </w:tcBorders>
          </w:tcPr>
          <w:p w14:paraId="09B79CE0" w14:textId="244827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4</w:t>
            </w:r>
          </w:p>
        </w:tc>
        <w:tc>
          <w:tcPr>
            <w:tcW w:w="1673" w:type="dxa"/>
            <w:tcBorders>
              <w:top w:val="nil"/>
              <w:bottom w:val="single" w:sz="12" w:space="0" w:color="auto"/>
            </w:tcBorders>
          </w:tcPr>
          <w:p w14:paraId="6409FEB6" w14:textId="27FAA3E1"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8</w:t>
            </w:r>
            <w:r w:rsidRPr="0039694F">
              <w:rPr>
                <w:rFonts w:ascii="Times New Roman" w:hAnsi="Times New Roman"/>
                <w:sz w:val="21"/>
                <w:szCs w:val="21"/>
                <w:lang w:eastAsia="zh-CN"/>
              </w:rPr>
              <w:t>4</w:t>
            </w:r>
          </w:p>
        </w:tc>
        <w:tc>
          <w:tcPr>
            <w:tcW w:w="1673" w:type="dxa"/>
            <w:tcBorders>
              <w:top w:val="nil"/>
              <w:bottom w:val="single" w:sz="12" w:space="0" w:color="auto"/>
            </w:tcBorders>
          </w:tcPr>
          <w:p w14:paraId="6E7D74F0" w14:textId="0EBDB56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6</w:t>
            </w:r>
          </w:p>
        </w:tc>
        <w:tc>
          <w:tcPr>
            <w:tcW w:w="1673" w:type="dxa"/>
            <w:tcBorders>
              <w:top w:val="nil"/>
              <w:bottom w:val="single" w:sz="12" w:space="0" w:color="auto"/>
            </w:tcBorders>
          </w:tcPr>
          <w:p w14:paraId="5DFC1FCF" w14:textId="07547CB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bl>
    <w:p w14:paraId="2E3A2DE3" w14:textId="3FEBDAD1" w:rsidR="007821E9" w:rsidRDefault="0099253A" w:rsidP="00A50499">
      <w:pPr>
        <w:ind w:firstLine="360"/>
      </w:pPr>
      <w:r>
        <w:rPr>
          <w:rFonts w:cs="Times New Roman"/>
          <w:sz w:val="18"/>
          <w:szCs w:val="18"/>
        </w:rPr>
        <w:t xml:space="preserve">Note that </w:t>
      </w:r>
      <w:r w:rsidR="007B0ED5">
        <w:rPr>
          <w:rFonts w:cs="Times New Roman"/>
          <w:sz w:val="18"/>
          <w:szCs w:val="18"/>
        </w:rPr>
        <w:t>stable sludge GHG emissions in LL will require additional measures</w:t>
      </w:r>
    </w:p>
    <w:p w14:paraId="4872BD26" w14:textId="3B948A99" w:rsidR="00D11DDD" w:rsidRDefault="00D11DDD" w:rsidP="0047514C">
      <w:pPr>
        <w:pStyle w:val="1"/>
      </w:pPr>
      <w:r>
        <w:rPr>
          <w:rFonts w:hint="eastAsia"/>
        </w:rPr>
        <w:t>4</w:t>
      </w:r>
      <w:r>
        <w:t>.Conclusions</w:t>
      </w:r>
    </w:p>
    <w:p w14:paraId="0B59F332" w14:textId="1AC45880" w:rsidR="009D19EA" w:rsidRPr="000F350F" w:rsidRDefault="009D19EA" w:rsidP="009D19EA">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rsidR="00E65674">
        <w:t>its GHG</w:t>
      </w:r>
      <w:r w:rsidRPr="000F350F">
        <w:t xml:space="preserve"> emission</w:t>
      </w:r>
      <w:r>
        <w:t>s</w:t>
      </w:r>
      <w:r w:rsidRPr="000F350F">
        <w:t xml:space="preserve"> in China, this paper forecast</w:t>
      </w:r>
      <w:r w:rsidR="0099253A">
        <w:t>s</w:t>
      </w:r>
      <w:r w:rsidRPr="000F350F">
        <w:t xml:space="preserve"> sludge generation </w:t>
      </w:r>
      <w:r>
        <w:t>in</w:t>
      </w:r>
      <w:r w:rsidRPr="000F350F">
        <w:t xml:space="preserve"> 30 provinces </w:t>
      </w:r>
      <w:r w:rsidR="00FE1928">
        <w:t>until</w:t>
      </w:r>
      <w:r w:rsidRPr="000F350F">
        <w:t xml:space="preserve"> 2060. The </w:t>
      </w:r>
      <w:r w:rsidR="00B16EBE">
        <w:t xml:space="preserve">high spatial resolution means that the </w:t>
      </w:r>
      <w:r w:rsidRPr="000F350F">
        <w:t xml:space="preserve">results </w:t>
      </w:r>
      <w:r w:rsidR="00B16EBE">
        <w:t>should</w:t>
      </w:r>
      <w:r w:rsidRPr="000F350F">
        <w:t xml:space="preserve"> provide a </w:t>
      </w:r>
      <w:r w:rsidR="0099253A">
        <w:t xml:space="preserve">reasonably </w:t>
      </w:r>
      <w:r w:rsidR="00B16EBE">
        <w:t>picture</w:t>
      </w:r>
      <w:r w:rsidRPr="000F350F">
        <w:t xml:space="preserve"> of </w:t>
      </w:r>
      <w:r w:rsidR="00B16EBE">
        <w:t xml:space="preserve">future </w:t>
      </w:r>
      <w:r w:rsidRPr="000F350F">
        <w:t xml:space="preserve">sludge </w:t>
      </w:r>
      <w:r w:rsidR="00B16EBE">
        <w:t>generation</w:t>
      </w:r>
      <w:r w:rsidRPr="000F350F">
        <w:t xml:space="preserve"> and </w:t>
      </w:r>
      <w:r w:rsidR="008A29FC">
        <w:t>GHG</w:t>
      </w:r>
      <w:r w:rsidRPr="000F350F">
        <w:t xml:space="preserve"> emission reduction potential</w:t>
      </w:r>
      <w:r w:rsidRPr="000F350F">
        <w:rPr>
          <w:rFonts w:hint="eastAsia"/>
        </w:rPr>
        <w:t>.</w:t>
      </w:r>
    </w:p>
    <w:p w14:paraId="35EFE0E7" w14:textId="564A5614" w:rsidR="00FF4833" w:rsidRDefault="009D19EA" w:rsidP="00A50499">
      <w:pPr>
        <w:ind w:firstLineChars="0" w:firstLine="420"/>
        <w:rPr>
          <w:ins w:id="239" w:author="Owen" w:date="2022-04-29T16:58:00Z"/>
        </w:rPr>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rsidR="00617D0B">
        <w:t>generation</w:t>
      </w:r>
      <w:r w:rsidRPr="000F350F">
        <w:t xml:space="preserve"> will reach </w:t>
      </w:r>
      <w:r w:rsidR="007F7841" w:rsidRPr="000F350F">
        <w:rPr>
          <w:rFonts w:cs="Times New Roman"/>
          <w:shd w:val="clear" w:color="auto" w:fill="FFFFFF"/>
        </w:rPr>
        <w:t>2</w:t>
      </w:r>
      <w:r w:rsidR="007F7841">
        <w:rPr>
          <w:rFonts w:cs="Times New Roman"/>
          <w:shd w:val="clear" w:color="auto" w:fill="FFFFFF"/>
        </w:rPr>
        <w:t>5</w:t>
      </w:r>
      <w:r w:rsidR="007F7841" w:rsidRPr="000F350F">
        <w:rPr>
          <w:rFonts w:cs="Times New Roman"/>
          <w:shd w:val="clear" w:color="auto" w:fill="FFFFFF"/>
        </w:rPr>
        <w:t>.</w:t>
      </w:r>
      <w:r w:rsidR="007F7841">
        <w:rPr>
          <w:rFonts w:cs="Times New Roman"/>
          <w:shd w:val="clear" w:color="auto" w:fill="FFFFFF"/>
        </w:rPr>
        <w:t>25</w:t>
      </w:r>
      <w:r w:rsidR="007F7841">
        <w:rPr>
          <w:rFonts w:cs="Times New Roman" w:hint="eastAsia"/>
          <w:shd w:val="clear" w:color="auto" w:fill="FFFFFF"/>
        </w:rPr>
        <w:t xml:space="preserve"> </w:t>
      </w:r>
      <m:oMath>
        <m:r>
          <w:rPr>
            <w:rFonts w:ascii="Cambria Math" w:hAnsi="Cambria Math" w:cs="Times New Roman"/>
            <w:shd w:val="clear" w:color="auto" w:fill="FFFFFF"/>
          </w:rPr>
          <m:t xml:space="preserve">± </m:t>
        </m:r>
      </m:oMath>
      <w:r w:rsidR="007F7841">
        <w:rPr>
          <w:rFonts w:cs="Times New Roman"/>
          <w:shd w:val="clear" w:color="auto" w:fill="FFFFFF"/>
        </w:rPr>
        <w:t xml:space="preserve">0.6 </w:t>
      </w:r>
      <w:r w:rsidR="007F7841" w:rsidRPr="000F350F">
        <w:rPr>
          <w:rFonts w:cs="Times New Roman"/>
          <w:shd w:val="clear" w:color="auto" w:fill="FFFFFF"/>
        </w:rPr>
        <w:t>Mt</w:t>
      </w:r>
      <w:r w:rsidR="007F7841">
        <w:rPr>
          <w:rFonts w:cs="Times New Roman"/>
          <w:shd w:val="clear" w:color="auto" w:fill="FFFFFF"/>
        </w:rPr>
        <w:t>s</w:t>
      </w:r>
      <w:r w:rsidRPr="000F350F">
        <w:t xml:space="preserve"> in 2060</w:t>
      </w:r>
      <w:r w:rsidR="007F7841">
        <w:t xml:space="preserve"> </w:t>
      </w:r>
      <w:r>
        <w:t>compared to 10.49 Mt</w:t>
      </w:r>
      <w:r w:rsidR="00414428">
        <w:t>s</w:t>
      </w:r>
      <w:r>
        <w:t xml:space="preserve"> </w:t>
      </w:r>
      <w:r w:rsidRPr="000F350F">
        <w:t>in 2017, and the resulting 70.04 Mt</w:t>
      </w:r>
      <w:r w:rsidR="00414428">
        <w:t>s</w:t>
      </w:r>
      <w:r w:rsidRPr="000F350F">
        <w:t xml:space="preserve"> CO</w:t>
      </w:r>
      <w:r w:rsidRPr="00920A33">
        <w:rPr>
          <w:vertAlign w:val="subscript"/>
        </w:rPr>
        <w:t>2</w:t>
      </w:r>
      <w:r w:rsidR="00E65674">
        <w:t xml:space="preserve">-eq </w:t>
      </w:r>
      <w:r w:rsidRPr="000F350F">
        <w:t xml:space="preserve">will </w:t>
      </w:r>
      <w:r>
        <w:t>make it more difficult to achieve</w:t>
      </w:r>
      <w:r w:rsidRPr="000F350F">
        <w:t xml:space="preserve"> </w:t>
      </w:r>
      <w:r w:rsidR="008A29FC">
        <w:t>GHG</w:t>
      </w:r>
      <w:r w:rsidRPr="000F350F">
        <w:t xml:space="preserve"> emission reduction</w:t>
      </w:r>
      <w:r>
        <w:t xml:space="preserve"> targets</w:t>
      </w:r>
      <w:r w:rsidRPr="000F350F">
        <w:t xml:space="preserve">. </w:t>
      </w:r>
      <w:r>
        <w:t>However</w:t>
      </w:r>
      <w:r w:rsidRPr="000F350F">
        <w:t xml:space="preserve">, under the SSP1 scenario, the </w:t>
      </w:r>
      <w:r w:rsidR="00E65674">
        <w:t>GHG</w:t>
      </w:r>
      <w:r w:rsidRPr="000F350F">
        <w:t xml:space="preserve"> emission can be controlled at about 20</w:t>
      </w:r>
      <w:r>
        <w:t xml:space="preserve"> </w:t>
      </w:r>
      <w:r w:rsidRPr="000F350F">
        <w:t>Mt</w:t>
      </w:r>
      <w:r w:rsidR="00414428">
        <w:t>s</w:t>
      </w:r>
      <w:r>
        <w:t xml:space="preserve"> if the sludge is treated by AD</w:t>
      </w:r>
      <w:r w:rsidRPr="000F350F">
        <w:t xml:space="preserve">, which is most favorable </w:t>
      </w:r>
      <w:r w:rsidR="00A92F40">
        <w:t>for</w:t>
      </w:r>
      <w:r w:rsidRPr="000F350F">
        <w:t xml:space="preserve"> sludge and </w:t>
      </w:r>
      <w:r w:rsidR="00E65674">
        <w:t>GHG</w:t>
      </w:r>
      <w:r w:rsidRPr="000F350F">
        <w:t xml:space="preserve"> emission reduction. (2) Sludge growth trends in different regions of China can be divided into four patterns, with the central</w:t>
      </w:r>
      <w:r w:rsidR="0099253A">
        <w:t>,</w:t>
      </w:r>
      <w:r w:rsidRPr="000F350F">
        <w:t xml:space="preserve"> western and northern regions having greater urbanization potential and higher sludge growth rates. </w:t>
      </w:r>
      <w:r w:rsidRPr="000F350F">
        <w:lastRenderedPageBreak/>
        <w:t>Combining low</w:t>
      </w:r>
      <w:r>
        <w:t>er</w:t>
      </w:r>
      <w:r w:rsidRPr="000F350F">
        <w:t xml:space="preserve">-carbon </w:t>
      </w:r>
      <w:commentRangeStart w:id="240"/>
      <w:r w:rsidRPr="000F350F">
        <w:t>eating habits</w:t>
      </w:r>
      <w:commentRangeEnd w:id="240"/>
      <w:r w:rsidR="00C07D13">
        <w:rPr>
          <w:rStyle w:val="a7"/>
        </w:rPr>
        <w:commentReference w:id="240"/>
      </w:r>
      <w:r w:rsidRPr="000F350F">
        <w:t xml:space="preserve"> and improv</w:t>
      </w:r>
      <w:r>
        <w:t>ements to</w:t>
      </w:r>
      <w:r w:rsidRPr="000F350F">
        <w:t xml:space="preserve"> wastewater treatment technologies to reduce sludge </w:t>
      </w:r>
      <w:r w:rsidR="00617D0B">
        <w:t>generation</w:t>
      </w:r>
      <w:r w:rsidRPr="000F350F">
        <w:t xml:space="preserve"> and form a sludge reduction path from source to end </w:t>
      </w:r>
      <w:r>
        <w:t>will be</w:t>
      </w:r>
      <w:r w:rsidRPr="000F350F">
        <w:t xml:space="preserve"> an important means to reverse the trend of rapid sludge growth. (3) </w:t>
      </w:r>
      <w:r w:rsidR="0099253A">
        <w:t>Increasing</w:t>
      </w:r>
      <w:r w:rsidR="0099253A" w:rsidRPr="000F350F">
        <w:t xml:space="preserve"> </w:t>
      </w:r>
      <w:r>
        <w:t>l</w:t>
      </w:r>
      <w:r w:rsidRPr="000F350F">
        <w:t xml:space="preserve">and </w:t>
      </w:r>
      <w:r>
        <w:t>a</w:t>
      </w:r>
      <w:r w:rsidRPr="000F350F">
        <w:t xml:space="preserve">pplication </w:t>
      </w:r>
      <w:r w:rsidR="0099253A">
        <w:t>during</w:t>
      </w:r>
      <w:r w:rsidR="0099253A" w:rsidRPr="000F350F">
        <w:t xml:space="preserve"> </w:t>
      </w:r>
      <w:r w:rsidRPr="000F350F">
        <w:t xml:space="preserve">sludge disposal and popularizing AD disposal technology (LCD scenario) </w:t>
      </w:r>
      <w:r>
        <w:t xml:space="preserve">have </w:t>
      </w:r>
      <w:r w:rsidRPr="000F350F">
        <w:t>a reduction potential of up to 50 Mt</w:t>
      </w:r>
      <w:r w:rsidR="00414428">
        <w:t>s</w:t>
      </w:r>
      <w:r w:rsidRPr="000F350F">
        <w:t xml:space="preserve"> CO</w:t>
      </w:r>
      <w:r w:rsidRPr="000F350F">
        <w:rPr>
          <w:vertAlign w:val="subscript"/>
        </w:rPr>
        <w:t>2</w:t>
      </w:r>
      <w:r w:rsidR="00F1650E">
        <w:t>-eq</w:t>
      </w:r>
      <w:r w:rsidRPr="000F350F">
        <w:t xml:space="preserve"> or more and </w:t>
      </w:r>
      <w:r w:rsidR="0099253A">
        <w:t>will be</w:t>
      </w:r>
      <w:r w:rsidR="0099253A" w:rsidRPr="000F350F">
        <w:t xml:space="preserve"> </w:t>
      </w:r>
      <w:r w:rsidRPr="000F350F">
        <w:t xml:space="preserve">important means of </w:t>
      </w:r>
      <w:r w:rsidR="008A29FC">
        <w:t>GHG</w:t>
      </w:r>
      <w:r w:rsidRPr="000F350F">
        <w:t xml:space="preserve"> reduction in areas where sludge reduction is difficult, such as areas with high economic development and rapid growth in water demand. (4) In order to reverse the increasing trend of sludge </w:t>
      </w:r>
      <w:r w:rsidR="008A29FC">
        <w:t>GHG</w:t>
      </w:r>
      <w:r w:rsidRPr="000F350F">
        <w:t xml:space="preserve"> emission</w:t>
      </w:r>
      <w:r w:rsidR="0099253A">
        <w:t>s</w:t>
      </w:r>
      <w:r w:rsidRPr="000F350F">
        <w:t>, HH,</w:t>
      </w:r>
      <w:r>
        <w:t xml:space="preserve"> </w:t>
      </w:r>
      <w:r w:rsidRPr="000F350F">
        <w:t>HL,</w:t>
      </w:r>
      <w:r>
        <w:t xml:space="preserve"> </w:t>
      </w:r>
      <w:r w:rsidRPr="000F350F">
        <w:t>LH</w:t>
      </w:r>
      <w:r>
        <w:t xml:space="preserve"> and </w:t>
      </w:r>
      <w:r w:rsidRPr="000F350F">
        <w:t xml:space="preserve">LL </w:t>
      </w:r>
      <w:r>
        <w:t xml:space="preserve">regions </w:t>
      </w:r>
      <w:r w:rsidRPr="000F350F">
        <w:t xml:space="preserve">will have different </w:t>
      </w:r>
      <w:r w:rsidR="004C5662">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rsidR="00E65674">
        <w:t>GHG</w:t>
      </w:r>
      <w:r w:rsidRPr="000F350F">
        <w:t xml:space="preserve"> emission</w:t>
      </w:r>
      <w:r>
        <w:t>s</w:t>
      </w:r>
      <w:r w:rsidRPr="000F350F">
        <w:t xml:space="preserve">, </w:t>
      </w:r>
      <w:r w:rsidR="00DD5A61">
        <w:t>whereas</w:t>
      </w:r>
      <w:r w:rsidR="00DD5A61" w:rsidRPr="000F350F">
        <w:t xml:space="preserve"> </w:t>
      </w:r>
      <w:r w:rsidRPr="000F350F">
        <w:t>HH,</w:t>
      </w:r>
      <w:r>
        <w:t xml:space="preserve"> </w:t>
      </w:r>
      <w:r w:rsidRPr="000F350F">
        <w:t>HL</w:t>
      </w:r>
      <w:r w:rsidR="00E65674">
        <w:t>,</w:t>
      </w:r>
      <w:r>
        <w:t xml:space="preserve"> and </w:t>
      </w:r>
      <w:r w:rsidRPr="000F350F">
        <w:t xml:space="preserve">LH </w:t>
      </w:r>
      <w:r>
        <w:t xml:space="preserve">provinces require greater use of </w:t>
      </w:r>
      <w:r w:rsidRPr="000F350F">
        <w:t>AD while the sludge disposal method remains unchanged.</w:t>
      </w:r>
    </w:p>
    <w:p w14:paraId="7CD515D4" w14:textId="6CD49385" w:rsidR="00C50146" w:rsidRDefault="00C50146" w:rsidP="00A50499">
      <w:pPr>
        <w:ind w:firstLineChars="0" w:firstLine="420"/>
        <w:rPr>
          <w:ins w:id="241" w:author="Owen" w:date="2022-04-29T16:58:00Z"/>
        </w:rPr>
      </w:pPr>
    </w:p>
    <w:p w14:paraId="03CCDB81" w14:textId="5CF1A358" w:rsidR="00C50146" w:rsidDel="00C50146" w:rsidRDefault="00C50146">
      <w:pPr>
        <w:autoSpaceDE w:val="0"/>
        <w:autoSpaceDN w:val="0"/>
        <w:adjustRightInd w:val="0"/>
        <w:ind w:firstLine="480"/>
        <w:jc w:val="left"/>
        <w:rPr>
          <w:del w:id="242" w:author="Owen" w:date="2022-04-29T17:01:00Z"/>
          <w:rFonts w:cs="Times New Roman"/>
          <w:kern w:val="0"/>
        </w:rPr>
      </w:pPr>
      <w:del w:id="243" w:author="Owen" w:date="2022-04-29T17:04:00Z">
        <w:r w:rsidDel="00856218">
          <w:fldChar w:fldCharType="begin"/>
        </w:r>
        <w:r w:rsidDel="00856218">
          <w:delInstrText xml:space="preserve"> ADDIN ZOTERO_ITEM CSL_CITATION {"citationID":"SJSTY84c","properties":{"formattedCitation":"(Wang and Xu, 2017)","plainCitation":"(Wang and Xu, 2017)","noteIndex":0},"citationItems":[{"id":112,"uris":["http://zotero.org/users/local/M7xOY0ze/items/TUKKRWVH"],"itemData":{"id":112,"type":"article-journal","container-title":"Acta Geographica Sinica","issue":"01","page":"116-134","title":"Geodetector: Theory and Perspectives","volume":"72","author":[{"family":"Wang","given":"Jin-Feng"},{"family":"Xu","given":"Chengdong"}],"issued":{"date-parts":[["2017"]]}}}],"schema":"https://github.com/citation-style-language/schema/raw/master/csl-citation.json"} </w:delInstrText>
        </w:r>
        <w:r w:rsidDel="00856218">
          <w:fldChar w:fldCharType="separate"/>
        </w:r>
        <w:r w:rsidDel="00856218">
          <w:rPr>
            <w:noProof/>
          </w:rPr>
          <w:delText>(Wang and Xu, 2017)</w:delText>
        </w:r>
        <w:r w:rsidDel="00856218">
          <w:fldChar w:fldCharType="end"/>
        </w:r>
      </w:del>
      <w:del w:id="244" w:author="Owen" w:date="2022-04-29T17:01:00Z">
        <w:r w:rsidDel="00C50146">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650D9CBB" w14:textId="231765F4" w:rsidR="00C50146" w:rsidDel="00C50146" w:rsidRDefault="00C50146">
      <w:pPr>
        <w:autoSpaceDE w:val="0"/>
        <w:autoSpaceDN w:val="0"/>
        <w:adjustRightInd w:val="0"/>
        <w:ind w:firstLine="480"/>
        <w:jc w:val="left"/>
        <w:rPr>
          <w:del w:id="245" w:author="Owen" w:date="2022-04-29T17:01:00Z"/>
          <w:rFonts w:cs="Times New Roman"/>
          <w:kern w:val="0"/>
        </w:rPr>
      </w:pPr>
      <w:del w:id="246" w:author="Owen" w:date="2022-04-29T17:01:00Z">
        <w:r w:rsidDel="00C50146">
          <w:rPr>
            <w:rFonts w:cs="Times New Roman"/>
            <w:kern w:val="0"/>
          </w:rPr>
          <w:delText>Basu, S., Kumbier, K., Brown, J.B., Yu, B., 2018. Iterative random forests to discover predictive and stable high-order interactions. Proc. Natl. Acad. Sci. 115, 1943–1948. https://doi.org/10.1073/pnas.1711236115</w:delText>
        </w:r>
      </w:del>
    </w:p>
    <w:p w14:paraId="5642ACF7" w14:textId="4B2AD007" w:rsidR="00C50146" w:rsidDel="00C50146" w:rsidRDefault="00C50146">
      <w:pPr>
        <w:autoSpaceDE w:val="0"/>
        <w:autoSpaceDN w:val="0"/>
        <w:adjustRightInd w:val="0"/>
        <w:ind w:firstLine="480"/>
        <w:jc w:val="left"/>
        <w:rPr>
          <w:del w:id="247" w:author="Owen" w:date="2022-04-29T17:01:00Z"/>
          <w:rFonts w:cs="Times New Roman"/>
          <w:kern w:val="0"/>
        </w:rPr>
      </w:pPr>
      <w:del w:id="248" w:author="Owen" w:date="2022-04-29T17:01:00Z">
        <w:r w:rsidDel="00C50146">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56F2634F" w14:textId="4CA48C16" w:rsidR="00C50146" w:rsidDel="00C50146" w:rsidRDefault="00C50146">
      <w:pPr>
        <w:autoSpaceDE w:val="0"/>
        <w:autoSpaceDN w:val="0"/>
        <w:adjustRightInd w:val="0"/>
        <w:ind w:firstLine="480"/>
        <w:jc w:val="left"/>
        <w:rPr>
          <w:del w:id="249" w:author="Owen" w:date="2022-04-29T17:01:00Z"/>
          <w:rFonts w:cs="Times New Roman"/>
          <w:kern w:val="0"/>
        </w:rPr>
      </w:pPr>
      <w:del w:id="250" w:author="Owen" w:date="2022-04-29T17:01:00Z">
        <w:r w:rsidDel="00C50146">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2BD8B6E6" w14:textId="021B6E85" w:rsidR="00C50146" w:rsidDel="00C50146" w:rsidRDefault="00C50146">
      <w:pPr>
        <w:autoSpaceDE w:val="0"/>
        <w:autoSpaceDN w:val="0"/>
        <w:adjustRightInd w:val="0"/>
        <w:ind w:firstLine="480"/>
        <w:jc w:val="left"/>
        <w:rPr>
          <w:del w:id="251" w:author="Owen" w:date="2022-04-29T17:01:00Z"/>
          <w:rFonts w:cs="Times New Roman"/>
          <w:kern w:val="0"/>
        </w:rPr>
      </w:pPr>
      <w:del w:id="252" w:author="Owen" w:date="2022-04-29T17:01:00Z">
        <w:r w:rsidDel="00C50146">
          <w:rPr>
            <w:rFonts w:cs="Times New Roman"/>
            <w:kern w:val="0"/>
          </w:rPr>
          <w:delText>Ding, L., Lv, Z., Han, M., Zhao, X., Wang, W., 2019. Forecasting China’s wastewater discharge using dynamic factors and mixed-frequency data. Environ. Pollut. 255, 113148. https://doi.org/10.1016/j.envpol.2019.113148</w:delText>
        </w:r>
      </w:del>
    </w:p>
    <w:p w14:paraId="33ED704B" w14:textId="4757B27D" w:rsidR="00C50146" w:rsidDel="00C50146" w:rsidRDefault="00C50146">
      <w:pPr>
        <w:autoSpaceDE w:val="0"/>
        <w:autoSpaceDN w:val="0"/>
        <w:adjustRightInd w:val="0"/>
        <w:ind w:firstLine="480"/>
        <w:jc w:val="left"/>
        <w:rPr>
          <w:del w:id="253" w:author="Owen" w:date="2022-04-29T17:01:00Z"/>
          <w:rFonts w:cs="Times New Roman"/>
          <w:kern w:val="0"/>
        </w:rPr>
      </w:pPr>
      <w:del w:id="254" w:author="Owen" w:date="2022-04-29T17:01:00Z">
        <w:r w:rsidDel="00C50146">
          <w:rPr>
            <w:rFonts w:cs="Times New Roman"/>
            <w:kern w:val="0"/>
          </w:rPr>
          <w:delText>Distefano, T., Kelly, S., 2017. Are we in deep water? Water scarcity and its limits to economic growth. Ecol. Econ. 142, 130–147. https://doi.org/10.1016/j.ecolecon.2017.06.019</w:delText>
        </w:r>
      </w:del>
    </w:p>
    <w:p w14:paraId="36F9C5D0" w14:textId="06D42AE5" w:rsidR="00C50146" w:rsidDel="00C50146" w:rsidRDefault="00C50146">
      <w:pPr>
        <w:autoSpaceDE w:val="0"/>
        <w:autoSpaceDN w:val="0"/>
        <w:adjustRightInd w:val="0"/>
        <w:ind w:firstLine="480"/>
        <w:jc w:val="left"/>
        <w:rPr>
          <w:del w:id="255" w:author="Owen" w:date="2022-04-29T17:01:00Z"/>
          <w:rFonts w:cs="Times New Roman"/>
          <w:kern w:val="0"/>
        </w:rPr>
      </w:pPr>
      <w:del w:id="256" w:author="Owen" w:date="2022-04-29T17:01:00Z">
        <w:r w:rsidDel="00C50146">
          <w:rPr>
            <w:rFonts w:cs="Times New Roman"/>
            <w:kern w:val="0"/>
          </w:rPr>
          <w:delText>Duarte, R., Pinilla, V., Serrano, A., 2014. Looking backward to look forward: water use and economic growth from a long-term perspective. Appl. Econ. 46, 212–224. https://doi.org/10.1080/00036846.2013.844329</w:delText>
        </w:r>
      </w:del>
    </w:p>
    <w:p w14:paraId="27268ADD" w14:textId="56D83F80" w:rsidR="00C50146" w:rsidDel="00C50146" w:rsidRDefault="00C50146">
      <w:pPr>
        <w:autoSpaceDE w:val="0"/>
        <w:autoSpaceDN w:val="0"/>
        <w:adjustRightInd w:val="0"/>
        <w:ind w:firstLine="480"/>
        <w:jc w:val="left"/>
        <w:rPr>
          <w:del w:id="257" w:author="Owen" w:date="2022-04-29T17:01:00Z"/>
          <w:rFonts w:cs="Times New Roman"/>
          <w:kern w:val="0"/>
        </w:rPr>
      </w:pPr>
      <w:del w:id="258" w:author="Owen" w:date="2022-04-29T17:01:00Z">
        <w:r w:rsidDel="00C50146">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0CAA1302" w14:textId="21A03B5D" w:rsidR="00C50146" w:rsidDel="00C50146" w:rsidRDefault="00C50146">
      <w:pPr>
        <w:autoSpaceDE w:val="0"/>
        <w:autoSpaceDN w:val="0"/>
        <w:adjustRightInd w:val="0"/>
        <w:ind w:firstLine="480"/>
        <w:jc w:val="left"/>
        <w:rPr>
          <w:del w:id="259" w:author="Owen" w:date="2022-04-29T17:01:00Z"/>
          <w:rFonts w:cs="Times New Roman"/>
          <w:kern w:val="0"/>
        </w:rPr>
      </w:pPr>
      <w:del w:id="260" w:author="Owen" w:date="2022-04-29T17:01:00Z">
        <w:r w:rsidDel="00C50146">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73A7FB94" w14:textId="635123C7" w:rsidR="00C50146" w:rsidDel="00C50146" w:rsidRDefault="00C50146">
      <w:pPr>
        <w:autoSpaceDE w:val="0"/>
        <w:autoSpaceDN w:val="0"/>
        <w:adjustRightInd w:val="0"/>
        <w:ind w:firstLine="480"/>
        <w:jc w:val="left"/>
        <w:rPr>
          <w:del w:id="261" w:author="Owen" w:date="2022-04-29T17:01:00Z"/>
          <w:rFonts w:cs="Times New Roman"/>
          <w:kern w:val="0"/>
        </w:rPr>
      </w:pPr>
      <w:del w:id="262" w:author="Owen" w:date="2022-04-29T17:01:00Z">
        <w:r w:rsidDel="00C50146">
          <w:rPr>
            <w:rFonts w:cs="Times New Roman"/>
            <w:kern w:val="0"/>
          </w:rPr>
          <w:delText>Gu, K., Liu, J., Wang, Y., 2009. Relationship between economic growth and water environmental quality of Anshan city in Northeast China. Chin. Geogr. Sci. 19, 17–24. https://doi.org/10.1007/s11769-009-0017-0</w:delText>
        </w:r>
      </w:del>
    </w:p>
    <w:p w14:paraId="0E6B6464" w14:textId="4E525943" w:rsidR="00C50146" w:rsidDel="00C50146" w:rsidRDefault="00C50146">
      <w:pPr>
        <w:autoSpaceDE w:val="0"/>
        <w:autoSpaceDN w:val="0"/>
        <w:adjustRightInd w:val="0"/>
        <w:ind w:firstLine="480"/>
        <w:jc w:val="left"/>
        <w:rPr>
          <w:del w:id="263" w:author="Owen" w:date="2022-04-29T17:01:00Z"/>
          <w:rFonts w:cs="Times New Roman"/>
          <w:kern w:val="0"/>
        </w:rPr>
      </w:pPr>
      <w:del w:id="264" w:author="Owen" w:date="2022-04-29T17:01:00Z">
        <w:r w:rsidDel="00C50146">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48F6FB1D" w14:textId="41B661DE" w:rsidR="00C50146" w:rsidDel="00C50146" w:rsidRDefault="00C50146">
      <w:pPr>
        <w:autoSpaceDE w:val="0"/>
        <w:autoSpaceDN w:val="0"/>
        <w:adjustRightInd w:val="0"/>
        <w:ind w:firstLine="480"/>
        <w:jc w:val="left"/>
        <w:rPr>
          <w:del w:id="265" w:author="Owen" w:date="2022-04-29T17:01:00Z"/>
          <w:rFonts w:cs="Times New Roman"/>
          <w:kern w:val="0"/>
        </w:rPr>
      </w:pPr>
      <w:del w:id="266" w:author="Owen" w:date="2022-04-29T17:01:00Z">
        <w:r w:rsidDel="00C50146">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460C5682" w14:textId="4922D8E0" w:rsidR="00C50146" w:rsidDel="00C50146" w:rsidRDefault="00C50146">
      <w:pPr>
        <w:autoSpaceDE w:val="0"/>
        <w:autoSpaceDN w:val="0"/>
        <w:adjustRightInd w:val="0"/>
        <w:ind w:firstLine="480"/>
        <w:jc w:val="left"/>
        <w:rPr>
          <w:del w:id="267" w:author="Owen" w:date="2022-04-29T17:01:00Z"/>
          <w:rFonts w:cs="Times New Roman"/>
          <w:kern w:val="0"/>
        </w:rPr>
      </w:pPr>
      <w:del w:id="268" w:author="Owen" w:date="2022-04-29T17:01:00Z">
        <w:r w:rsidDel="00C50146">
          <w:rPr>
            <w:rFonts w:cs="Times New Roman"/>
            <w:kern w:val="0"/>
          </w:rPr>
          <w:delText>Jin, L., Zhang, G., Tian, H., 2014. Current state of sewage treatment in China. Water Res. 66, 85–98. https://doi.org/10.1016/j.watres.2014.08.014</w:delText>
        </w:r>
      </w:del>
    </w:p>
    <w:p w14:paraId="625FA44C" w14:textId="0A5A4693" w:rsidR="00C50146" w:rsidDel="00C50146" w:rsidRDefault="00C50146">
      <w:pPr>
        <w:autoSpaceDE w:val="0"/>
        <w:autoSpaceDN w:val="0"/>
        <w:adjustRightInd w:val="0"/>
        <w:ind w:firstLine="480"/>
        <w:jc w:val="left"/>
        <w:rPr>
          <w:del w:id="269" w:author="Owen" w:date="2022-04-29T17:01:00Z"/>
          <w:rFonts w:cs="Times New Roman"/>
          <w:kern w:val="0"/>
        </w:rPr>
      </w:pPr>
      <w:del w:id="270" w:author="Owen" w:date="2022-04-29T17:01:00Z">
        <w:r w:rsidDel="00C50146">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0A2EE71B" w14:textId="67DD559D" w:rsidR="00C50146" w:rsidDel="00C50146" w:rsidRDefault="00C50146">
      <w:pPr>
        <w:autoSpaceDE w:val="0"/>
        <w:autoSpaceDN w:val="0"/>
        <w:adjustRightInd w:val="0"/>
        <w:ind w:firstLine="480"/>
        <w:jc w:val="left"/>
        <w:rPr>
          <w:del w:id="271" w:author="Owen" w:date="2022-04-29T17:01:00Z"/>
          <w:rFonts w:cs="Times New Roman"/>
          <w:kern w:val="0"/>
        </w:rPr>
      </w:pPr>
      <w:del w:id="272" w:author="Owen" w:date="2022-04-29T17:01:00Z">
        <w:r w:rsidDel="00C50146">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4464B513" w14:textId="57E13615" w:rsidR="00C50146" w:rsidDel="00C50146" w:rsidRDefault="00C50146">
      <w:pPr>
        <w:autoSpaceDE w:val="0"/>
        <w:autoSpaceDN w:val="0"/>
        <w:adjustRightInd w:val="0"/>
        <w:ind w:firstLine="480"/>
        <w:jc w:val="left"/>
        <w:rPr>
          <w:del w:id="273" w:author="Owen" w:date="2022-04-29T17:01:00Z"/>
          <w:rFonts w:cs="Times New Roman"/>
          <w:kern w:val="0"/>
        </w:rPr>
      </w:pPr>
      <w:del w:id="274" w:author="Owen" w:date="2022-04-29T17:01:00Z">
        <w:r w:rsidDel="00C50146">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66837191" w14:textId="3818F6B9" w:rsidR="00C50146" w:rsidDel="00C50146" w:rsidRDefault="00C50146">
      <w:pPr>
        <w:autoSpaceDE w:val="0"/>
        <w:autoSpaceDN w:val="0"/>
        <w:adjustRightInd w:val="0"/>
        <w:ind w:firstLine="480"/>
        <w:jc w:val="left"/>
        <w:rPr>
          <w:del w:id="275" w:author="Owen" w:date="2022-04-29T17:01:00Z"/>
          <w:rFonts w:cs="Times New Roman"/>
          <w:kern w:val="0"/>
        </w:rPr>
      </w:pPr>
      <w:del w:id="276" w:author="Owen" w:date="2022-04-29T17:01:00Z">
        <w:r w:rsidDel="00C50146">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5BA8B572" w14:textId="3A0B884D" w:rsidR="00C50146" w:rsidDel="00C50146" w:rsidRDefault="00C50146">
      <w:pPr>
        <w:autoSpaceDE w:val="0"/>
        <w:autoSpaceDN w:val="0"/>
        <w:adjustRightInd w:val="0"/>
        <w:ind w:firstLine="480"/>
        <w:jc w:val="left"/>
        <w:rPr>
          <w:del w:id="277" w:author="Owen" w:date="2022-04-29T17:01:00Z"/>
          <w:rFonts w:cs="Times New Roman"/>
          <w:kern w:val="0"/>
        </w:rPr>
      </w:pPr>
      <w:del w:id="278" w:author="Owen" w:date="2022-04-29T17:01:00Z">
        <w:r w:rsidDel="00C50146">
          <w:rPr>
            <w:rFonts w:cs="Times New Roman"/>
            <w:kern w:val="0"/>
          </w:rPr>
          <w:delText>Lu, L., Guest, J.S., Peters, C.A., Zhu, X., Rau, G.H., Ren, Z.J., 2018. Wastewater treatment for carbon capture and utilization. Nat. Sustain. 1, 750–758. https://doi.org/10.1038/s41893-018-0187-9</w:delText>
        </w:r>
      </w:del>
    </w:p>
    <w:p w14:paraId="7245B439" w14:textId="731BF5E3" w:rsidR="00C50146" w:rsidDel="00C50146" w:rsidRDefault="00C50146">
      <w:pPr>
        <w:autoSpaceDE w:val="0"/>
        <w:autoSpaceDN w:val="0"/>
        <w:adjustRightInd w:val="0"/>
        <w:ind w:firstLine="480"/>
        <w:jc w:val="left"/>
        <w:rPr>
          <w:del w:id="279" w:author="Owen" w:date="2022-04-29T17:01:00Z"/>
          <w:rFonts w:cs="Times New Roman"/>
          <w:kern w:val="0"/>
        </w:rPr>
      </w:pPr>
      <w:del w:id="280" w:author="Owen" w:date="2022-04-29T17:01:00Z">
        <w:r w:rsidDel="00C50146">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771FD86E" w14:textId="73E731F8" w:rsidR="00C50146" w:rsidDel="00C50146" w:rsidRDefault="00C50146">
      <w:pPr>
        <w:autoSpaceDE w:val="0"/>
        <w:autoSpaceDN w:val="0"/>
        <w:adjustRightInd w:val="0"/>
        <w:ind w:firstLine="480"/>
        <w:jc w:val="left"/>
        <w:rPr>
          <w:del w:id="281" w:author="Owen" w:date="2022-04-29T17:01:00Z"/>
          <w:rFonts w:cs="Times New Roman"/>
          <w:kern w:val="0"/>
        </w:rPr>
      </w:pPr>
      <w:del w:id="282" w:author="Owen" w:date="2022-04-29T17:01:00Z">
        <w:r w:rsidDel="00C50146">
          <w:rPr>
            <w:rFonts w:cs="Times New Roman"/>
            <w:kern w:val="0"/>
          </w:rPr>
          <w:delText>McCarty, P.L., Bae, J., Kim, J., 2011. Domestic Wastewater Treatment as a Net Energy Producer–Can This be Achieved? Environ. Sci. Technol. 45, 7100–7106. https://doi.org/10.1021/es2014264</w:delText>
        </w:r>
      </w:del>
    </w:p>
    <w:p w14:paraId="1BBED931" w14:textId="78EDBA43" w:rsidR="00C50146" w:rsidDel="00C50146" w:rsidRDefault="00C50146">
      <w:pPr>
        <w:autoSpaceDE w:val="0"/>
        <w:autoSpaceDN w:val="0"/>
        <w:adjustRightInd w:val="0"/>
        <w:ind w:firstLine="480"/>
        <w:jc w:val="left"/>
        <w:rPr>
          <w:del w:id="283" w:author="Owen" w:date="2022-04-29T17:01:00Z"/>
          <w:rFonts w:cs="Times New Roman"/>
          <w:kern w:val="0"/>
        </w:rPr>
      </w:pPr>
      <w:del w:id="284" w:author="Owen" w:date="2022-04-29T17:01:00Z">
        <w:r w:rsidDel="00C50146">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039EEF91" w14:textId="3C0E6877" w:rsidR="00C50146" w:rsidDel="00C50146" w:rsidRDefault="00C50146">
      <w:pPr>
        <w:autoSpaceDE w:val="0"/>
        <w:autoSpaceDN w:val="0"/>
        <w:adjustRightInd w:val="0"/>
        <w:ind w:firstLine="480"/>
        <w:jc w:val="left"/>
        <w:rPr>
          <w:del w:id="285" w:author="Owen" w:date="2022-04-29T17:01:00Z"/>
          <w:rFonts w:cs="Times New Roman"/>
          <w:kern w:val="0"/>
        </w:rPr>
      </w:pPr>
      <w:del w:id="286" w:author="Owen" w:date="2022-04-29T17:01:00Z">
        <w:r w:rsidDel="00C50146">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03593B16" w14:textId="532A96E1" w:rsidR="00C50146" w:rsidDel="00C50146" w:rsidRDefault="00C50146">
      <w:pPr>
        <w:autoSpaceDE w:val="0"/>
        <w:autoSpaceDN w:val="0"/>
        <w:adjustRightInd w:val="0"/>
        <w:ind w:firstLine="480"/>
        <w:jc w:val="left"/>
        <w:rPr>
          <w:del w:id="287" w:author="Owen" w:date="2022-04-29T17:01:00Z"/>
          <w:rFonts w:cs="Times New Roman"/>
          <w:kern w:val="0"/>
        </w:rPr>
      </w:pPr>
      <w:del w:id="288" w:author="Owen" w:date="2022-04-29T17:01:00Z">
        <w:r w:rsidDel="00C50146">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113C7152" w14:textId="248434D0" w:rsidR="00C50146" w:rsidDel="00C50146" w:rsidRDefault="00C50146">
      <w:pPr>
        <w:autoSpaceDE w:val="0"/>
        <w:autoSpaceDN w:val="0"/>
        <w:adjustRightInd w:val="0"/>
        <w:ind w:firstLine="480"/>
        <w:jc w:val="left"/>
        <w:rPr>
          <w:del w:id="289" w:author="Owen" w:date="2022-04-29T17:01:00Z"/>
          <w:rFonts w:cs="Times New Roman"/>
          <w:kern w:val="0"/>
        </w:rPr>
      </w:pPr>
      <w:del w:id="290" w:author="Owen" w:date="2022-04-29T17:01:00Z">
        <w:r w:rsidDel="00C50146">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56D3FE5A" w14:textId="4DED5786" w:rsidR="00C50146" w:rsidDel="00C50146" w:rsidRDefault="00C50146">
      <w:pPr>
        <w:autoSpaceDE w:val="0"/>
        <w:autoSpaceDN w:val="0"/>
        <w:adjustRightInd w:val="0"/>
        <w:ind w:firstLine="480"/>
        <w:jc w:val="left"/>
        <w:rPr>
          <w:del w:id="291" w:author="Owen" w:date="2022-04-29T17:01:00Z"/>
          <w:rFonts w:cs="Times New Roman"/>
          <w:kern w:val="0"/>
        </w:rPr>
      </w:pPr>
      <w:del w:id="292" w:author="Owen" w:date="2022-04-29T17:01:00Z">
        <w:r w:rsidDel="00C50146">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1DD198F1" w14:textId="2FB10F2E" w:rsidR="00C50146" w:rsidDel="00C50146" w:rsidRDefault="00C50146">
      <w:pPr>
        <w:autoSpaceDE w:val="0"/>
        <w:autoSpaceDN w:val="0"/>
        <w:adjustRightInd w:val="0"/>
        <w:ind w:firstLine="480"/>
        <w:jc w:val="left"/>
        <w:rPr>
          <w:del w:id="293" w:author="Owen" w:date="2022-04-29T17:01:00Z"/>
          <w:rFonts w:cs="Times New Roman"/>
          <w:kern w:val="0"/>
        </w:rPr>
      </w:pPr>
      <w:del w:id="294" w:author="Owen" w:date="2022-04-29T17:01:00Z">
        <w:r w:rsidDel="00C50146">
          <w:rPr>
            <w:rFonts w:cs="Times New Roman"/>
            <w:kern w:val="0"/>
          </w:rPr>
          <w:delText>Wang, J.-F., Xu, C., 2017. Geodetector: Theory and Perspectives. Acta Geogr. Sin. 72, 116–134.</w:delText>
        </w:r>
      </w:del>
    </w:p>
    <w:p w14:paraId="0CE50BA7" w14:textId="76701B8C" w:rsidR="00C50146" w:rsidDel="00C50146" w:rsidRDefault="00C50146">
      <w:pPr>
        <w:autoSpaceDE w:val="0"/>
        <w:autoSpaceDN w:val="0"/>
        <w:adjustRightInd w:val="0"/>
        <w:ind w:firstLine="480"/>
        <w:jc w:val="left"/>
        <w:rPr>
          <w:del w:id="295" w:author="Owen" w:date="2022-04-29T17:01:00Z"/>
          <w:rFonts w:cs="Times New Roman"/>
          <w:kern w:val="0"/>
        </w:rPr>
      </w:pPr>
      <w:del w:id="296" w:author="Owen" w:date="2022-04-29T17:01:00Z">
        <w:r w:rsidDel="00C50146">
          <w:rPr>
            <w:rFonts w:cs="Times New Roman"/>
            <w:kern w:val="0"/>
          </w:rPr>
          <w:delText>Wang, J.-F., Zhang, T.-L., Fu, B.-J., 2016. A measure of spatial stratified heterogeneity. Ecol. Indic. 67, 250–256. https://doi.org/10.1016/j.ecolind.2016.02.052</w:delText>
        </w:r>
      </w:del>
    </w:p>
    <w:p w14:paraId="49FCBEB0" w14:textId="77B86BF6" w:rsidR="00C50146" w:rsidDel="00C50146" w:rsidRDefault="00C50146">
      <w:pPr>
        <w:autoSpaceDE w:val="0"/>
        <w:autoSpaceDN w:val="0"/>
        <w:adjustRightInd w:val="0"/>
        <w:ind w:firstLine="480"/>
        <w:jc w:val="left"/>
        <w:rPr>
          <w:del w:id="297" w:author="Owen" w:date="2022-04-29T17:01:00Z"/>
          <w:rFonts w:cs="Times New Roman"/>
          <w:kern w:val="0"/>
        </w:rPr>
      </w:pPr>
      <w:del w:id="298" w:author="Owen" w:date="2022-04-29T17:01:00Z">
        <w:r w:rsidDel="00C50146">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002C488C" w14:textId="5F5D38D6" w:rsidR="00C50146" w:rsidDel="00C50146" w:rsidRDefault="00C50146">
      <w:pPr>
        <w:autoSpaceDE w:val="0"/>
        <w:autoSpaceDN w:val="0"/>
        <w:adjustRightInd w:val="0"/>
        <w:ind w:firstLine="480"/>
        <w:jc w:val="left"/>
        <w:rPr>
          <w:del w:id="299" w:author="Owen" w:date="2022-04-29T17:01:00Z"/>
          <w:rFonts w:cs="Times New Roman"/>
          <w:kern w:val="0"/>
        </w:rPr>
      </w:pPr>
      <w:del w:id="300" w:author="Owen" w:date="2022-04-29T17:01:00Z">
        <w:r w:rsidDel="00C50146">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3DE7D7D6" w14:textId="7479B3E2" w:rsidR="00C50146" w:rsidDel="00C50146" w:rsidRDefault="00C50146">
      <w:pPr>
        <w:autoSpaceDE w:val="0"/>
        <w:autoSpaceDN w:val="0"/>
        <w:adjustRightInd w:val="0"/>
        <w:ind w:firstLine="480"/>
        <w:jc w:val="left"/>
        <w:rPr>
          <w:del w:id="301" w:author="Owen" w:date="2022-04-29T17:01:00Z"/>
          <w:rFonts w:cs="Times New Roman"/>
          <w:kern w:val="0"/>
        </w:rPr>
      </w:pPr>
      <w:del w:id="302" w:author="Owen" w:date="2022-04-29T17:01:00Z">
        <w:r w:rsidDel="00C50146">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024FF055" w14:textId="5C09833D" w:rsidR="00C50146" w:rsidDel="00C50146" w:rsidRDefault="00C50146">
      <w:pPr>
        <w:autoSpaceDE w:val="0"/>
        <w:autoSpaceDN w:val="0"/>
        <w:adjustRightInd w:val="0"/>
        <w:ind w:firstLine="480"/>
        <w:jc w:val="left"/>
        <w:rPr>
          <w:del w:id="303" w:author="Owen" w:date="2022-04-29T17:01:00Z"/>
          <w:rFonts w:cs="Times New Roman"/>
          <w:kern w:val="0"/>
        </w:rPr>
      </w:pPr>
      <w:del w:id="304" w:author="Owen" w:date="2022-04-29T17:01:00Z">
        <w:r w:rsidDel="00C50146">
          <w:rPr>
            <w:rFonts w:cs="Times New Roman"/>
            <w:kern w:val="0"/>
          </w:rPr>
          <w:delText>Xu, L., Gao, P., Cui, S., Liu, C., 2013. A hybrid procedure for MSW generation forecasting at multiple time scales in Xiamen City, China. Waste Manag. 33, 1324–1331. https://doi.org/10.1016/j.wasman.2013.02.012</w:delText>
        </w:r>
      </w:del>
    </w:p>
    <w:p w14:paraId="4FC3A899" w14:textId="3D45E327" w:rsidR="00C50146" w:rsidDel="00C50146" w:rsidRDefault="00C50146">
      <w:pPr>
        <w:autoSpaceDE w:val="0"/>
        <w:autoSpaceDN w:val="0"/>
        <w:adjustRightInd w:val="0"/>
        <w:ind w:firstLine="480"/>
        <w:jc w:val="left"/>
        <w:rPr>
          <w:del w:id="305" w:author="Owen" w:date="2022-04-29T17:01:00Z"/>
          <w:rFonts w:cs="Times New Roman"/>
          <w:kern w:val="0"/>
        </w:rPr>
      </w:pPr>
      <w:del w:id="306" w:author="Owen" w:date="2022-04-29T17:01:00Z">
        <w:r w:rsidDel="00C50146">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2027C682" w14:textId="7825E32E" w:rsidR="00C50146" w:rsidDel="00C50146" w:rsidRDefault="00C50146">
      <w:pPr>
        <w:autoSpaceDE w:val="0"/>
        <w:autoSpaceDN w:val="0"/>
        <w:adjustRightInd w:val="0"/>
        <w:ind w:firstLine="480"/>
        <w:jc w:val="left"/>
        <w:rPr>
          <w:del w:id="307" w:author="Owen" w:date="2022-04-29T17:01:00Z"/>
          <w:rFonts w:cs="Times New Roman"/>
          <w:kern w:val="0"/>
        </w:rPr>
      </w:pPr>
      <w:del w:id="308" w:author="Owen" w:date="2022-04-29T17:01:00Z">
        <w:r w:rsidDel="00C50146">
          <w:rPr>
            <w:rFonts w:cs="Times New Roman"/>
            <w:kern w:val="0"/>
          </w:rPr>
          <w:delText>Yang, G., Zhang, G., Wang, H., 2015. Current state of sludge production, management, treatment and disposal in China. Water Res. 78, 60–73. https://doi.org/10.1016/j.watres.2015.04.002</w:delText>
        </w:r>
      </w:del>
    </w:p>
    <w:p w14:paraId="30F73A4D" w14:textId="0FC8FB12" w:rsidR="00C50146" w:rsidDel="00C50146" w:rsidRDefault="00C50146">
      <w:pPr>
        <w:autoSpaceDE w:val="0"/>
        <w:autoSpaceDN w:val="0"/>
        <w:adjustRightInd w:val="0"/>
        <w:ind w:firstLine="480"/>
        <w:jc w:val="left"/>
        <w:rPr>
          <w:del w:id="309" w:author="Owen" w:date="2022-04-29T17:01:00Z"/>
          <w:rFonts w:cs="Times New Roman"/>
          <w:kern w:val="0"/>
        </w:rPr>
      </w:pPr>
      <w:del w:id="310" w:author="Owen" w:date="2022-04-29T17:01:00Z">
        <w:r w:rsidDel="00C50146">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178463FB" w14:textId="4358B276" w:rsidR="00C50146" w:rsidDel="00C50146" w:rsidRDefault="00C50146">
      <w:pPr>
        <w:autoSpaceDE w:val="0"/>
        <w:autoSpaceDN w:val="0"/>
        <w:adjustRightInd w:val="0"/>
        <w:ind w:firstLine="480"/>
        <w:jc w:val="left"/>
        <w:rPr>
          <w:del w:id="311" w:author="Owen" w:date="2022-04-29T17:01:00Z"/>
          <w:rFonts w:cs="Times New Roman"/>
          <w:kern w:val="0"/>
        </w:rPr>
      </w:pPr>
      <w:del w:id="312" w:author="Owen" w:date="2022-04-29T17:01:00Z">
        <w:r w:rsidDel="00C50146">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4CFC5D03" w14:textId="3D144B86" w:rsidR="00C50146" w:rsidDel="00856218" w:rsidRDefault="00C50146">
      <w:pPr>
        <w:autoSpaceDE w:val="0"/>
        <w:autoSpaceDN w:val="0"/>
        <w:adjustRightInd w:val="0"/>
        <w:ind w:firstLine="480"/>
        <w:jc w:val="left"/>
        <w:rPr>
          <w:del w:id="313" w:author="Owen" w:date="2022-04-29T17:04:00Z"/>
          <w:rFonts w:cs="Times New Roman"/>
          <w:kern w:val="0"/>
        </w:rPr>
      </w:pPr>
      <w:del w:id="314" w:author="Owen" w:date="2022-04-29T17:01:00Z">
        <w:r w:rsidDel="00C50146">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FF3BFD1" w14:textId="4E833A63" w:rsidR="00856218" w:rsidRPr="00856218" w:rsidDel="00856218" w:rsidRDefault="00856218" w:rsidP="00856218">
      <w:pPr>
        <w:autoSpaceDE w:val="0"/>
        <w:autoSpaceDN w:val="0"/>
        <w:adjustRightInd w:val="0"/>
        <w:ind w:firstLine="480"/>
        <w:jc w:val="left"/>
        <w:rPr>
          <w:del w:id="315" w:author="Owen" w:date="2022-04-29T17:04:00Z"/>
          <w:rFonts w:cs="Times New Roman"/>
          <w:kern w:val="0"/>
        </w:rPr>
      </w:pPr>
      <w:del w:id="316" w:author="Owen" w:date="2022-04-29T17:04:00Z">
        <w:r w:rsidDel="00856218">
          <w:rPr>
            <w:rFonts w:cs="Times New Roman"/>
            <w:kern w:val="0"/>
          </w:rPr>
          <w:fldChar w:fldCharType="begin"/>
        </w:r>
        <w:r w:rsidDel="00856218">
          <w:rPr>
            <w:rFonts w:cs="Times New Roman"/>
            <w:kern w:val="0"/>
          </w:rPr>
          <w:delInstrText xml:space="preserve"> ADDIN ZOTERO_BIBL {"uncited":[],"omitted":[],"custom":[]} CSL_BIBLIOGRAPHY </w:delInstrText>
        </w:r>
        <w:r w:rsidDel="00856218">
          <w:rPr>
            <w:rFonts w:cs="Times New Roman"/>
            <w:kern w:val="0"/>
          </w:rPr>
          <w:fldChar w:fldCharType="separate"/>
        </w:r>
        <w:r w:rsidRPr="00856218" w:rsidDel="00856218">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55129C2D" w14:textId="293F0A11" w:rsidR="00856218" w:rsidRPr="00856218" w:rsidDel="00856218" w:rsidRDefault="00856218" w:rsidP="00856218">
      <w:pPr>
        <w:autoSpaceDE w:val="0"/>
        <w:autoSpaceDN w:val="0"/>
        <w:adjustRightInd w:val="0"/>
        <w:ind w:firstLine="480"/>
        <w:jc w:val="left"/>
        <w:rPr>
          <w:del w:id="317" w:author="Owen" w:date="2022-04-29T17:04:00Z"/>
          <w:rFonts w:cs="Times New Roman"/>
          <w:kern w:val="0"/>
        </w:rPr>
      </w:pPr>
      <w:del w:id="318" w:author="Owen" w:date="2022-04-29T17:04:00Z">
        <w:r w:rsidRPr="00856218" w:rsidDel="00856218">
          <w:rPr>
            <w:rFonts w:cs="Times New Roman"/>
            <w:kern w:val="0"/>
          </w:rPr>
          <w:delText>Basu, S., Kumbier, K., Brown, J.B., Yu, B., 2018. Iterative random forests to discover predictive and stable high-order interactions. Proc. Natl. Acad. Sci. 115, 1943–1948. https://doi.org/10.1073/pnas.1711236115</w:delText>
        </w:r>
      </w:del>
    </w:p>
    <w:p w14:paraId="45FE4FBA" w14:textId="667E5C28" w:rsidR="00856218" w:rsidRPr="00856218" w:rsidDel="00856218" w:rsidRDefault="00856218" w:rsidP="00856218">
      <w:pPr>
        <w:autoSpaceDE w:val="0"/>
        <w:autoSpaceDN w:val="0"/>
        <w:adjustRightInd w:val="0"/>
        <w:ind w:firstLine="480"/>
        <w:jc w:val="left"/>
        <w:rPr>
          <w:del w:id="319" w:author="Owen" w:date="2022-04-29T17:04:00Z"/>
          <w:rFonts w:cs="Times New Roman"/>
          <w:kern w:val="0"/>
        </w:rPr>
      </w:pPr>
      <w:del w:id="320" w:author="Owen" w:date="2022-04-29T17:04:00Z">
        <w:r w:rsidRPr="00856218" w:rsidDel="00856218">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48456331" w14:textId="7CC632C8" w:rsidR="00856218" w:rsidRPr="00856218" w:rsidDel="00856218" w:rsidRDefault="00856218" w:rsidP="00856218">
      <w:pPr>
        <w:autoSpaceDE w:val="0"/>
        <w:autoSpaceDN w:val="0"/>
        <w:adjustRightInd w:val="0"/>
        <w:ind w:firstLine="480"/>
        <w:jc w:val="left"/>
        <w:rPr>
          <w:del w:id="321" w:author="Owen" w:date="2022-04-29T17:04:00Z"/>
          <w:rFonts w:cs="Times New Roman"/>
          <w:kern w:val="0"/>
        </w:rPr>
      </w:pPr>
      <w:del w:id="322" w:author="Owen" w:date="2022-04-29T17:04:00Z">
        <w:r w:rsidRPr="00856218" w:rsidDel="00856218">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28FB39BA" w14:textId="43F0968D" w:rsidR="00856218" w:rsidRPr="00856218" w:rsidDel="00856218" w:rsidRDefault="00856218" w:rsidP="00856218">
      <w:pPr>
        <w:autoSpaceDE w:val="0"/>
        <w:autoSpaceDN w:val="0"/>
        <w:adjustRightInd w:val="0"/>
        <w:ind w:firstLine="480"/>
        <w:jc w:val="left"/>
        <w:rPr>
          <w:del w:id="323" w:author="Owen" w:date="2022-04-29T17:04:00Z"/>
          <w:rFonts w:cs="Times New Roman"/>
          <w:kern w:val="0"/>
        </w:rPr>
      </w:pPr>
      <w:del w:id="324" w:author="Owen" w:date="2022-04-29T17:04:00Z">
        <w:r w:rsidRPr="00856218" w:rsidDel="00856218">
          <w:rPr>
            <w:rFonts w:cs="Times New Roman"/>
            <w:kern w:val="0"/>
          </w:rPr>
          <w:delText>Ding, L., Lv, Z., Han, M., Zhao, X., Wang, W., 2019. Forecasting China’s wastewater discharge using dynamic factors and mixed-frequency data. Environ. Pollut. 255, 113148. https://doi.org/10.1016/j.envpol.2019.113148</w:delText>
        </w:r>
      </w:del>
    </w:p>
    <w:p w14:paraId="48E24FC3" w14:textId="531FC410" w:rsidR="00856218" w:rsidRPr="00856218" w:rsidDel="00856218" w:rsidRDefault="00856218" w:rsidP="00856218">
      <w:pPr>
        <w:autoSpaceDE w:val="0"/>
        <w:autoSpaceDN w:val="0"/>
        <w:adjustRightInd w:val="0"/>
        <w:ind w:firstLine="480"/>
        <w:jc w:val="left"/>
        <w:rPr>
          <w:del w:id="325" w:author="Owen" w:date="2022-04-29T17:04:00Z"/>
          <w:rFonts w:cs="Times New Roman"/>
          <w:kern w:val="0"/>
        </w:rPr>
      </w:pPr>
      <w:del w:id="326" w:author="Owen" w:date="2022-04-29T17:04:00Z">
        <w:r w:rsidRPr="00856218" w:rsidDel="00856218">
          <w:rPr>
            <w:rFonts w:cs="Times New Roman"/>
            <w:kern w:val="0"/>
          </w:rPr>
          <w:delText>Distefano, T., Kelly, S., 2017. Are we in deep water? Water scarcity and its limits to economic growth. Ecol. Econ. 142, 130–147. https://doi.org/10.1016/j.ecolecon.2017.06.019</w:delText>
        </w:r>
      </w:del>
    </w:p>
    <w:p w14:paraId="2D1AD8B6" w14:textId="5D410F0F" w:rsidR="00856218" w:rsidRPr="00856218" w:rsidDel="00856218" w:rsidRDefault="00856218" w:rsidP="00856218">
      <w:pPr>
        <w:autoSpaceDE w:val="0"/>
        <w:autoSpaceDN w:val="0"/>
        <w:adjustRightInd w:val="0"/>
        <w:ind w:firstLine="480"/>
        <w:jc w:val="left"/>
        <w:rPr>
          <w:del w:id="327" w:author="Owen" w:date="2022-04-29T17:04:00Z"/>
          <w:rFonts w:cs="Times New Roman"/>
          <w:kern w:val="0"/>
        </w:rPr>
      </w:pPr>
      <w:del w:id="328" w:author="Owen" w:date="2022-04-29T17:04:00Z">
        <w:r w:rsidRPr="00856218" w:rsidDel="00856218">
          <w:rPr>
            <w:rFonts w:cs="Times New Roman"/>
            <w:kern w:val="0"/>
          </w:rPr>
          <w:delText>Duarte, R., Pinilla, V., Serrano, A., 2014. Looking backward to look forward: water use and economic growth from a long-term perspective. Appl. Econ. 46, 212–224. https://doi.org/10.1080/00036846.2013.844329</w:delText>
        </w:r>
      </w:del>
    </w:p>
    <w:p w14:paraId="79F89508" w14:textId="6ACA0C58" w:rsidR="00856218" w:rsidRPr="00856218" w:rsidDel="00856218" w:rsidRDefault="00856218" w:rsidP="00856218">
      <w:pPr>
        <w:autoSpaceDE w:val="0"/>
        <w:autoSpaceDN w:val="0"/>
        <w:adjustRightInd w:val="0"/>
        <w:ind w:firstLine="480"/>
        <w:jc w:val="left"/>
        <w:rPr>
          <w:del w:id="329" w:author="Owen" w:date="2022-04-29T17:04:00Z"/>
          <w:rFonts w:cs="Times New Roman"/>
          <w:kern w:val="0"/>
        </w:rPr>
      </w:pPr>
      <w:del w:id="330" w:author="Owen" w:date="2022-04-29T17:04:00Z">
        <w:r w:rsidRPr="00856218" w:rsidDel="00856218">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507A48B8" w14:textId="2A0B6B06" w:rsidR="00856218" w:rsidRPr="00856218" w:rsidDel="00856218" w:rsidRDefault="00856218" w:rsidP="00856218">
      <w:pPr>
        <w:autoSpaceDE w:val="0"/>
        <w:autoSpaceDN w:val="0"/>
        <w:adjustRightInd w:val="0"/>
        <w:ind w:firstLine="480"/>
        <w:jc w:val="left"/>
        <w:rPr>
          <w:del w:id="331" w:author="Owen" w:date="2022-04-29T17:04:00Z"/>
          <w:rFonts w:cs="Times New Roman"/>
          <w:kern w:val="0"/>
        </w:rPr>
      </w:pPr>
      <w:del w:id="332" w:author="Owen" w:date="2022-04-29T17:04:00Z">
        <w:r w:rsidRPr="00856218" w:rsidDel="00856218">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7E449B93" w14:textId="1E1909BF" w:rsidR="00856218" w:rsidRPr="00856218" w:rsidDel="00856218" w:rsidRDefault="00856218" w:rsidP="00856218">
      <w:pPr>
        <w:autoSpaceDE w:val="0"/>
        <w:autoSpaceDN w:val="0"/>
        <w:adjustRightInd w:val="0"/>
        <w:ind w:firstLine="480"/>
        <w:jc w:val="left"/>
        <w:rPr>
          <w:del w:id="333" w:author="Owen" w:date="2022-04-29T17:04:00Z"/>
          <w:rFonts w:cs="Times New Roman"/>
          <w:kern w:val="0"/>
        </w:rPr>
      </w:pPr>
      <w:del w:id="334" w:author="Owen" w:date="2022-04-29T17:04:00Z">
        <w:r w:rsidRPr="00856218" w:rsidDel="00856218">
          <w:rPr>
            <w:rFonts w:cs="Times New Roman"/>
            <w:kern w:val="0"/>
          </w:rPr>
          <w:delText>Gu, K., Liu, J., Wang, Y., 2009. Relationship between economic growth and water environmental quality of Anshan city in Northeast China. Chin. Geogr. Sci. 19, 17–24. https://doi.org/10.1007/s11769-009-0017-0</w:delText>
        </w:r>
      </w:del>
    </w:p>
    <w:p w14:paraId="2911435A" w14:textId="6F480F5A" w:rsidR="00856218" w:rsidRPr="00856218" w:rsidDel="00856218" w:rsidRDefault="00856218" w:rsidP="00856218">
      <w:pPr>
        <w:autoSpaceDE w:val="0"/>
        <w:autoSpaceDN w:val="0"/>
        <w:adjustRightInd w:val="0"/>
        <w:ind w:firstLine="480"/>
        <w:jc w:val="left"/>
        <w:rPr>
          <w:del w:id="335" w:author="Owen" w:date="2022-04-29T17:04:00Z"/>
          <w:rFonts w:cs="Times New Roman"/>
          <w:kern w:val="0"/>
        </w:rPr>
      </w:pPr>
      <w:del w:id="336" w:author="Owen" w:date="2022-04-29T17:04:00Z">
        <w:r w:rsidRPr="00856218" w:rsidDel="00856218">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16518B5F" w14:textId="10215FAD" w:rsidR="00856218" w:rsidRPr="00856218" w:rsidDel="00856218" w:rsidRDefault="00856218" w:rsidP="00856218">
      <w:pPr>
        <w:autoSpaceDE w:val="0"/>
        <w:autoSpaceDN w:val="0"/>
        <w:adjustRightInd w:val="0"/>
        <w:ind w:firstLine="480"/>
        <w:jc w:val="left"/>
        <w:rPr>
          <w:del w:id="337" w:author="Owen" w:date="2022-04-29T17:04:00Z"/>
          <w:rFonts w:cs="Times New Roman"/>
          <w:kern w:val="0"/>
        </w:rPr>
      </w:pPr>
      <w:del w:id="338" w:author="Owen" w:date="2022-04-29T17:04:00Z">
        <w:r w:rsidRPr="00856218" w:rsidDel="00856218">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515C6D6A" w14:textId="13BD9BC8" w:rsidR="00856218" w:rsidRPr="00856218" w:rsidDel="00856218" w:rsidRDefault="00856218" w:rsidP="00856218">
      <w:pPr>
        <w:autoSpaceDE w:val="0"/>
        <w:autoSpaceDN w:val="0"/>
        <w:adjustRightInd w:val="0"/>
        <w:ind w:firstLine="480"/>
        <w:jc w:val="left"/>
        <w:rPr>
          <w:del w:id="339" w:author="Owen" w:date="2022-04-29T17:04:00Z"/>
          <w:rFonts w:cs="Times New Roman"/>
          <w:kern w:val="0"/>
        </w:rPr>
      </w:pPr>
      <w:del w:id="340" w:author="Owen" w:date="2022-04-29T17:04:00Z">
        <w:r w:rsidRPr="00856218" w:rsidDel="00856218">
          <w:rPr>
            <w:rFonts w:cs="Times New Roman"/>
            <w:kern w:val="0"/>
          </w:rPr>
          <w:delText>Jin, L., Zhang, G., Tian, H., 2014. Current state of sewage treatment in China. Water Res. 66, 85–98. https://doi.org/10.1016/j.watres.2014.08.014</w:delText>
        </w:r>
      </w:del>
    </w:p>
    <w:p w14:paraId="61DE544C" w14:textId="1F00C539" w:rsidR="00856218" w:rsidRPr="00856218" w:rsidDel="00856218" w:rsidRDefault="00856218" w:rsidP="00856218">
      <w:pPr>
        <w:autoSpaceDE w:val="0"/>
        <w:autoSpaceDN w:val="0"/>
        <w:adjustRightInd w:val="0"/>
        <w:ind w:firstLine="480"/>
        <w:jc w:val="left"/>
        <w:rPr>
          <w:del w:id="341" w:author="Owen" w:date="2022-04-29T17:04:00Z"/>
          <w:rFonts w:cs="Times New Roman"/>
          <w:kern w:val="0"/>
        </w:rPr>
      </w:pPr>
      <w:del w:id="342" w:author="Owen" w:date="2022-04-29T17:04:00Z">
        <w:r w:rsidRPr="00856218" w:rsidDel="00856218">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2954CAD1" w14:textId="359857AB" w:rsidR="00856218" w:rsidRPr="00856218" w:rsidDel="00856218" w:rsidRDefault="00856218" w:rsidP="00856218">
      <w:pPr>
        <w:autoSpaceDE w:val="0"/>
        <w:autoSpaceDN w:val="0"/>
        <w:adjustRightInd w:val="0"/>
        <w:ind w:firstLine="480"/>
        <w:jc w:val="left"/>
        <w:rPr>
          <w:del w:id="343" w:author="Owen" w:date="2022-04-29T17:04:00Z"/>
          <w:rFonts w:cs="Times New Roman"/>
          <w:kern w:val="0"/>
        </w:rPr>
      </w:pPr>
      <w:del w:id="344" w:author="Owen" w:date="2022-04-29T17:04:00Z">
        <w:r w:rsidRPr="00856218" w:rsidDel="00856218">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34F57A49" w14:textId="153A59AE" w:rsidR="00856218" w:rsidRPr="00856218" w:rsidDel="00856218" w:rsidRDefault="00856218" w:rsidP="00856218">
      <w:pPr>
        <w:autoSpaceDE w:val="0"/>
        <w:autoSpaceDN w:val="0"/>
        <w:adjustRightInd w:val="0"/>
        <w:ind w:firstLine="480"/>
        <w:jc w:val="left"/>
        <w:rPr>
          <w:del w:id="345" w:author="Owen" w:date="2022-04-29T17:04:00Z"/>
          <w:rFonts w:cs="Times New Roman"/>
          <w:kern w:val="0"/>
        </w:rPr>
      </w:pPr>
      <w:del w:id="346" w:author="Owen" w:date="2022-04-29T17:04:00Z">
        <w:r w:rsidRPr="00856218" w:rsidDel="00856218">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48610B80" w14:textId="2C965F67" w:rsidR="00856218" w:rsidRPr="00856218" w:rsidDel="00856218" w:rsidRDefault="00856218" w:rsidP="00856218">
      <w:pPr>
        <w:autoSpaceDE w:val="0"/>
        <w:autoSpaceDN w:val="0"/>
        <w:adjustRightInd w:val="0"/>
        <w:ind w:firstLine="480"/>
        <w:jc w:val="left"/>
        <w:rPr>
          <w:del w:id="347" w:author="Owen" w:date="2022-04-29T17:04:00Z"/>
          <w:rFonts w:cs="Times New Roman"/>
          <w:kern w:val="0"/>
        </w:rPr>
      </w:pPr>
      <w:del w:id="348" w:author="Owen" w:date="2022-04-29T17:04:00Z">
        <w:r w:rsidRPr="00856218" w:rsidDel="00856218">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4E030431" w14:textId="5C6BABB0" w:rsidR="00856218" w:rsidRPr="00856218" w:rsidDel="00856218" w:rsidRDefault="00856218" w:rsidP="00856218">
      <w:pPr>
        <w:autoSpaceDE w:val="0"/>
        <w:autoSpaceDN w:val="0"/>
        <w:adjustRightInd w:val="0"/>
        <w:ind w:firstLine="480"/>
        <w:jc w:val="left"/>
        <w:rPr>
          <w:del w:id="349" w:author="Owen" w:date="2022-04-29T17:04:00Z"/>
          <w:rFonts w:cs="Times New Roman"/>
          <w:kern w:val="0"/>
        </w:rPr>
      </w:pPr>
      <w:del w:id="350" w:author="Owen" w:date="2022-04-29T17:04:00Z">
        <w:r w:rsidRPr="00856218" w:rsidDel="00856218">
          <w:rPr>
            <w:rFonts w:cs="Times New Roman"/>
            <w:kern w:val="0"/>
          </w:rPr>
          <w:delText>Lu, L., Guest, J.S., Peters, C.A., Zhu, X., Rau, G.H., Ren, Z.J., 2018. Wastewater treatment for carbon capture and utilization. Nat. Sustain. 1, 750–758. https://doi.org/10.1038/s41893-018-0187-9</w:delText>
        </w:r>
      </w:del>
    </w:p>
    <w:p w14:paraId="64C4ABB5" w14:textId="39C607F8" w:rsidR="00856218" w:rsidRPr="00856218" w:rsidDel="00856218" w:rsidRDefault="00856218" w:rsidP="00856218">
      <w:pPr>
        <w:autoSpaceDE w:val="0"/>
        <w:autoSpaceDN w:val="0"/>
        <w:adjustRightInd w:val="0"/>
        <w:ind w:firstLine="480"/>
        <w:jc w:val="left"/>
        <w:rPr>
          <w:del w:id="351" w:author="Owen" w:date="2022-04-29T17:04:00Z"/>
          <w:rFonts w:cs="Times New Roman"/>
          <w:kern w:val="0"/>
        </w:rPr>
      </w:pPr>
      <w:del w:id="352" w:author="Owen" w:date="2022-04-29T17:04:00Z">
        <w:r w:rsidRPr="00856218" w:rsidDel="00856218">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67FC2BC6" w14:textId="0E94257C" w:rsidR="00856218" w:rsidRPr="00856218" w:rsidDel="00856218" w:rsidRDefault="00856218" w:rsidP="00856218">
      <w:pPr>
        <w:autoSpaceDE w:val="0"/>
        <w:autoSpaceDN w:val="0"/>
        <w:adjustRightInd w:val="0"/>
        <w:ind w:firstLine="480"/>
        <w:jc w:val="left"/>
        <w:rPr>
          <w:del w:id="353" w:author="Owen" w:date="2022-04-29T17:04:00Z"/>
          <w:rFonts w:cs="Times New Roman"/>
          <w:kern w:val="0"/>
        </w:rPr>
      </w:pPr>
      <w:del w:id="354" w:author="Owen" w:date="2022-04-29T17:04:00Z">
        <w:r w:rsidRPr="00856218" w:rsidDel="00856218">
          <w:rPr>
            <w:rFonts w:cs="Times New Roman"/>
            <w:kern w:val="0"/>
          </w:rPr>
          <w:delText>McCarty, P.L., Bae, J., Kim, J., 2011. Domestic Wastewater Treatment as a Net Energy Producer–Can This be Achieved? Environ. Sci. Technol. 45, 7100–7106. https://doi.org/10.1021/es2014264</w:delText>
        </w:r>
      </w:del>
    </w:p>
    <w:p w14:paraId="50282FC8" w14:textId="0C06586D" w:rsidR="00856218" w:rsidRPr="00856218" w:rsidDel="00856218" w:rsidRDefault="00856218" w:rsidP="00856218">
      <w:pPr>
        <w:autoSpaceDE w:val="0"/>
        <w:autoSpaceDN w:val="0"/>
        <w:adjustRightInd w:val="0"/>
        <w:ind w:firstLine="480"/>
        <w:jc w:val="left"/>
        <w:rPr>
          <w:del w:id="355" w:author="Owen" w:date="2022-04-29T17:04:00Z"/>
          <w:rFonts w:cs="Times New Roman"/>
          <w:kern w:val="0"/>
        </w:rPr>
      </w:pPr>
      <w:del w:id="356" w:author="Owen" w:date="2022-04-29T17:04:00Z">
        <w:r w:rsidRPr="00856218" w:rsidDel="00856218">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30BDF83B" w14:textId="2FB23232" w:rsidR="00856218" w:rsidRPr="00856218" w:rsidDel="00856218" w:rsidRDefault="00856218" w:rsidP="00856218">
      <w:pPr>
        <w:autoSpaceDE w:val="0"/>
        <w:autoSpaceDN w:val="0"/>
        <w:adjustRightInd w:val="0"/>
        <w:ind w:firstLine="480"/>
        <w:jc w:val="left"/>
        <w:rPr>
          <w:del w:id="357" w:author="Owen" w:date="2022-04-29T17:04:00Z"/>
          <w:rFonts w:cs="Times New Roman"/>
          <w:kern w:val="0"/>
        </w:rPr>
      </w:pPr>
      <w:del w:id="358" w:author="Owen" w:date="2022-04-29T17:04:00Z">
        <w:r w:rsidRPr="00856218" w:rsidDel="00856218">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02E8AA7B" w14:textId="7AA09A85" w:rsidR="00856218" w:rsidRPr="00856218" w:rsidDel="00856218" w:rsidRDefault="00856218" w:rsidP="00856218">
      <w:pPr>
        <w:autoSpaceDE w:val="0"/>
        <w:autoSpaceDN w:val="0"/>
        <w:adjustRightInd w:val="0"/>
        <w:ind w:firstLine="480"/>
        <w:jc w:val="left"/>
        <w:rPr>
          <w:del w:id="359" w:author="Owen" w:date="2022-04-29T17:04:00Z"/>
          <w:rFonts w:cs="Times New Roman"/>
          <w:kern w:val="0"/>
        </w:rPr>
      </w:pPr>
      <w:del w:id="360" w:author="Owen" w:date="2022-04-29T17:04:00Z">
        <w:r w:rsidRPr="00856218" w:rsidDel="00856218">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32E0E941" w14:textId="496037A0" w:rsidR="00856218" w:rsidRPr="00856218" w:rsidDel="00856218" w:rsidRDefault="00856218" w:rsidP="00856218">
      <w:pPr>
        <w:autoSpaceDE w:val="0"/>
        <w:autoSpaceDN w:val="0"/>
        <w:adjustRightInd w:val="0"/>
        <w:ind w:firstLine="480"/>
        <w:jc w:val="left"/>
        <w:rPr>
          <w:del w:id="361" w:author="Owen" w:date="2022-04-29T17:04:00Z"/>
          <w:rFonts w:cs="Times New Roman"/>
          <w:kern w:val="0"/>
        </w:rPr>
      </w:pPr>
      <w:del w:id="362" w:author="Owen" w:date="2022-04-29T17:04:00Z">
        <w:r w:rsidRPr="00856218" w:rsidDel="00856218">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796141C5" w14:textId="7DBAA749" w:rsidR="00856218" w:rsidRPr="00856218" w:rsidDel="00856218" w:rsidRDefault="00856218" w:rsidP="00856218">
      <w:pPr>
        <w:autoSpaceDE w:val="0"/>
        <w:autoSpaceDN w:val="0"/>
        <w:adjustRightInd w:val="0"/>
        <w:ind w:firstLine="480"/>
        <w:jc w:val="left"/>
        <w:rPr>
          <w:del w:id="363" w:author="Owen" w:date="2022-04-29T17:04:00Z"/>
          <w:rFonts w:cs="Times New Roman"/>
          <w:kern w:val="0"/>
        </w:rPr>
      </w:pPr>
      <w:del w:id="364" w:author="Owen" w:date="2022-04-29T17:04:00Z">
        <w:r w:rsidRPr="00856218" w:rsidDel="00856218">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23252DA3" w14:textId="341025A7" w:rsidR="00856218" w:rsidRPr="00856218" w:rsidDel="00856218" w:rsidRDefault="00856218" w:rsidP="00856218">
      <w:pPr>
        <w:autoSpaceDE w:val="0"/>
        <w:autoSpaceDN w:val="0"/>
        <w:adjustRightInd w:val="0"/>
        <w:ind w:firstLine="480"/>
        <w:jc w:val="left"/>
        <w:rPr>
          <w:del w:id="365" w:author="Owen" w:date="2022-04-29T17:04:00Z"/>
          <w:rFonts w:cs="Times New Roman"/>
          <w:kern w:val="0"/>
        </w:rPr>
      </w:pPr>
      <w:del w:id="366" w:author="Owen" w:date="2022-04-29T17:04:00Z">
        <w:r w:rsidRPr="00856218" w:rsidDel="00856218">
          <w:rPr>
            <w:rFonts w:cs="Times New Roman"/>
            <w:kern w:val="0"/>
          </w:rPr>
          <w:delText>Wang, J.-F., Xu, C., 2017. Geodetector: Theory and Perspectives. Acta Geogr. Sin. 72, 116–134.</w:delText>
        </w:r>
      </w:del>
    </w:p>
    <w:p w14:paraId="64547E7C" w14:textId="78930FBD" w:rsidR="00856218" w:rsidRPr="00856218" w:rsidDel="00856218" w:rsidRDefault="00856218" w:rsidP="00856218">
      <w:pPr>
        <w:autoSpaceDE w:val="0"/>
        <w:autoSpaceDN w:val="0"/>
        <w:adjustRightInd w:val="0"/>
        <w:ind w:firstLine="480"/>
        <w:jc w:val="left"/>
        <w:rPr>
          <w:del w:id="367" w:author="Owen" w:date="2022-04-29T17:04:00Z"/>
          <w:rFonts w:cs="Times New Roman"/>
          <w:kern w:val="0"/>
        </w:rPr>
      </w:pPr>
      <w:del w:id="368" w:author="Owen" w:date="2022-04-29T17:04:00Z">
        <w:r w:rsidRPr="00856218" w:rsidDel="00856218">
          <w:rPr>
            <w:rFonts w:cs="Times New Roman"/>
            <w:kern w:val="0"/>
          </w:rPr>
          <w:delText>Wang, J.-F., Zhang, T.-L., Fu, B.-J., 2016. A measure of spatial stratified heterogeneity. Ecol. Indic. 67, 250–256. https://doi.org/10.1016/j.ecolind.2016.02.052</w:delText>
        </w:r>
      </w:del>
    </w:p>
    <w:p w14:paraId="188544B3" w14:textId="47FA3879" w:rsidR="00856218" w:rsidRPr="00856218" w:rsidDel="00856218" w:rsidRDefault="00856218" w:rsidP="00856218">
      <w:pPr>
        <w:autoSpaceDE w:val="0"/>
        <w:autoSpaceDN w:val="0"/>
        <w:adjustRightInd w:val="0"/>
        <w:ind w:firstLine="480"/>
        <w:jc w:val="left"/>
        <w:rPr>
          <w:del w:id="369" w:author="Owen" w:date="2022-04-29T17:04:00Z"/>
          <w:rFonts w:cs="Times New Roman"/>
          <w:kern w:val="0"/>
        </w:rPr>
      </w:pPr>
      <w:del w:id="370" w:author="Owen" w:date="2022-04-29T17:04:00Z">
        <w:r w:rsidRPr="00856218" w:rsidDel="00856218">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4BA93ED9" w14:textId="15E40621" w:rsidR="00856218" w:rsidRPr="00856218" w:rsidDel="00856218" w:rsidRDefault="00856218" w:rsidP="00856218">
      <w:pPr>
        <w:autoSpaceDE w:val="0"/>
        <w:autoSpaceDN w:val="0"/>
        <w:adjustRightInd w:val="0"/>
        <w:ind w:firstLine="480"/>
        <w:jc w:val="left"/>
        <w:rPr>
          <w:del w:id="371" w:author="Owen" w:date="2022-04-29T17:04:00Z"/>
          <w:rFonts w:cs="Times New Roman"/>
          <w:kern w:val="0"/>
        </w:rPr>
      </w:pPr>
      <w:del w:id="372" w:author="Owen" w:date="2022-04-29T17:04:00Z">
        <w:r w:rsidRPr="00856218" w:rsidDel="00856218">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36DCF109" w14:textId="4D24FCBA" w:rsidR="00856218" w:rsidRPr="00856218" w:rsidDel="00856218" w:rsidRDefault="00856218" w:rsidP="00856218">
      <w:pPr>
        <w:autoSpaceDE w:val="0"/>
        <w:autoSpaceDN w:val="0"/>
        <w:adjustRightInd w:val="0"/>
        <w:ind w:firstLine="480"/>
        <w:jc w:val="left"/>
        <w:rPr>
          <w:del w:id="373" w:author="Owen" w:date="2022-04-29T17:04:00Z"/>
          <w:rFonts w:cs="Times New Roman"/>
          <w:kern w:val="0"/>
        </w:rPr>
      </w:pPr>
      <w:del w:id="374" w:author="Owen" w:date="2022-04-29T17:04:00Z">
        <w:r w:rsidRPr="00856218" w:rsidDel="00856218">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5517B6D1" w14:textId="0385D1BC" w:rsidR="00856218" w:rsidRPr="00856218" w:rsidDel="00856218" w:rsidRDefault="00856218" w:rsidP="00856218">
      <w:pPr>
        <w:autoSpaceDE w:val="0"/>
        <w:autoSpaceDN w:val="0"/>
        <w:adjustRightInd w:val="0"/>
        <w:ind w:firstLine="480"/>
        <w:jc w:val="left"/>
        <w:rPr>
          <w:del w:id="375" w:author="Owen" w:date="2022-04-29T17:04:00Z"/>
          <w:rFonts w:cs="Times New Roman"/>
          <w:kern w:val="0"/>
        </w:rPr>
      </w:pPr>
      <w:del w:id="376" w:author="Owen" w:date="2022-04-29T17:04:00Z">
        <w:r w:rsidRPr="00856218" w:rsidDel="00856218">
          <w:rPr>
            <w:rFonts w:cs="Times New Roman"/>
            <w:kern w:val="0"/>
          </w:rPr>
          <w:delText>Xu, L., Gao, P., Cui, S., Liu, C., 2013. A hybrid procedure for MSW generation forecasting at multiple time scales in Xiamen City, China. Waste Manag. 33, 1324–1331. https://doi.org/10.1016/j.wasman.2013.02.012</w:delText>
        </w:r>
      </w:del>
    </w:p>
    <w:p w14:paraId="09CD53E2" w14:textId="070E8A08" w:rsidR="00856218" w:rsidRPr="00856218" w:rsidDel="00856218" w:rsidRDefault="00856218" w:rsidP="00856218">
      <w:pPr>
        <w:autoSpaceDE w:val="0"/>
        <w:autoSpaceDN w:val="0"/>
        <w:adjustRightInd w:val="0"/>
        <w:ind w:firstLine="480"/>
        <w:jc w:val="left"/>
        <w:rPr>
          <w:del w:id="377" w:author="Owen" w:date="2022-04-29T17:04:00Z"/>
          <w:rFonts w:cs="Times New Roman"/>
          <w:kern w:val="0"/>
        </w:rPr>
      </w:pPr>
      <w:del w:id="378" w:author="Owen" w:date="2022-04-29T17:04:00Z">
        <w:r w:rsidRPr="00856218" w:rsidDel="00856218">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2517C46B" w14:textId="2142BF32" w:rsidR="00856218" w:rsidRPr="00856218" w:rsidDel="00856218" w:rsidRDefault="00856218" w:rsidP="00856218">
      <w:pPr>
        <w:autoSpaceDE w:val="0"/>
        <w:autoSpaceDN w:val="0"/>
        <w:adjustRightInd w:val="0"/>
        <w:ind w:firstLine="480"/>
        <w:jc w:val="left"/>
        <w:rPr>
          <w:del w:id="379" w:author="Owen" w:date="2022-04-29T17:04:00Z"/>
          <w:rFonts w:cs="Times New Roman"/>
          <w:kern w:val="0"/>
        </w:rPr>
      </w:pPr>
      <w:del w:id="380" w:author="Owen" w:date="2022-04-29T17:04:00Z">
        <w:r w:rsidRPr="00856218" w:rsidDel="00856218">
          <w:rPr>
            <w:rFonts w:cs="Times New Roman"/>
            <w:kern w:val="0"/>
          </w:rPr>
          <w:delText>Yang, G., Zhang, G., Wang, H., 2015. Current state of sludge production, management, treatment and disposal in China. Water Res. 78, 60–73. https://doi.org/10.1016/j.watres.2015.04.002</w:delText>
        </w:r>
      </w:del>
    </w:p>
    <w:p w14:paraId="1BD70302" w14:textId="56152A49" w:rsidR="00856218" w:rsidRPr="00856218" w:rsidDel="00856218" w:rsidRDefault="00856218" w:rsidP="00856218">
      <w:pPr>
        <w:autoSpaceDE w:val="0"/>
        <w:autoSpaceDN w:val="0"/>
        <w:adjustRightInd w:val="0"/>
        <w:ind w:firstLine="480"/>
        <w:jc w:val="left"/>
        <w:rPr>
          <w:del w:id="381" w:author="Owen" w:date="2022-04-29T17:04:00Z"/>
          <w:rFonts w:cs="Times New Roman"/>
          <w:kern w:val="0"/>
        </w:rPr>
      </w:pPr>
      <w:del w:id="382" w:author="Owen" w:date="2022-04-29T17:04:00Z">
        <w:r w:rsidRPr="00856218" w:rsidDel="00856218">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229B17CE" w14:textId="067AC12F" w:rsidR="00856218" w:rsidRPr="00856218" w:rsidDel="00856218" w:rsidRDefault="00856218" w:rsidP="00856218">
      <w:pPr>
        <w:autoSpaceDE w:val="0"/>
        <w:autoSpaceDN w:val="0"/>
        <w:adjustRightInd w:val="0"/>
        <w:ind w:firstLine="480"/>
        <w:jc w:val="left"/>
        <w:rPr>
          <w:del w:id="383" w:author="Owen" w:date="2022-04-29T17:04:00Z"/>
          <w:rFonts w:cs="Times New Roman"/>
          <w:kern w:val="0"/>
        </w:rPr>
      </w:pPr>
      <w:del w:id="384" w:author="Owen" w:date="2022-04-29T17:04:00Z">
        <w:r w:rsidRPr="00856218" w:rsidDel="00856218">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32ECF687" w14:textId="2E8E937A" w:rsidR="00856218" w:rsidRPr="00856218" w:rsidDel="00856218" w:rsidRDefault="00856218" w:rsidP="00856218">
      <w:pPr>
        <w:autoSpaceDE w:val="0"/>
        <w:autoSpaceDN w:val="0"/>
        <w:adjustRightInd w:val="0"/>
        <w:ind w:firstLine="480"/>
        <w:jc w:val="left"/>
        <w:rPr>
          <w:del w:id="385" w:author="Owen" w:date="2022-04-29T17:04:00Z"/>
          <w:rFonts w:cs="Times New Roman"/>
          <w:kern w:val="0"/>
        </w:rPr>
      </w:pPr>
      <w:del w:id="386" w:author="Owen" w:date="2022-04-29T17:04:00Z">
        <w:r w:rsidRPr="00856218" w:rsidDel="00856218">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7BA77D4" w14:textId="0E4EE4F4" w:rsidR="00856218" w:rsidRPr="00856218" w:rsidDel="00856218" w:rsidRDefault="00856218" w:rsidP="00856218">
      <w:pPr>
        <w:autoSpaceDE w:val="0"/>
        <w:autoSpaceDN w:val="0"/>
        <w:adjustRightInd w:val="0"/>
        <w:ind w:firstLine="480"/>
        <w:jc w:val="left"/>
        <w:rPr>
          <w:del w:id="387" w:author="Owen" w:date="2022-04-29T17:04:00Z"/>
          <w:rFonts w:cs="Times New Roman"/>
          <w:kern w:val="0"/>
        </w:rPr>
      </w:pPr>
      <w:del w:id="388" w:author="Owen" w:date="2022-04-29T17:04:00Z">
        <w:r w:rsidRPr="00856218" w:rsidDel="00856218">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7896652E" w14:textId="6A814704" w:rsidR="00856218" w:rsidRPr="00856218" w:rsidDel="00856218" w:rsidRDefault="00856218">
      <w:pPr>
        <w:autoSpaceDE w:val="0"/>
        <w:autoSpaceDN w:val="0"/>
        <w:adjustRightInd w:val="0"/>
        <w:ind w:firstLine="480"/>
        <w:jc w:val="left"/>
        <w:rPr>
          <w:del w:id="389" w:author="Owen" w:date="2022-04-29T17:02:00Z"/>
          <w:rFonts w:cs="Times New Roman"/>
          <w:kern w:val="0"/>
        </w:rPr>
      </w:pPr>
      <w:del w:id="390" w:author="Owen" w:date="2022-04-29T17:04:00Z">
        <w:r w:rsidDel="00856218">
          <w:rPr>
            <w:rFonts w:cs="Times New Roman"/>
            <w:kern w:val="0"/>
          </w:rPr>
          <w:fldChar w:fldCharType="end"/>
        </w:r>
      </w:del>
      <w:del w:id="391" w:author="Owen" w:date="2022-04-29T17:02:00Z">
        <w:r w:rsidRPr="00856218" w:rsidDel="00856218">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3CB49C82" w14:textId="40CE058F" w:rsidR="00856218" w:rsidRPr="00856218" w:rsidDel="00856218" w:rsidRDefault="00856218">
      <w:pPr>
        <w:autoSpaceDE w:val="0"/>
        <w:autoSpaceDN w:val="0"/>
        <w:adjustRightInd w:val="0"/>
        <w:ind w:firstLine="480"/>
        <w:jc w:val="left"/>
        <w:rPr>
          <w:del w:id="392" w:author="Owen" w:date="2022-04-29T17:02:00Z"/>
          <w:rFonts w:cs="Times New Roman"/>
          <w:kern w:val="0"/>
        </w:rPr>
      </w:pPr>
      <w:del w:id="393" w:author="Owen" w:date="2022-04-29T17:02:00Z">
        <w:r w:rsidRPr="00856218" w:rsidDel="00856218">
          <w:rPr>
            <w:rFonts w:cs="Times New Roman"/>
            <w:kern w:val="0"/>
          </w:rPr>
          <w:delText>Basu, S., Kumbier, K., Brown, J.B., Yu, B., 2018. Iterative random forests to discover predictive and stable high-order interactions. Proc. Natl. Acad. Sci. 115, 1943–1948. https://doi.org/10.1073/pnas.1711236115</w:delText>
        </w:r>
      </w:del>
    </w:p>
    <w:p w14:paraId="77E4F85F" w14:textId="45F3DFE5" w:rsidR="00856218" w:rsidRPr="00856218" w:rsidDel="00856218" w:rsidRDefault="00856218">
      <w:pPr>
        <w:autoSpaceDE w:val="0"/>
        <w:autoSpaceDN w:val="0"/>
        <w:adjustRightInd w:val="0"/>
        <w:ind w:firstLine="480"/>
        <w:jc w:val="left"/>
        <w:rPr>
          <w:del w:id="394" w:author="Owen" w:date="2022-04-29T17:02:00Z"/>
          <w:rFonts w:cs="Times New Roman"/>
          <w:kern w:val="0"/>
        </w:rPr>
      </w:pPr>
      <w:del w:id="395" w:author="Owen" w:date="2022-04-29T17:02:00Z">
        <w:r w:rsidRPr="00856218" w:rsidDel="00856218">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261949DA" w14:textId="12DFF7AD" w:rsidR="00856218" w:rsidRPr="00856218" w:rsidDel="00856218" w:rsidRDefault="00856218">
      <w:pPr>
        <w:autoSpaceDE w:val="0"/>
        <w:autoSpaceDN w:val="0"/>
        <w:adjustRightInd w:val="0"/>
        <w:ind w:firstLine="480"/>
        <w:jc w:val="left"/>
        <w:rPr>
          <w:del w:id="396" w:author="Owen" w:date="2022-04-29T17:02:00Z"/>
          <w:rFonts w:cs="Times New Roman"/>
          <w:kern w:val="0"/>
        </w:rPr>
      </w:pPr>
      <w:del w:id="397" w:author="Owen" w:date="2022-04-29T17:02:00Z">
        <w:r w:rsidRPr="00856218" w:rsidDel="00856218">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3332F50E" w14:textId="4B81B91E" w:rsidR="00856218" w:rsidRPr="00856218" w:rsidDel="00856218" w:rsidRDefault="00856218">
      <w:pPr>
        <w:autoSpaceDE w:val="0"/>
        <w:autoSpaceDN w:val="0"/>
        <w:adjustRightInd w:val="0"/>
        <w:ind w:firstLine="480"/>
        <w:jc w:val="left"/>
        <w:rPr>
          <w:del w:id="398" w:author="Owen" w:date="2022-04-29T17:02:00Z"/>
          <w:rFonts w:cs="Times New Roman"/>
          <w:kern w:val="0"/>
        </w:rPr>
      </w:pPr>
      <w:del w:id="399" w:author="Owen" w:date="2022-04-29T17:02:00Z">
        <w:r w:rsidRPr="00856218" w:rsidDel="00856218">
          <w:rPr>
            <w:rFonts w:cs="Times New Roman"/>
            <w:kern w:val="0"/>
          </w:rPr>
          <w:delText>Ding, L., Lv, Z., Han, M., Zhao, X., Wang, W., 2019. Forecasting China’s wastewater discharge using dynamic factors and mixed-frequency data. Environ. Pollut. 255, 113148. https://doi.org/10.1016/j.envpol.2019.113148</w:delText>
        </w:r>
      </w:del>
    </w:p>
    <w:p w14:paraId="44EFF127" w14:textId="0895048C" w:rsidR="00856218" w:rsidRPr="00856218" w:rsidDel="00856218" w:rsidRDefault="00856218">
      <w:pPr>
        <w:autoSpaceDE w:val="0"/>
        <w:autoSpaceDN w:val="0"/>
        <w:adjustRightInd w:val="0"/>
        <w:ind w:firstLine="480"/>
        <w:jc w:val="left"/>
        <w:rPr>
          <w:del w:id="400" w:author="Owen" w:date="2022-04-29T17:02:00Z"/>
          <w:rFonts w:cs="Times New Roman"/>
          <w:kern w:val="0"/>
        </w:rPr>
      </w:pPr>
      <w:del w:id="401" w:author="Owen" w:date="2022-04-29T17:02:00Z">
        <w:r w:rsidRPr="00856218" w:rsidDel="00856218">
          <w:rPr>
            <w:rFonts w:cs="Times New Roman"/>
            <w:kern w:val="0"/>
          </w:rPr>
          <w:delText>Distefano, T., Kelly, S., 2017. Are we in deep water? Water scarcity and its limits to economic growth. Ecol. Econ. 142, 130–147. https://doi.org/10.1016/j.ecolecon.2017.06.019</w:delText>
        </w:r>
      </w:del>
    </w:p>
    <w:p w14:paraId="4403418E" w14:textId="61BBD74C" w:rsidR="00856218" w:rsidRPr="00856218" w:rsidDel="00856218" w:rsidRDefault="00856218">
      <w:pPr>
        <w:autoSpaceDE w:val="0"/>
        <w:autoSpaceDN w:val="0"/>
        <w:adjustRightInd w:val="0"/>
        <w:ind w:firstLine="480"/>
        <w:jc w:val="left"/>
        <w:rPr>
          <w:del w:id="402" w:author="Owen" w:date="2022-04-29T17:02:00Z"/>
          <w:rFonts w:cs="Times New Roman"/>
          <w:kern w:val="0"/>
        </w:rPr>
      </w:pPr>
      <w:del w:id="403" w:author="Owen" w:date="2022-04-29T17:02:00Z">
        <w:r w:rsidRPr="00856218" w:rsidDel="00856218">
          <w:rPr>
            <w:rFonts w:cs="Times New Roman"/>
            <w:kern w:val="0"/>
          </w:rPr>
          <w:delText>Duarte, R., Pinilla, V., Serrano, A., 2014. Looking backward to look forward: water use and economic growth from a long-term perspective. Appl. Econ. 46, 212–224. https://doi.org/10.1080/00036846.2013.844329</w:delText>
        </w:r>
      </w:del>
    </w:p>
    <w:p w14:paraId="4BF6BD00" w14:textId="1870C542" w:rsidR="00856218" w:rsidRPr="00856218" w:rsidDel="00856218" w:rsidRDefault="00856218">
      <w:pPr>
        <w:autoSpaceDE w:val="0"/>
        <w:autoSpaceDN w:val="0"/>
        <w:adjustRightInd w:val="0"/>
        <w:ind w:firstLine="480"/>
        <w:jc w:val="left"/>
        <w:rPr>
          <w:del w:id="404" w:author="Owen" w:date="2022-04-29T17:02:00Z"/>
          <w:rFonts w:cs="Times New Roman"/>
          <w:kern w:val="0"/>
        </w:rPr>
      </w:pPr>
      <w:del w:id="405" w:author="Owen" w:date="2022-04-29T17:02:00Z">
        <w:r w:rsidRPr="00856218" w:rsidDel="00856218">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53BD8FBA" w14:textId="5B44E6C0" w:rsidR="00856218" w:rsidRPr="00856218" w:rsidDel="00856218" w:rsidRDefault="00856218">
      <w:pPr>
        <w:autoSpaceDE w:val="0"/>
        <w:autoSpaceDN w:val="0"/>
        <w:adjustRightInd w:val="0"/>
        <w:ind w:firstLine="480"/>
        <w:jc w:val="left"/>
        <w:rPr>
          <w:del w:id="406" w:author="Owen" w:date="2022-04-29T17:02:00Z"/>
          <w:rFonts w:cs="Times New Roman"/>
          <w:kern w:val="0"/>
        </w:rPr>
      </w:pPr>
      <w:del w:id="407" w:author="Owen" w:date="2022-04-29T17:02:00Z">
        <w:r w:rsidRPr="00856218" w:rsidDel="00856218">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2A3FAD89" w14:textId="73556D26" w:rsidR="00856218" w:rsidRPr="00856218" w:rsidDel="00856218" w:rsidRDefault="00856218">
      <w:pPr>
        <w:autoSpaceDE w:val="0"/>
        <w:autoSpaceDN w:val="0"/>
        <w:adjustRightInd w:val="0"/>
        <w:ind w:firstLine="480"/>
        <w:jc w:val="left"/>
        <w:rPr>
          <w:del w:id="408" w:author="Owen" w:date="2022-04-29T17:02:00Z"/>
          <w:rFonts w:cs="Times New Roman"/>
          <w:kern w:val="0"/>
        </w:rPr>
      </w:pPr>
      <w:del w:id="409" w:author="Owen" w:date="2022-04-29T17:02:00Z">
        <w:r w:rsidRPr="00856218" w:rsidDel="00856218">
          <w:rPr>
            <w:rFonts w:cs="Times New Roman"/>
            <w:kern w:val="0"/>
          </w:rPr>
          <w:delText>Gu, K., Liu, J., Wang, Y., 2009. Relationship between economic growth and water environmental quality of Anshan city in Northeast China. Chin. Geogr. Sci. 19, 17–24. https://doi.org/10.1007/s11769-009-0017-0</w:delText>
        </w:r>
      </w:del>
    </w:p>
    <w:p w14:paraId="67F127E0" w14:textId="2612289E" w:rsidR="00856218" w:rsidRPr="00856218" w:rsidDel="00856218" w:rsidRDefault="00856218">
      <w:pPr>
        <w:autoSpaceDE w:val="0"/>
        <w:autoSpaceDN w:val="0"/>
        <w:adjustRightInd w:val="0"/>
        <w:ind w:firstLine="480"/>
        <w:jc w:val="left"/>
        <w:rPr>
          <w:del w:id="410" w:author="Owen" w:date="2022-04-29T17:02:00Z"/>
          <w:rFonts w:cs="Times New Roman"/>
          <w:kern w:val="0"/>
        </w:rPr>
      </w:pPr>
      <w:del w:id="411" w:author="Owen" w:date="2022-04-29T17:02:00Z">
        <w:r w:rsidRPr="00856218" w:rsidDel="00856218">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2993A4AD" w14:textId="54E484C0" w:rsidR="00856218" w:rsidRPr="00856218" w:rsidDel="00856218" w:rsidRDefault="00856218">
      <w:pPr>
        <w:autoSpaceDE w:val="0"/>
        <w:autoSpaceDN w:val="0"/>
        <w:adjustRightInd w:val="0"/>
        <w:ind w:firstLine="480"/>
        <w:jc w:val="left"/>
        <w:rPr>
          <w:del w:id="412" w:author="Owen" w:date="2022-04-29T17:02:00Z"/>
          <w:rFonts w:cs="Times New Roman"/>
          <w:kern w:val="0"/>
        </w:rPr>
      </w:pPr>
      <w:del w:id="413" w:author="Owen" w:date="2022-04-29T17:02:00Z">
        <w:r w:rsidRPr="00856218" w:rsidDel="00856218">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202154B2" w14:textId="365C2430" w:rsidR="00856218" w:rsidRPr="00856218" w:rsidDel="00856218" w:rsidRDefault="00856218">
      <w:pPr>
        <w:autoSpaceDE w:val="0"/>
        <w:autoSpaceDN w:val="0"/>
        <w:adjustRightInd w:val="0"/>
        <w:ind w:firstLine="480"/>
        <w:jc w:val="left"/>
        <w:rPr>
          <w:del w:id="414" w:author="Owen" w:date="2022-04-29T17:02:00Z"/>
          <w:rFonts w:cs="Times New Roman"/>
          <w:kern w:val="0"/>
        </w:rPr>
      </w:pPr>
      <w:del w:id="415" w:author="Owen" w:date="2022-04-29T17:02:00Z">
        <w:r w:rsidRPr="00856218" w:rsidDel="00856218">
          <w:rPr>
            <w:rFonts w:cs="Times New Roman"/>
            <w:kern w:val="0"/>
          </w:rPr>
          <w:delText>Jin, L., Zhang, G., Tian, H., 2014. Current state of sewage treatment in China. Water Res. 66, 85–98. https://doi.org/10.1016/j.watres.2014.08.014</w:delText>
        </w:r>
      </w:del>
    </w:p>
    <w:p w14:paraId="39BAEDF5" w14:textId="6616BCA2" w:rsidR="00856218" w:rsidRPr="00856218" w:rsidDel="00856218" w:rsidRDefault="00856218">
      <w:pPr>
        <w:autoSpaceDE w:val="0"/>
        <w:autoSpaceDN w:val="0"/>
        <w:adjustRightInd w:val="0"/>
        <w:ind w:firstLine="480"/>
        <w:jc w:val="left"/>
        <w:rPr>
          <w:del w:id="416" w:author="Owen" w:date="2022-04-29T17:02:00Z"/>
          <w:rFonts w:cs="Times New Roman"/>
          <w:kern w:val="0"/>
        </w:rPr>
      </w:pPr>
      <w:del w:id="417" w:author="Owen" w:date="2022-04-29T17:02:00Z">
        <w:r w:rsidRPr="00856218" w:rsidDel="00856218">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534799CF" w14:textId="6B4F5FD4" w:rsidR="00856218" w:rsidRPr="00856218" w:rsidDel="00856218" w:rsidRDefault="00856218">
      <w:pPr>
        <w:autoSpaceDE w:val="0"/>
        <w:autoSpaceDN w:val="0"/>
        <w:adjustRightInd w:val="0"/>
        <w:ind w:firstLine="480"/>
        <w:jc w:val="left"/>
        <w:rPr>
          <w:del w:id="418" w:author="Owen" w:date="2022-04-29T17:02:00Z"/>
          <w:rFonts w:cs="Times New Roman"/>
          <w:kern w:val="0"/>
        </w:rPr>
      </w:pPr>
      <w:del w:id="419" w:author="Owen" w:date="2022-04-29T17:02:00Z">
        <w:r w:rsidRPr="00856218" w:rsidDel="00856218">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7CE470D0" w14:textId="44237FCA" w:rsidR="00856218" w:rsidRPr="00856218" w:rsidDel="00856218" w:rsidRDefault="00856218">
      <w:pPr>
        <w:autoSpaceDE w:val="0"/>
        <w:autoSpaceDN w:val="0"/>
        <w:adjustRightInd w:val="0"/>
        <w:ind w:firstLine="480"/>
        <w:jc w:val="left"/>
        <w:rPr>
          <w:del w:id="420" w:author="Owen" w:date="2022-04-29T17:02:00Z"/>
          <w:rFonts w:cs="Times New Roman"/>
          <w:kern w:val="0"/>
        </w:rPr>
      </w:pPr>
      <w:del w:id="421" w:author="Owen" w:date="2022-04-29T17:02:00Z">
        <w:r w:rsidRPr="00856218" w:rsidDel="00856218">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62C8DADD" w14:textId="0DD42303" w:rsidR="00856218" w:rsidRPr="00856218" w:rsidDel="00856218" w:rsidRDefault="00856218">
      <w:pPr>
        <w:autoSpaceDE w:val="0"/>
        <w:autoSpaceDN w:val="0"/>
        <w:adjustRightInd w:val="0"/>
        <w:ind w:firstLine="480"/>
        <w:jc w:val="left"/>
        <w:rPr>
          <w:del w:id="422" w:author="Owen" w:date="2022-04-29T17:02:00Z"/>
          <w:rFonts w:cs="Times New Roman"/>
          <w:kern w:val="0"/>
        </w:rPr>
      </w:pPr>
      <w:del w:id="423" w:author="Owen" w:date="2022-04-29T17:02:00Z">
        <w:r w:rsidRPr="00856218" w:rsidDel="00856218">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4E814180" w14:textId="110D1C52" w:rsidR="00856218" w:rsidRPr="00856218" w:rsidDel="00856218" w:rsidRDefault="00856218">
      <w:pPr>
        <w:autoSpaceDE w:val="0"/>
        <w:autoSpaceDN w:val="0"/>
        <w:adjustRightInd w:val="0"/>
        <w:ind w:firstLine="480"/>
        <w:jc w:val="left"/>
        <w:rPr>
          <w:del w:id="424" w:author="Owen" w:date="2022-04-29T17:02:00Z"/>
          <w:rFonts w:cs="Times New Roman"/>
          <w:kern w:val="0"/>
        </w:rPr>
      </w:pPr>
      <w:del w:id="425" w:author="Owen" w:date="2022-04-29T17:02:00Z">
        <w:r w:rsidRPr="00856218" w:rsidDel="00856218">
          <w:rPr>
            <w:rFonts w:cs="Times New Roman"/>
            <w:kern w:val="0"/>
          </w:rPr>
          <w:delText>Lu, L., Guest, J.S., Peters, C.A., Zhu, X., Rau, G.H., Ren, Z.J., 2018. Wastewater treatment for carbon capture and utilization. Nat. Sustain. 1, 750–758. https://doi.org/10.1038/s41893-018-0187-9</w:delText>
        </w:r>
      </w:del>
    </w:p>
    <w:p w14:paraId="4FBAB6F2" w14:textId="30ABAC62" w:rsidR="00856218" w:rsidRPr="00856218" w:rsidDel="00856218" w:rsidRDefault="00856218">
      <w:pPr>
        <w:autoSpaceDE w:val="0"/>
        <w:autoSpaceDN w:val="0"/>
        <w:adjustRightInd w:val="0"/>
        <w:ind w:firstLine="480"/>
        <w:jc w:val="left"/>
        <w:rPr>
          <w:del w:id="426" w:author="Owen" w:date="2022-04-29T17:02:00Z"/>
          <w:rFonts w:cs="Times New Roman"/>
          <w:kern w:val="0"/>
        </w:rPr>
      </w:pPr>
      <w:del w:id="427" w:author="Owen" w:date="2022-04-29T17:02:00Z">
        <w:r w:rsidRPr="00856218" w:rsidDel="00856218">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49094DE3" w14:textId="07B48A26" w:rsidR="00856218" w:rsidRPr="00856218" w:rsidDel="00856218" w:rsidRDefault="00856218">
      <w:pPr>
        <w:autoSpaceDE w:val="0"/>
        <w:autoSpaceDN w:val="0"/>
        <w:adjustRightInd w:val="0"/>
        <w:ind w:firstLine="480"/>
        <w:jc w:val="left"/>
        <w:rPr>
          <w:del w:id="428" w:author="Owen" w:date="2022-04-29T17:02:00Z"/>
          <w:rFonts w:cs="Times New Roman"/>
          <w:kern w:val="0"/>
        </w:rPr>
      </w:pPr>
      <w:del w:id="429" w:author="Owen" w:date="2022-04-29T17:02:00Z">
        <w:r w:rsidRPr="00856218" w:rsidDel="00856218">
          <w:rPr>
            <w:rFonts w:cs="Times New Roman"/>
            <w:kern w:val="0"/>
          </w:rPr>
          <w:delText>McCarty, P.L., Bae, J., Kim, J., 2011. Domestic Wastewater Treatment as a Net Energy Producer–Can This be Achieved? Environ. Sci. Technol. 45, 7100–7106. https://doi.org/10.1021/es2014264</w:delText>
        </w:r>
      </w:del>
    </w:p>
    <w:p w14:paraId="04FDCD7E" w14:textId="2FCD1FC8" w:rsidR="00856218" w:rsidRPr="00856218" w:rsidDel="00856218" w:rsidRDefault="00856218">
      <w:pPr>
        <w:autoSpaceDE w:val="0"/>
        <w:autoSpaceDN w:val="0"/>
        <w:adjustRightInd w:val="0"/>
        <w:ind w:firstLine="480"/>
        <w:jc w:val="left"/>
        <w:rPr>
          <w:del w:id="430" w:author="Owen" w:date="2022-04-29T17:02:00Z"/>
          <w:rFonts w:cs="Times New Roman"/>
          <w:kern w:val="0"/>
        </w:rPr>
      </w:pPr>
      <w:del w:id="431" w:author="Owen" w:date="2022-04-29T17:02:00Z">
        <w:r w:rsidRPr="00856218" w:rsidDel="00856218">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17C10DF4" w14:textId="17960DF4" w:rsidR="00856218" w:rsidRPr="00856218" w:rsidDel="00856218" w:rsidRDefault="00856218">
      <w:pPr>
        <w:autoSpaceDE w:val="0"/>
        <w:autoSpaceDN w:val="0"/>
        <w:adjustRightInd w:val="0"/>
        <w:ind w:firstLine="480"/>
        <w:jc w:val="left"/>
        <w:rPr>
          <w:del w:id="432" w:author="Owen" w:date="2022-04-29T17:02:00Z"/>
          <w:rFonts w:cs="Times New Roman"/>
          <w:kern w:val="0"/>
        </w:rPr>
      </w:pPr>
      <w:del w:id="433" w:author="Owen" w:date="2022-04-29T17:02:00Z">
        <w:r w:rsidRPr="00856218" w:rsidDel="00856218">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6440FF70" w14:textId="595866BC" w:rsidR="00856218" w:rsidRPr="00856218" w:rsidDel="00856218" w:rsidRDefault="00856218">
      <w:pPr>
        <w:autoSpaceDE w:val="0"/>
        <w:autoSpaceDN w:val="0"/>
        <w:adjustRightInd w:val="0"/>
        <w:ind w:firstLine="480"/>
        <w:jc w:val="left"/>
        <w:rPr>
          <w:del w:id="434" w:author="Owen" w:date="2022-04-29T17:02:00Z"/>
          <w:rFonts w:cs="Times New Roman"/>
          <w:kern w:val="0"/>
        </w:rPr>
      </w:pPr>
      <w:del w:id="435" w:author="Owen" w:date="2022-04-29T17:02:00Z">
        <w:r w:rsidRPr="00856218" w:rsidDel="00856218">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2C945590" w14:textId="666C98B0" w:rsidR="00856218" w:rsidRPr="00856218" w:rsidDel="00856218" w:rsidRDefault="00856218">
      <w:pPr>
        <w:autoSpaceDE w:val="0"/>
        <w:autoSpaceDN w:val="0"/>
        <w:adjustRightInd w:val="0"/>
        <w:ind w:firstLine="480"/>
        <w:jc w:val="left"/>
        <w:rPr>
          <w:del w:id="436" w:author="Owen" w:date="2022-04-29T17:02:00Z"/>
          <w:rFonts w:cs="Times New Roman"/>
          <w:kern w:val="0"/>
        </w:rPr>
      </w:pPr>
      <w:del w:id="437" w:author="Owen" w:date="2022-04-29T17:02:00Z">
        <w:r w:rsidRPr="00856218" w:rsidDel="00856218">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51A3420A" w14:textId="72BCB0EF" w:rsidR="00856218" w:rsidRPr="00856218" w:rsidDel="00856218" w:rsidRDefault="00856218">
      <w:pPr>
        <w:autoSpaceDE w:val="0"/>
        <w:autoSpaceDN w:val="0"/>
        <w:adjustRightInd w:val="0"/>
        <w:ind w:firstLine="480"/>
        <w:jc w:val="left"/>
        <w:rPr>
          <w:del w:id="438" w:author="Owen" w:date="2022-04-29T17:02:00Z"/>
          <w:rFonts w:cs="Times New Roman"/>
          <w:kern w:val="0"/>
        </w:rPr>
      </w:pPr>
      <w:del w:id="439" w:author="Owen" w:date="2022-04-29T17:02:00Z">
        <w:r w:rsidRPr="00856218" w:rsidDel="00856218">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7F295378" w14:textId="5947DBDA" w:rsidR="00856218" w:rsidRPr="00856218" w:rsidDel="00856218" w:rsidRDefault="00856218">
      <w:pPr>
        <w:autoSpaceDE w:val="0"/>
        <w:autoSpaceDN w:val="0"/>
        <w:adjustRightInd w:val="0"/>
        <w:ind w:firstLine="480"/>
        <w:jc w:val="left"/>
        <w:rPr>
          <w:del w:id="440" w:author="Owen" w:date="2022-04-29T17:02:00Z"/>
          <w:rFonts w:cs="Times New Roman"/>
          <w:kern w:val="0"/>
        </w:rPr>
      </w:pPr>
      <w:del w:id="441" w:author="Owen" w:date="2022-04-29T17:02:00Z">
        <w:r w:rsidRPr="00856218" w:rsidDel="00856218">
          <w:rPr>
            <w:rFonts w:cs="Times New Roman"/>
            <w:kern w:val="0"/>
          </w:rPr>
          <w:delText xml:space="preserve">Wang, J.-F., Xu, C., 2017. Geodetector: Theory and Perspectives. Acta Geogr. Sin. </w:delText>
        </w:r>
      </w:del>
      <w:del w:id="442" w:author="Owen" w:date="2022-04-29T17:01:00Z">
        <w:r w:rsidRPr="00856218" w:rsidDel="00856218">
          <w:rPr>
            <w:rFonts w:cs="Times New Roman"/>
            <w:kern w:val="0"/>
          </w:rPr>
          <w:delText>72, 116–134.</w:delText>
        </w:r>
      </w:del>
    </w:p>
    <w:p w14:paraId="6F741AA0" w14:textId="4A018FD2" w:rsidR="00856218" w:rsidRPr="00856218" w:rsidDel="00856218" w:rsidRDefault="00856218">
      <w:pPr>
        <w:autoSpaceDE w:val="0"/>
        <w:autoSpaceDN w:val="0"/>
        <w:adjustRightInd w:val="0"/>
        <w:ind w:firstLine="480"/>
        <w:jc w:val="left"/>
        <w:rPr>
          <w:del w:id="443" w:author="Owen" w:date="2022-04-29T17:02:00Z"/>
          <w:rFonts w:cs="Times New Roman"/>
          <w:kern w:val="0"/>
        </w:rPr>
      </w:pPr>
      <w:del w:id="444" w:author="Owen" w:date="2022-04-29T17:02:00Z">
        <w:r w:rsidRPr="00856218" w:rsidDel="00856218">
          <w:rPr>
            <w:rFonts w:cs="Times New Roman"/>
            <w:kern w:val="0"/>
          </w:rPr>
          <w:delText>Wang, J.-F., Zhang, T.-L., Fu, B.-J., 2016. A measure of spatial stratified heterogeneity. Ecol. Indic. 67, 250–256. https://doi.org/10.1016/j.ecolind.2016.02.052</w:delText>
        </w:r>
      </w:del>
    </w:p>
    <w:p w14:paraId="542E6C07" w14:textId="7A347A1B" w:rsidR="00856218" w:rsidRPr="00856218" w:rsidDel="00856218" w:rsidRDefault="00856218">
      <w:pPr>
        <w:autoSpaceDE w:val="0"/>
        <w:autoSpaceDN w:val="0"/>
        <w:adjustRightInd w:val="0"/>
        <w:ind w:firstLine="480"/>
        <w:jc w:val="left"/>
        <w:rPr>
          <w:del w:id="445" w:author="Owen" w:date="2022-04-29T17:02:00Z"/>
          <w:rFonts w:cs="Times New Roman"/>
          <w:kern w:val="0"/>
        </w:rPr>
      </w:pPr>
      <w:del w:id="446" w:author="Owen" w:date="2022-04-29T17:02:00Z">
        <w:r w:rsidRPr="00856218" w:rsidDel="00856218">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13F324C8" w14:textId="2F8BB661" w:rsidR="00856218" w:rsidRPr="00856218" w:rsidDel="00856218" w:rsidRDefault="00856218">
      <w:pPr>
        <w:autoSpaceDE w:val="0"/>
        <w:autoSpaceDN w:val="0"/>
        <w:adjustRightInd w:val="0"/>
        <w:ind w:firstLine="480"/>
        <w:jc w:val="left"/>
        <w:rPr>
          <w:del w:id="447" w:author="Owen" w:date="2022-04-29T17:02:00Z"/>
          <w:rFonts w:cs="Times New Roman"/>
          <w:kern w:val="0"/>
        </w:rPr>
      </w:pPr>
      <w:del w:id="448" w:author="Owen" w:date="2022-04-29T17:02:00Z">
        <w:r w:rsidRPr="00856218" w:rsidDel="00856218">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71D6D722" w14:textId="2CA39AE2" w:rsidR="00856218" w:rsidRPr="00856218" w:rsidDel="00856218" w:rsidRDefault="00856218">
      <w:pPr>
        <w:autoSpaceDE w:val="0"/>
        <w:autoSpaceDN w:val="0"/>
        <w:adjustRightInd w:val="0"/>
        <w:ind w:firstLine="480"/>
        <w:jc w:val="left"/>
        <w:rPr>
          <w:del w:id="449" w:author="Owen" w:date="2022-04-29T17:02:00Z"/>
          <w:rFonts w:cs="Times New Roman"/>
          <w:kern w:val="0"/>
        </w:rPr>
      </w:pPr>
      <w:del w:id="450" w:author="Owen" w:date="2022-04-29T17:02:00Z">
        <w:r w:rsidRPr="00856218" w:rsidDel="00856218">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5A082252" w14:textId="6DF280F4" w:rsidR="00856218" w:rsidRPr="00856218" w:rsidDel="00856218" w:rsidRDefault="00856218">
      <w:pPr>
        <w:autoSpaceDE w:val="0"/>
        <w:autoSpaceDN w:val="0"/>
        <w:adjustRightInd w:val="0"/>
        <w:ind w:firstLine="480"/>
        <w:jc w:val="left"/>
        <w:rPr>
          <w:del w:id="451" w:author="Owen" w:date="2022-04-29T17:02:00Z"/>
          <w:rFonts w:cs="Times New Roman"/>
          <w:kern w:val="0"/>
        </w:rPr>
      </w:pPr>
      <w:del w:id="452" w:author="Owen" w:date="2022-04-29T17:02:00Z">
        <w:r w:rsidRPr="00856218" w:rsidDel="00856218">
          <w:rPr>
            <w:rFonts w:cs="Times New Roman"/>
            <w:kern w:val="0"/>
          </w:rPr>
          <w:delText>Xu, L., Gao, P., Cui, S., Liu, C., 2013. A hybrid procedure for MSW generation forecasting at multiple time scales in Xiamen City, China. Waste Manag. 33, 1324–1331. https://doi.org/10.1016/j.wasman.2013.02.012</w:delText>
        </w:r>
      </w:del>
    </w:p>
    <w:p w14:paraId="05197E15" w14:textId="326C8C1D" w:rsidR="00856218" w:rsidRPr="00856218" w:rsidDel="00856218" w:rsidRDefault="00856218">
      <w:pPr>
        <w:autoSpaceDE w:val="0"/>
        <w:autoSpaceDN w:val="0"/>
        <w:adjustRightInd w:val="0"/>
        <w:ind w:firstLine="480"/>
        <w:jc w:val="left"/>
        <w:rPr>
          <w:del w:id="453" w:author="Owen" w:date="2022-04-29T17:02:00Z"/>
          <w:rFonts w:cs="Times New Roman"/>
          <w:kern w:val="0"/>
        </w:rPr>
      </w:pPr>
      <w:del w:id="454" w:author="Owen" w:date="2022-04-29T17:02:00Z">
        <w:r w:rsidRPr="00856218" w:rsidDel="00856218">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3E069A62" w14:textId="01FCF8F4" w:rsidR="00856218" w:rsidRPr="00856218" w:rsidDel="00856218" w:rsidRDefault="00856218">
      <w:pPr>
        <w:autoSpaceDE w:val="0"/>
        <w:autoSpaceDN w:val="0"/>
        <w:adjustRightInd w:val="0"/>
        <w:ind w:firstLine="480"/>
        <w:jc w:val="left"/>
        <w:rPr>
          <w:del w:id="455" w:author="Owen" w:date="2022-04-29T17:02:00Z"/>
          <w:rFonts w:cs="Times New Roman"/>
          <w:kern w:val="0"/>
        </w:rPr>
      </w:pPr>
      <w:del w:id="456" w:author="Owen" w:date="2022-04-29T17:02:00Z">
        <w:r w:rsidRPr="00856218" w:rsidDel="00856218">
          <w:rPr>
            <w:rFonts w:cs="Times New Roman"/>
            <w:kern w:val="0"/>
          </w:rPr>
          <w:delText>Yang, G., Zhang, G., Wang, H., 2015. Current state of sludge production, management, treatment and disposal in China. Water Res. 78, 60–73. https://doi.org/10.1016/j.watres.2015.04.002</w:delText>
        </w:r>
      </w:del>
    </w:p>
    <w:p w14:paraId="1E5D88A1" w14:textId="27A8D25C" w:rsidR="00856218" w:rsidRPr="00856218" w:rsidDel="00856218" w:rsidRDefault="00856218">
      <w:pPr>
        <w:autoSpaceDE w:val="0"/>
        <w:autoSpaceDN w:val="0"/>
        <w:adjustRightInd w:val="0"/>
        <w:ind w:firstLine="480"/>
        <w:jc w:val="left"/>
        <w:rPr>
          <w:del w:id="457" w:author="Owen" w:date="2022-04-29T17:02:00Z"/>
          <w:rFonts w:cs="Times New Roman"/>
          <w:kern w:val="0"/>
        </w:rPr>
      </w:pPr>
      <w:del w:id="458" w:author="Owen" w:date="2022-04-29T17:02:00Z">
        <w:r w:rsidRPr="00856218" w:rsidDel="00856218">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054F58F7" w14:textId="5762B080" w:rsidR="00856218" w:rsidRPr="00856218" w:rsidDel="00856218" w:rsidRDefault="00856218">
      <w:pPr>
        <w:autoSpaceDE w:val="0"/>
        <w:autoSpaceDN w:val="0"/>
        <w:adjustRightInd w:val="0"/>
        <w:ind w:firstLine="480"/>
        <w:jc w:val="left"/>
        <w:rPr>
          <w:del w:id="459" w:author="Owen" w:date="2022-04-29T17:02:00Z"/>
          <w:rFonts w:cs="Times New Roman"/>
          <w:kern w:val="0"/>
        </w:rPr>
      </w:pPr>
      <w:del w:id="460" w:author="Owen" w:date="2022-04-29T17:02:00Z">
        <w:r w:rsidRPr="00856218" w:rsidDel="00856218">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5014B25A" w14:textId="0BD0A572" w:rsidR="00856218" w:rsidRPr="00856218" w:rsidDel="00856218" w:rsidRDefault="00856218">
      <w:pPr>
        <w:autoSpaceDE w:val="0"/>
        <w:autoSpaceDN w:val="0"/>
        <w:adjustRightInd w:val="0"/>
        <w:ind w:firstLine="480"/>
        <w:jc w:val="left"/>
        <w:rPr>
          <w:del w:id="461" w:author="Owen" w:date="2022-04-29T17:02:00Z"/>
          <w:rFonts w:cs="Times New Roman"/>
          <w:kern w:val="0"/>
        </w:rPr>
      </w:pPr>
      <w:del w:id="462" w:author="Owen" w:date="2022-04-29T17:02:00Z">
        <w:r w:rsidRPr="00856218" w:rsidDel="00856218">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50B107E" w14:textId="4EA22460" w:rsidR="00856218" w:rsidRPr="00856218" w:rsidDel="00856218" w:rsidRDefault="00856218" w:rsidP="00856218">
      <w:pPr>
        <w:autoSpaceDE w:val="0"/>
        <w:autoSpaceDN w:val="0"/>
        <w:adjustRightInd w:val="0"/>
        <w:ind w:firstLine="480"/>
        <w:jc w:val="left"/>
        <w:rPr>
          <w:del w:id="463" w:author="Owen" w:date="2022-04-29T17:04:00Z"/>
          <w:rFonts w:cs="Times New Roman"/>
          <w:kern w:val="0"/>
        </w:rPr>
      </w:pPr>
      <w:del w:id="464" w:author="Owen" w:date="2022-04-29T17:02:00Z">
        <w:r w:rsidRPr="00856218" w:rsidDel="00856218">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08892B36" w14:textId="693CBA37" w:rsidR="00C50146" w:rsidDel="00C50146" w:rsidRDefault="00C50146" w:rsidP="00C50146">
      <w:pPr>
        <w:autoSpaceDE w:val="0"/>
        <w:autoSpaceDN w:val="0"/>
        <w:adjustRightInd w:val="0"/>
        <w:ind w:firstLine="480"/>
        <w:jc w:val="left"/>
        <w:rPr>
          <w:del w:id="465" w:author="Owen" w:date="2022-04-29T17:01:00Z"/>
          <w:rFonts w:cs="Times New Roman"/>
          <w:kern w:val="0"/>
        </w:rPr>
      </w:pPr>
      <w:del w:id="466" w:author="Owen" w:date="2022-04-29T17:01:00Z">
        <w:r w:rsidDel="00C50146">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2610610C" w14:textId="71352231" w:rsidR="00C50146" w:rsidRPr="00C50146" w:rsidRDefault="00C50146" w:rsidP="00A50499">
      <w:pPr>
        <w:ind w:firstLineChars="0" w:firstLine="420"/>
      </w:pPr>
    </w:p>
    <w:p w14:paraId="5E8DF95E" w14:textId="7294DBC3" w:rsidR="00B45FC6" w:rsidRDefault="00A5100D" w:rsidP="00B45FC6">
      <w:pPr>
        <w:ind w:left="1832" w:right="1832" w:firstLineChars="0" w:firstLine="560"/>
        <w:jc w:val="center"/>
        <w:outlineLvl w:val="0"/>
        <w:rPr>
          <w:ins w:id="467" w:author="Owen" w:date="2022-04-28T20:36:00Z"/>
          <w:rFonts w:eastAsia="黑体" w:cs="Times New Roman"/>
          <w:b/>
          <w:bCs/>
          <w:kern w:val="0"/>
          <w:sz w:val="28"/>
          <w:szCs w:val="28"/>
        </w:rPr>
      </w:pPr>
      <w:r w:rsidRPr="00A92F40">
        <w:rPr>
          <w:rFonts w:eastAsia="黑体" w:cs="Times New Roman"/>
          <w:b/>
          <w:bCs/>
          <w:kern w:val="0"/>
          <w:sz w:val="28"/>
          <w:szCs w:val="28"/>
        </w:rPr>
        <w:t>References</w:t>
      </w:r>
    </w:p>
    <w:p w14:paraId="72DE0234" w14:textId="5B59624E" w:rsidR="00745C1A" w:rsidRPr="00745C1A" w:rsidDel="001976AA" w:rsidRDefault="00745C1A">
      <w:pPr>
        <w:pStyle w:val="11"/>
        <w:rPr>
          <w:del w:id="468" w:author="Owen" w:date="2022-04-28T20:40:00Z"/>
        </w:rPr>
      </w:pPr>
      <w:del w:id="469" w:author="Owen" w:date="2022-04-28T20:40:00Z">
        <w:r w:rsidRPr="00745C1A" w:rsidDel="001976AA">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4A077668" w14:textId="6C636B9A" w:rsidR="00745C1A" w:rsidRPr="00745C1A" w:rsidDel="001976AA" w:rsidRDefault="00745C1A">
      <w:pPr>
        <w:pStyle w:val="11"/>
        <w:rPr>
          <w:del w:id="470" w:author="Owen" w:date="2022-04-28T20:40:00Z"/>
        </w:rPr>
      </w:pPr>
      <w:del w:id="471" w:author="Owen" w:date="2022-04-28T20:40:00Z">
        <w:r w:rsidRPr="00745C1A" w:rsidDel="001976AA">
          <w:delText>Corominas, Ll., Foley, J., Guest, J.S., Hospido, A., Larsen, H.F., Morera, S., Shaw, A., 2013. Life cycle assessment applied to wastewater treatment: State of the art. Water Res. 47, 5480–5492. https://doi.org/10.1016/j.watres.2013.06.049</w:delText>
        </w:r>
      </w:del>
    </w:p>
    <w:p w14:paraId="1B5654D1" w14:textId="231D79A1" w:rsidR="00745C1A" w:rsidRPr="00745C1A" w:rsidDel="001976AA" w:rsidRDefault="00745C1A">
      <w:pPr>
        <w:pStyle w:val="11"/>
        <w:rPr>
          <w:del w:id="472" w:author="Owen" w:date="2022-04-28T20:40:00Z"/>
        </w:rPr>
      </w:pPr>
      <w:del w:id="473" w:author="Owen" w:date="2022-04-28T20:40:00Z">
        <w:r w:rsidRPr="00745C1A" w:rsidDel="001976AA">
          <w:delText>Lu, L., Guest, J.S., Peters, C.A., Zhu, X., Rau, G.H., Ren, Z.J., 2018. Wastewater treatment for carbon capture and utilization. Nat. Sustain. 1, 750–758. https://doi.org/10.1038/s41893-018-0187-9</w:delText>
        </w:r>
      </w:del>
    </w:p>
    <w:p w14:paraId="5A009204" w14:textId="0BED0B6E" w:rsidR="00745C1A" w:rsidRPr="00745C1A" w:rsidRDefault="00745C1A" w:rsidP="001976AA">
      <w:pPr>
        <w:pStyle w:val="11"/>
      </w:pPr>
      <w:del w:id="474" w:author="Owen" w:date="2022-04-28T20:40:00Z">
        <w:r w:rsidRPr="00745C1A" w:rsidDel="001976AA">
          <w:delText>McCarty, P.L., Bae, J., Kim, J., 2011. Domestic Wastewater Treatment as a Net Energy Producer–Can This be Achieved? Environ. Sci. Technol. 45, 7100–7106. https://doi.org/10.1021/es2014264</w:delText>
        </w:r>
      </w:del>
    </w:p>
    <w:p w14:paraId="53BFB2C3" w14:textId="1C4D44E9" w:rsidR="00745C1A" w:rsidRPr="00A92F40" w:rsidDel="001976AA" w:rsidRDefault="00745C1A">
      <w:pPr>
        <w:ind w:right="1832" w:firstLineChars="0" w:firstLine="0"/>
        <w:outlineLvl w:val="0"/>
        <w:rPr>
          <w:del w:id="475" w:author="Owen" w:date="2022-04-28T20:40:00Z"/>
          <w:rFonts w:eastAsia="黑体" w:cs="Times New Roman"/>
          <w:b/>
          <w:bCs/>
          <w:kern w:val="0"/>
          <w:sz w:val="28"/>
          <w:szCs w:val="28"/>
        </w:rPr>
        <w:pPrChange w:id="476" w:author="Owen" w:date="2022-04-28T20:36:00Z">
          <w:pPr>
            <w:ind w:left="1832" w:right="1832" w:firstLineChars="0" w:firstLine="560"/>
            <w:jc w:val="center"/>
            <w:outlineLvl w:val="0"/>
          </w:pPr>
        </w:pPrChange>
      </w:pPr>
    </w:p>
    <w:p w14:paraId="18D4DCD6" w14:textId="18F7671C" w:rsidR="00B45FC6" w:rsidRPr="0063152F" w:rsidRDefault="00B45FC6">
      <w:pPr>
        <w:ind w:right="1832" w:firstLineChars="0" w:firstLine="0"/>
        <w:outlineLvl w:val="0"/>
        <w:rPr>
          <w:rFonts w:ascii="仿宋" w:eastAsia="仿宋" w:hAnsi="仿宋" w:cs="Times New Roman"/>
          <w:kern w:val="0"/>
          <w:sz w:val="21"/>
          <w:szCs w:val="21"/>
          <w:highlight w:val="cyan"/>
          <w:lang w:eastAsia="en-US"/>
        </w:rPr>
        <w:pPrChange w:id="477" w:author="Owen" w:date="2022-04-28T20:40:00Z">
          <w:pPr>
            <w:spacing w:line="240" w:lineRule="auto"/>
            <w:ind w:firstLineChars="0" w:firstLine="0"/>
          </w:pPr>
        </w:pPrChange>
      </w:pPr>
      <w:bookmarkStart w:id="478" w:name="_bookmark66"/>
      <w:bookmarkEnd w:id="478"/>
    </w:p>
    <w:p w14:paraId="1D01C62E" w14:textId="19D1930D" w:rsidR="00764B53" w:rsidRPr="00A92F40" w:rsidDel="001976AA" w:rsidRDefault="00764B53" w:rsidP="00764B53">
      <w:pPr>
        <w:widowControl/>
        <w:spacing w:line="240" w:lineRule="auto"/>
        <w:ind w:firstLineChars="0" w:firstLine="0"/>
        <w:rPr>
          <w:del w:id="479" w:author="Owen" w:date="2022-04-28T20:40:00Z"/>
          <w:rFonts w:eastAsia="微软雅黑" w:cs="Times New Roman"/>
          <w:color w:val="333333"/>
          <w:sz w:val="18"/>
          <w:szCs w:val="18"/>
          <w:shd w:val="clear" w:color="auto" w:fill="FFFFFF"/>
        </w:rPr>
      </w:pPr>
      <w:bookmarkStart w:id="480" w:name="l23kumar2018estimation"/>
      <w:del w:id="481" w:author="Owen" w:date="2022-04-28T20:40:00Z">
        <w:r w:rsidRPr="00A92F40" w:rsidDel="001976AA">
          <w:rPr>
            <w:rFonts w:eastAsia="微软雅黑" w:cs="Times New Roman"/>
            <w:color w:val="333333"/>
            <w:sz w:val="18"/>
            <w:szCs w:val="18"/>
            <w:shd w:val="clear" w:color="auto" w:fill="FFFFFF"/>
          </w:rPr>
          <w:delText>Atul Kumar,S.R. Samadder,Nitin Kumar &amp; Chandrakant Singh.(2018).Estimation of the generation rate of different types of plastic wastes and possible revenue recovery from informal recycling. </w:delText>
        </w:r>
        <w:r w:rsidRPr="00A92F40" w:rsidDel="001976AA">
          <w:rPr>
            <w:rFonts w:eastAsia="微软雅黑" w:cs="Times New Roman"/>
            <w:i/>
            <w:iCs/>
            <w:color w:val="333333"/>
            <w:sz w:val="18"/>
            <w:szCs w:val="18"/>
          </w:rPr>
          <w:delText>Waste Management</w:delText>
        </w:r>
        <w:r w:rsidRPr="00A92F40" w:rsidDel="001976AA">
          <w:rPr>
            <w:rFonts w:eastAsia="微软雅黑" w:cs="Times New Roman"/>
            <w:color w:val="333333"/>
            <w:sz w:val="18"/>
            <w:szCs w:val="18"/>
            <w:shd w:val="clear" w:color="auto" w:fill="FFFFFF"/>
          </w:rPr>
          <w:delText>. doi:10.1016/j.wasman.2018.08.045.</w:delText>
        </w:r>
      </w:del>
    </w:p>
    <w:p w14:paraId="79050737" w14:textId="17A696B8" w:rsidR="004D7ED4" w:rsidRPr="00A92F40" w:rsidDel="001976AA" w:rsidRDefault="004D7ED4" w:rsidP="004D7ED4">
      <w:pPr>
        <w:widowControl/>
        <w:spacing w:line="240" w:lineRule="auto"/>
        <w:ind w:firstLineChars="0" w:firstLine="0"/>
        <w:rPr>
          <w:del w:id="482" w:author="Owen" w:date="2022-04-28T20:40:00Z"/>
          <w:rFonts w:eastAsia="微软雅黑" w:cs="Times New Roman"/>
          <w:color w:val="333333"/>
          <w:sz w:val="18"/>
          <w:szCs w:val="18"/>
          <w:shd w:val="clear" w:color="auto" w:fill="FFFFFF"/>
        </w:rPr>
      </w:pPr>
      <w:bookmarkStart w:id="483" w:name="sumanta2018iterative"/>
      <w:del w:id="484" w:author="Owen" w:date="2022-04-28T20:40:00Z">
        <w:r w:rsidRPr="00A92F40" w:rsidDel="001976AA">
          <w:rPr>
            <w:rFonts w:eastAsia="微软雅黑" w:cs="Times New Roman" w:hint="eastAsia"/>
            <w:color w:val="333333"/>
            <w:sz w:val="18"/>
            <w:szCs w:val="18"/>
            <w:shd w:val="clear" w:color="auto" w:fill="FFFFFF"/>
          </w:rPr>
          <w:delText>Basu Sumanta,Kumbier Karl,Brown James B &amp; Yu Bin.(2018).Iterative random forests to discover predictive and stable high-order interactions.. Proceedings of the National Academy of Sciences of the United States of America(8). doi:10.1073/pnas.1711236115.</w:delText>
        </w:r>
      </w:del>
    </w:p>
    <w:p w14:paraId="171F7DD5" w14:textId="77803B59" w:rsidR="004D7ED4" w:rsidRPr="00A92F40" w:rsidDel="001976AA" w:rsidRDefault="004D7ED4" w:rsidP="004D7ED4">
      <w:pPr>
        <w:widowControl/>
        <w:spacing w:line="240" w:lineRule="auto"/>
        <w:ind w:firstLineChars="0" w:firstLine="0"/>
        <w:rPr>
          <w:del w:id="485" w:author="Owen" w:date="2022-04-28T20:40:00Z"/>
          <w:rFonts w:eastAsia="微软雅黑" w:cs="Times New Roman"/>
          <w:color w:val="333333"/>
          <w:sz w:val="18"/>
          <w:szCs w:val="18"/>
          <w:shd w:val="clear" w:color="auto" w:fill="FFFFFF"/>
        </w:rPr>
      </w:pPr>
      <w:bookmarkStart w:id="486" w:name="li2019robust"/>
      <w:bookmarkEnd w:id="483"/>
      <w:del w:id="487" w:author="Owen" w:date="2022-04-28T20:40:00Z">
        <w:r w:rsidRPr="00A92F40" w:rsidDel="001976AA">
          <w:rPr>
            <w:rFonts w:eastAsia="微软雅黑" w:cs="Times New Roman" w:hint="eastAsia"/>
            <w:color w:val="333333"/>
            <w:sz w:val="18"/>
            <w:szCs w:val="18"/>
            <w:shd w:val="clear" w:color="auto" w:fill="FFFFFF"/>
          </w:rPr>
          <w:delText>Bo Li,Zhang-Tao Fan,Xiao-Long Zhang,De-Shuang Huang. Robust dimensionality reduction via feature space to feature space distance metric learning[J]. Neural Networks,2019,112.</w:delText>
        </w:r>
      </w:del>
    </w:p>
    <w:p w14:paraId="6A8DB453" w14:textId="53EEA532" w:rsidR="006D2B8B" w:rsidRPr="00023FEA" w:rsidDel="00F108EC" w:rsidRDefault="006D2B8B" w:rsidP="00A92F40">
      <w:pPr>
        <w:widowControl/>
        <w:spacing w:line="240" w:lineRule="auto"/>
        <w:ind w:firstLineChars="0" w:firstLine="0"/>
        <w:rPr>
          <w:del w:id="488" w:author="Owen" w:date="2022-04-29T19:33:00Z"/>
          <w:rFonts w:eastAsia="微软雅黑" w:cs="Times New Roman"/>
          <w:color w:val="333333"/>
          <w:sz w:val="18"/>
          <w:szCs w:val="18"/>
          <w:highlight w:val="yellow"/>
          <w:shd w:val="clear" w:color="auto" w:fill="FFFFFF"/>
          <w:rPrChange w:id="489" w:author="Owen" w:date="2022-04-28T19:32:00Z">
            <w:rPr>
              <w:del w:id="490" w:author="Owen" w:date="2022-04-29T19:33:00Z"/>
              <w:rFonts w:eastAsia="微软雅黑" w:cs="Times New Roman"/>
              <w:color w:val="333333"/>
              <w:sz w:val="18"/>
              <w:szCs w:val="18"/>
              <w:shd w:val="clear" w:color="auto" w:fill="FFFFFF"/>
            </w:rPr>
          </w:rPrChange>
        </w:rPr>
      </w:pPr>
      <w:bookmarkStart w:id="491" w:name="_Ref98702681"/>
      <w:bookmarkStart w:id="492" w:name="drainage"/>
      <w:del w:id="493" w:author="Owen" w:date="2022-04-29T19:33:00Z">
        <w:r w:rsidRPr="00023FEA" w:rsidDel="00F108EC">
          <w:rPr>
            <w:rFonts w:eastAsia="微软雅黑" w:cs="Times New Roman"/>
            <w:color w:val="333333"/>
            <w:sz w:val="18"/>
            <w:szCs w:val="18"/>
            <w:highlight w:val="yellow"/>
            <w:shd w:val="clear" w:color="auto" w:fill="FFFFFF"/>
            <w:rPrChange w:id="494" w:author="Owen" w:date="2022-04-28T19:32:00Z">
              <w:rPr>
                <w:rFonts w:eastAsia="微软雅黑" w:cs="Times New Roman"/>
                <w:color w:val="333333"/>
                <w:sz w:val="18"/>
                <w:szCs w:val="18"/>
                <w:shd w:val="clear" w:color="auto" w:fill="FFFFFF"/>
              </w:rPr>
            </w:rPrChange>
          </w:rPr>
          <w:delText>China Urban Water Supply and Drainage Association(2019).2018 Urban Drainage Statistical Yearbook.China Urban Water Association. (in Chinese)</w:delText>
        </w:r>
        <w:bookmarkEnd w:id="491"/>
      </w:del>
    </w:p>
    <w:p w14:paraId="20C03452" w14:textId="19390E5C" w:rsidR="001976AA" w:rsidRPr="001976AA" w:rsidDel="001976AA" w:rsidRDefault="00A1789D">
      <w:pPr>
        <w:pStyle w:val="11"/>
        <w:ind w:left="0" w:firstLine="0"/>
        <w:rPr>
          <w:del w:id="495" w:author="Owen" w:date="2022-04-28T20:40:00Z"/>
          <w:color w:val="000000"/>
          <w:sz w:val="18"/>
        </w:rPr>
        <w:pPrChange w:id="496" w:author="Owen" w:date="2022-04-29T19:34:00Z">
          <w:pPr>
            <w:pStyle w:val="11"/>
          </w:pPr>
        </w:pPrChange>
      </w:pPr>
      <w:bookmarkStart w:id="497" w:name="yearb"/>
      <w:bookmarkEnd w:id="492"/>
      <w:del w:id="498" w:author="Owen" w:date="2022-04-29T19:34:00Z">
        <w:r w:rsidRPr="00023FEA" w:rsidDel="00F108EC">
          <w:rPr>
            <w:rFonts w:eastAsia="微软雅黑"/>
            <w:color w:val="333333"/>
            <w:sz w:val="18"/>
            <w:szCs w:val="18"/>
            <w:highlight w:val="yellow"/>
            <w:shd w:val="clear" w:color="auto" w:fill="FFFFFF"/>
            <w:rPrChange w:id="499" w:author="Owen" w:date="2022-04-28T19:32:00Z">
              <w:rPr>
                <w:rFonts w:eastAsia="微软雅黑"/>
                <w:color w:val="333333"/>
                <w:sz w:val="18"/>
                <w:szCs w:val="18"/>
                <w:shd w:val="clear" w:color="auto" w:fill="FFFFFF"/>
              </w:rPr>
            </w:rPrChange>
          </w:rPr>
          <w:delText xml:space="preserve">National Bureau of Statistics.(2020). China Statistical Yearbook. </w:delText>
        </w:r>
      </w:del>
      <w:del w:id="500" w:author="Owen" w:date="2022-04-28T20:40:00Z">
        <w:r w:rsidR="003532CB" w:rsidRPr="00023FEA" w:rsidDel="001976AA">
          <w:rPr>
            <w:rFonts w:eastAsia="宋体" w:cstheme="minorBidi"/>
            <w:szCs w:val="22"/>
            <w:highlight w:val="yellow"/>
            <w:rPrChange w:id="501" w:author="Owen" w:date="2022-04-28T19:32:00Z">
              <w:rPr>
                <w:rFonts w:eastAsia="宋体" w:cstheme="minorBidi"/>
                <w:sz w:val="24"/>
                <w:szCs w:val="22"/>
              </w:rPr>
            </w:rPrChange>
          </w:rPr>
          <w:fldChar w:fldCharType="begin"/>
        </w:r>
        <w:r w:rsidR="003532CB" w:rsidRPr="00023FEA" w:rsidDel="001976AA">
          <w:rPr>
            <w:highlight w:val="yellow"/>
            <w:rPrChange w:id="502" w:author="Owen" w:date="2022-04-28T19:32:00Z">
              <w:rPr/>
            </w:rPrChange>
          </w:rPr>
          <w:delInstrText xml:space="preserve"> HYPERLINK "http://www.stats.gov.cn" </w:delInstrText>
        </w:r>
        <w:r w:rsidR="003532CB" w:rsidRPr="00023FEA" w:rsidDel="001976AA">
          <w:rPr>
            <w:rFonts w:eastAsia="宋体" w:cstheme="minorBidi"/>
            <w:szCs w:val="22"/>
            <w:highlight w:val="yellow"/>
            <w:rPrChange w:id="503" w:author="Owen" w:date="2022-04-28T19:32:00Z">
              <w:rPr>
                <w:rFonts w:eastAsia="微软雅黑" w:cstheme="minorBidi"/>
                <w:color w:val="333333"/>
                <w:kern w:val="2"/>
                <w:sz w:val="18"/>
                <w:szCs w:val="18"/>
                <w:shd w:val="clear" w:color="auto" w:fill="FFFFFF"/>
              </w:rPr>
            </w:rPrChange>
          </w:rPr>
          <w:fldChar w:fldCharType="separate"/>
        </w:r>
        <w:r w:rsidR="001976AA" w:rsidRPr="001976AA" w:rsidDel="001976AA">
          <w:rPr>
            <w:color w:val="000000"/>
            <w:sz w:val="18"/>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08A3FC78" w14:textId="3CE8ACAC" w:rsidR="001976AA" w:rsidRPr="001976AA" w:rsidDel="001976AA" w:rsidRDefault="001976AA">
      <w:pPr>
        <w:pStyle w:val="11"/>
        <w:ind w:left="0" w:firstLine="0"/>
        <w:rPr>
          <w:del w:id="504" w:author="Owen" w:date="2022-04-28T20:40:00Z"/>
          <w:color w:val="000000"/>
          <w:sz w:val="18"/>
        </w:rPr>
        <w:pPrChange w:id="505" w:author="Owen" w:date="2022-04-29T19:34:00Z">
          <w:pPr>
            <w:pStyle w:val="11"/>
          </w:pPr>
        </w:pPrChange>
      </w:pPr>
      <w:del w:id="506" w:author="Owen" w:date="2022-04-28T20:40:00Z">
        <w:r w:rsidRPr="001976AA" w:rsidDel="001976AA">
          <w:rPr>
            <w:color w:val="000000"/>
            <w:sz w:val="18"/>
          </w:rPr>
          <w:delText>Corominas, Ll., Foley, J., Guest, J.S., Hospido, A., Larsen, H.F., Morera, S., Shaw, A., 2013. Life cycle assessment applied to wastewater treatment: State of the art. Water Res. 47, 5480–5492. https://doi.org/10.1016/j.watres.2013.06.049</w:delText>
        </w:r>
      </w:del>
    </w:p>
    <w:p w14:paraId="1619306F" w14:textId="231BFBDA" w:rsidR="001976AA" w:rsidRPr="001976AA" w:rsidDel="001976AA" w:rsidRDefault="001976AA">
      <w:pPr>
        <w:pStyle w:val="11"/>
        <w:ind w:left="0" w:firstLine="0"/>
        <w:rPr>
          <w:del w:id="507" w:author="Owen" w:date="2022-04-28T20:40:00Z"/>
          <w:color w:val="000000"/>
          <w:sz w:val="18"/>
        </w:rPr>
        <w:pPrChange w:id="508" w:author="Owen" w:date="2022-04-29T19:34:00Z">
          <w:pPr>
            <w:pStyle w:val="11"/>
          </w:pPr>
        </w:pPrChange>
      </w:pPr>
      <w:del w:id="509" w:author="Owen" w:date="2022-04-28T20:40:00Z">
        <w:r w:rsidRPr="001976AA" w:rsidDel="001976AA">
          <w:rPr>
            <w:color w:val="000000"/>
            <w:sz w:val="18"/>
          </w:rPr>
          <w:delText>Jin, L., Zhang, G., Tian, H., 2014. Current state of sewage treatment in China. Water Res. 66, 85–98. https://doi.org/10.1016/j.watres.2014.08.014</w:delText>
        </w:r>
      </w:del>
    </w:p>
    <w:p w14:paraId="5F63C593" w14:textId="35302D68" w:rsidR="001976AA" w:rsidRPr="001976AA" w:rsidDel="001976AA" w:rsidRDefault="001976AA">
      <w:pPr>
        <w:pStyle w:val="11"/>
        <w:ind w:left="0" w:firstLine="0"/>
        <w:rPr>
          <w:del w:id="510" w:author="Owen" w:date="2022-04-28T20:40:00Z"/>
          <w:color w:val="000000"/>
          <w:sz w:val="18"/>
        </w:rPr>
        <w:pPrChange w:id="511" w:author="Owen" w:date="2022-04-29T19:34:00Z">
          <w:pPr>
            <w:pStyle w:val="11"/>
          </w:pPr>
        </w:pPrChange>
      </w:pPr>
      <w:del w:id="512" w:author="Owen" w:date="2022-04-28T20:40:00Z">
        <w:r w:rsidRPr="001976AA" w:rsidDel="001976AA">
          <w:rPr>
            <w:color w:val="000000"/>
            <w:sz w:val="18"/>
          </w:rPr>
          <w:delText>Lu, L., Guest, J.S., Peters, C.A., Zhu, X., Rau, G.H., Ren, Z.J., 2018. Wastewater treatment for carbon capture and utilization. Nat. Sustain. 1, 750–758. https://doi.org/10.1038/s41893-018-0187-9</w:delText>
        </w:r>
      </w:del>
    </w:p>
    <w:p w14:paraId="119F7B89" w14:textId="134475D8" w:rsidR="001976AA" w:rsidRPr="001976AA" w:rsidDel="001976AA" w:rsidRDefault="001976AA">
      <w:pPr>
        <w:pStyle w:val="11"/>
        <w:ind w:left="0" w:firstLine="0"/>
        <w:rPr>
          <w:del w:id="513" w:author="Owen" w:date="2022-04-28T20:40:00Z"/>
          <w:color w:val="000000"/>
          <w:sz w:val="18"/>
        </w:rPr>
        <w:pPrChange w:id="514" w:author="Owen" w:date="2022-04-29T19:34:00Z">
          <w:pPr>
            <w:pStyle w:val="11"/>
          </w:pPr>
        </w:pPrChange>
      </w:pPr>
      <w:del w:id="515" w:author="Owen" w:date="2022-04-28T20:40:00Z">
        <w:r w:rsidRPr="001976AA" w:rsidDel="001976AA">
          <w:rPr>
            <w:color w:val="000000"/>
            <w:sz w:val="18"/>
          </w:rPr>
          <w:delText>McCarty, P.L., Bae, J., Kim, J., 2011. Domestic Wastewater Treatment as a Net Energy Producer–Can This be Achieved? Environ. Sci. Technol. 45, 7100–7106. https://doi.org/10.1021/es2014264</w:delText>
        </w:r>
      </w:del>
    </w:p>
    <w:p w14:paraId="2E52F629" w14:textId="446991D2" w:rsidR="001976AA" w:rsidRPr="001976AA" w:rsidDel="001976AA" w:rsidRDefault="001976AA">
      <w:pPr>
        <w:pStyle w:val="11"/>
        <w:ind w:left="0" w:firstLine="0"/>
        <w:rPr>
          <w:del w:id="516" w:author="Owen" w:date="2022-04-28T20:40:00Z"/>
          <w:color w:val="000000"/>
          <w:sz w:val="18"/>
        </w:rPr>
        <w:pPrChange w:id="517" w:author="Owen" w:date="2022-04-29T19:34:00Z">
          <w:pPr>
            <w:pStyle w:val="11"/>
          </w:pPr>
        </w:pPrChange>
      </w:pPr>
      <w:del w:id="518" w:author="Owen" w:date="2022-04-28T20:40:00Z">
        <w:r w:rsidRPr="001976AA" w:rsidDel="001976AA">
          <w:rPr>
            <w:color w:val="000000"/>
            <w:sz w:val="18"/>
          </w:rPr>
          <w:delText>Yang, G., Zhang, G., Wang, H., 2015. Current state of sludge production, management, treatment and disposal in China. Water Res. 78, 60–73. https://doi.org/10.1016/j.watres.2015.04.002</w:delText>
        </w:r>
      </w:del>
    </w:p>
    <w:p w14:paraId="5796299D" w14:textId="210C0187" w:rsidR="006D2B8B" w:rsidRPr="00023FEA" w:rsidRDefault="003532CB">
      <w:pPr>
        <w:pStyle w:val="11"/>
        <w:ind w:left="0" w:firstLine="0"/>
        <w:rPr>
          <w:rFonts w:eastAsia="微软雅黑"/>
          <w:color w:val="333333"/>
          <w:sz w:val="18"/>
          <w:szCs w:val="18"/>
          <w:highlight w:val="yellow"/>
          <w:shd w:val="clear" w:color="auto" w:fill="FFFFFF"/>
          <w:rPrChange w:id="519" w:author="Owen" w:date="2022-04-28T19:32:00Z">
            <w:rPr>
              <w:rFonts w:eastAsia="微软雅黑" w:cs="Times New Roman"/>
              <w:color w:val="333333"/>
              <w:sz w:val="18"/>
              <w:szCs w:val="18"/>
              <w:shd w:val="clear" w:color="auto" w:fill="FFFFFF"/>
            </w:rPr>
          </w:rPrChange>
        </w:rPr>
        <w:pPrChange w:id="520" w:author="Owen" w:date="2022-04-29T19:34:00Z">
          <w:pPr>
            <w:widowControl/>
            <w:spacing w:line="240" w:lineRule="auto"/>
            <w:ind w:firstLineChars="0" w:firstLine="0"/>
          </w:pPr>
        </w:pPrChange>
      </w:pPr>
      <w:del w:id="521" w:author="Owen" w:date="2022-04-28T20:40:00Z">
        <w:r w:rsidRPr="00023FEA" w:rsidDel="001976AA">
          <w:rPr>
            <w:rFonts w:eastAsia="微软雅黑"/>
            <w:color w:val="333333"/>
            <w:sz w:val="18"/>
            <w:szCs w:val="18"/>
            <w:highlight w:val="yellow"/>
            <w:shd w:val="clear" w:color="auto" w:fill="FFFFFF"/>
            <w:rPrChange w:id="522" w:author="Owen" w:date="2022-04-28T19:32:00Z">
              <w:rPr>
                <w:rFonts w:eastAsia="微软雅黑"/>
                <w:color w:val="333333"/>
                <w:sz w:val="18"/>
                <w:szCs w:val="18"/>
                <w:shd w:val="clear" w:color="auto" w:fill="FFFFFF"/>
              </w:rPr>
            </w:rPrChange>
          </w:rPr>
          <w:fldChar w:fldCharType="end"/>
        </w:r>
      </w:del>
      <w:bookmarkEnd w:id="497"/>
    </w:p>
    <w:p w14:paraId="5C20C598" w14:textId="45FC3BA7" w:rsidR="004D7ED4" w:rsidRPr="00A92F40" w:rsidDel="00F108EC" w:rsidRDefault="00F96C4D" w:rsidP="00764B53">
      <w:pPr>
        <w:widowControl/>
        <w:spacing w:line="240" w:lineRule="auto"/>
        <w:ind w:firstLineChars="0" w:firstLine="0"/>
        <w:rPr>
          <w:del w:id="523" w:author="Owen" w:date="2022-04-29T19:35:00Z"/>
          <w:rFonts w:eastAsia="微软雅黑" w:cs="Times New Roman"/>
          <w:color w:val="333333"/>
          <w:sz w:val="18"/>
          <w:szCs w:val="18"/>
          <w:shd w:val="clear" w:color="auto" w:fill="FFFFFF"/>
        </w:rPr>
      </w:pPr>
      <w:bookmarkStart w:id="524" w:name="dietreport"/>
      <w:bookmarkEnd w:id="486"/>
      <w:del w:id="525" w:author="Owen" w:date="2022-04-29T19:35:00Z">
        <w:r w:rsidRPr="00023FEA" w:rsidDel="00F108EC">
          <w:rPr>
            <w:rFonts w:eastAsia="微软雅黑" w:cs="Times New Roman"/>
            <w:color w:val="333333"/>
            <w:sz w:val="18"/>
            <w:szCs w:val="18"/>
            <w:highlight w:val="yellow"/>
            <w:shd w:val="clear" w:color="auto" w:fill="FFFFFF"/>
            <w:rPrChange w:id="526" w:author="Owen" w:date="2022-04-28T19:32:00Z">
              <w:rPr>
                <w:rFonts w:eastAsia="微软雅黑" w:cs="Times New Roman"/>
                <w:color w:val="333333"/>
                <w:sz w:val="18"/>
                <w:szCs w:val="18"/>
                <w:shd w:val="clear" w:color="auto" w:fill="FFFFFF"/>
              </w:rPr>
            </w:rPrChange>
          </w:rPr>
          <w:delText>Chinese Nutrition Society.(2021).The Chinese Dietary Guidelines. Chinese Nutrition Society.</w:delText>
        </w:r>
        <w:bookmarkEnd w:id="524"/>
      </w:del>
    </w:p>
    <w:p w14:paraId="68A7CFB4" w14:textId="2F9891BE" w:rsidR="00EF30EF" w:rsidRPr="00A92F40" w:rsidDel="001976AA" w:rsidRDefault="00EF30EF" w:rsidP="00764B53">
      <w:pPr>
        <w:widowControl/>
        <w:spacing w:line="240" w:lineRule="auto"/>
        <w:ind w:firstLineChars="0" w:firstLine="0"/>
        <w:rPr>
          <w:del w:id="527" w:author="Owen" w:date="2022-04-28T20:40:00Z"/>
          <w:rFonts w:eastAsia="微软雅黑" w:cs="Times New Roman"/>
          <w:color w:val="333333"/>
          <w:sz w:val="18"/>
          <w:szCs w:val="18"/>
          <w:shd w:val="clear" w:color="auto" w:fill="FFFFFF"/>
        </w:rPr>
      </w:pPr>
      <w:bookmarkStart w:id="528" w:name="l34zhang2017impact"/>
      <w:del w:id="529" w:author="Owen" w:date="2022-04-28T20:40:00Z">
        <w:r w:rsidRPr="00A92F40" w:rsidDel="001976AA">
          <w:rPr>
            <w:rFonts w:eastAsia="微软雅黑" w:cs="Times New Roman" w:hint="eastAsia"/>
            <w:color w:val="333333"/>
            <w:sz w:val="18"/>
            <w:szCs w:val="18"/>
            <w:shd w:val="clear" w:color="auto" w:fill="FFFFFF"/>
          </w:rPr>
          <w:delText>Da Zhang,Qingxu Huang,Chunyang He &amp; Jianguo Wu.(2017).Impacts of urban expansion on ecosystem services in the Beijing-Tianjin-Hebei urban agglomeration, China: A scenario analysis based on the Shared Socioeconomic Pathways. Resources, Conservation &amp; Recycling. doi:10.1016/j.resconrec.2017.06.003.</w:delText>
        </w:r>
        <w:bookmarkEnd w:id="528"/>
      </w:del>
    </w:p>
    <w:p w14:paraId="5288B7ED" w14:textId="3EBE542C" w:rsidR="00EF30EF" w:rsidRPr="00A92F40" w:rsidDel="001976AA" w:rsidRDefault="00EF30EF" w:rsidP="00764B53">
      <w:pPr>
        <w:widowControl/>
        <w:spacing w:line="240" w:lineRule="auto"/>
        <w:ind w:firstLineChars="0" w:firstLine="0"/>
        <w:rPr>
          <w:del w:id="530" w:author="Owen" w:date="2022-04-28T20:40:00Z"/>
          <w:rFonts w:eastAsia="微软雅黑" w:cs="Times New Roman"/>
          <w:color w:val="333333"/>
          <w:sz w:val="18"/>
          <w:szCs w:val="18"/>
          <w:shd w:val="clear" w:color="auto" w:fill="FFFFFF"/>
        </w:rPr>
      </w:pPr>
      <w:bookmarkStart w:id="531" w:name="_Ref98702280"/>
      <w:bookmarkStart w:id="532" w:name="l31detlef2012scenario"/>
      <w:del w:id="533" w:author="Owen" w:date="2022-04-28T20:40:00Z">
        <w:r w:rsidRPr="00A92F40" w:rsidDel="001976AA">
          <w:rPr>
            <w:rFonts w:eastAsia="微软雅黑" w:cs="Times New Roman" w:hint="eastAsia"/>
            <w:color w:val="333333"/>
            <w:sz w:val="18"/>
            <w:szCs w:val="18"/>
            <w:shd w:val="clear" w:color="auto" w:fill="FFFFFF"/>
          </w:rPr>
          <w:delText>Detlef P. van Vuuren,Marcel T.J. Kok,Bastien Girod,Paul L. Lucas &amp; Bert de Vries.(2012).Scenarios in Global Environmental Assessments: Key characteristics and lessons for future use. Global Environmental Change(4). doi:10.1016/j.gloenvcha.2012.06.001.</w:delText>
        </w:r>
        <w:bookmarkEnd w:id="531"/>
        <w:bookmarkEnd w:id="532"/>
      </w:del>
    </w:p>
    <w:p w14:paraId="7B868425" w14:textId="4496926F" w:rsidR="008624D9" w:rsidRPr="00A92F40" w:rsidDel="001976AA" w:rsidRDefault="008624D9" w:rsidP="008624D9">
      <w:pPr>
        <w:widowControl/>
        <w:spacing w:line="240" w:lineRule="auto"/>
        <w:ind w:firstLineChars="0" w:firstLine="0"/>
        <w:rPr>
          <w:del w:id="534" w:author="Owen" w:date="2022-04-28T20:40:00Z"/>
          <w:rFonts w:eastAsia="微软雅黑" w:cs="Times New Roman"/>
          <w:color w:val="333333"/>
          <w:sz w:val="18"/>
          <w:szCs w:val="18"/>
          <w:shd w:val="clear" w:color="auto" w:fill="FFFFFF"/>
        </w:rPr>
      </w:pPr>
      <w:bookmarkStart w:id="535" w:name="l8"/>
      <w:bookmarkEnd w:id="480"/>
      <w:del w:id="536" w:author="Owen" w:date="2022-04-28T20:40:00Z">
        <w:r w:rsidRPr="00A92F40" w:rsidDel="001976AA">
          <w:rPr>
            <w:rFonts w:eastAsia="微软雅黑" w:cs="Times New Roman" w:hint="eastAsia"/>
            <w:color w:val="333333"/>
            <w:sz w:val="18"/>
            <w:szCs w:val="18"/>
            <w:shd w:val="clear" w:color="auto" w:fill="FFFFFF"/>
          </w:rPr>
          <w:delText>Duarte,Pinilla &amp; Serrano.(2014).Looking backward to look forward: water use and economic growth from a long-term perspective. Applied Economics(2). doi:10.1080/00036846.2013.844329.</w:delText>
        </w:r>
      </w:del>
    </w:p>
    <w:p w14:paraId="32419448" w14:textId="780E8866" w:rsidR="00EF30EF" w:rsidRPr="00A92F40" w:rsidDel="001976AA" w:rsidRDefault="00EF30EF" w:rsidP="008624D9">
      <w:pPr>
        <w:widowControl/>
        <w:spacing w:line="240" w:lineRule="auto"/>
        <w:ind w:firstLineChars="0" w:firstLine="0"/>
        <w:rPr>
          <w:del w:id="537" w:author="Owen" w:date="2022-04-28T20:40:00Z"/>
          <w:rFonts w:eastAsia="微软雅黑" w:cs="Times New Roman"/>
          <w:color w:val="333333"/>
          <w:sz w:val="18"/>
          <w:szCs w:val="18"/>
          <w:shd w:val="clear" w:color="auto" w:fill="FFFFFF"/>
        </w:rPr>
      </w:pPr>
      <w:bookmarkStart w:id="538" w:name="l32elmar2012the"/>
      <w:del w:id="539" w:author="Owen" w:date="2022-04-28T20:40:00Z">
        <w:r w:rsidRPr="00A92F40" w:rsidDel="001976AA">
          <w:rPr>
            <w:rFonts w:eastAsia="微软雅黑" w:cs="Times New Roman" w:hint="eastAsia"/>
            <w:color w:val="333333"/>
            <w:sz w:val="18"/>
            <w:szCs w:val="18"/>
            <w:shd w:val="clear" w:color="auto" w:fill="FFFFFF"/>
          </w:rPr>
          <w:delText>Elmar Kriegler,Brian C. 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Stephane Hallegatte,Tom Kram,Robert J. Lempert,Richard H. Moss &amp; Thomas Wilbanks.(2012).The need for and use of socio-economic scenarios for climate change analysis: A new approach based on shared socio-economic pathways. Global Environmental Change(4). doi:10.1016/j.gloenvcha.2012.05.005.</w:delText>
        </w:r>
        <w:bookmarkEnd w:id="538"/>
      </w:del>
    </w:p>
    <w:p w14:paraId="0C6A3A5F" w14:textId="5A0A6F52" w:rsidR="00EC4164" w:rsidRPr="00A92F40" w:rsidDel="00F443FF" w:rsidRDefault="00EC4164" w:rsidP="00A92F40">
      <w:pPr>
        <w:widowControl/>
        <w:spacing w:line="240" w:lineRule="auto"/>
        <w:ind w:firstLineChars="0" w:firstLine="0"/>
        <w:rPr>
          <w:del w:id="540" w:author="Owen" w:date="2022-04-29T19:39:00Z"/>
          <w:rFonts w:eastAsia="微软雅黑" w:cs="Times New Roman"/>
          <w:color w:val="333333"/>
          <w:sz w:val="18"/>
          <w:szCs w:val="18"/>
          <w:shd w:val="clear" w:color="auto" w:fill="FFFFFF"/>
        </w:rPr>
      </w:pPr>
      <w:bookmarkStart w:id="541" w:name="_Ref98699866"/>
      <w:bookmarkStart w:id="542" w:name="eurostat"/>
      <w:bookmarkStart w:id="543" w:name="l5"/>
      <w:bookmarkEnd w:id="535"/>
      <w:del w:id="544" w:author="Owen" w:date="2022-04-29T19:39:00Z">
        <w:r w:rsidRPr="00BE493A" w:rsidDel="00F443FF">
          <w:rPr>
            <w:rFonts w:eastAsia="微软雅黑" w:cs="Times New Roman"/>
            <w:color w:val="333333"/>
            <w:sz w:val="18"/>
            <w:szCs w:val="18"/>
            <w:highlight w:val="yellow"/>
            <w:shd w:val="clear" w:color="auto" w:fill="FFFFFF"/>
            <w:rPrChange w:id="545" w:author="Owen" w:date="2022-04-28T19:42:00Z">
              <w:rPr>
                <w:rFonts w:eastAsia="微软雅黑" w:cs="Times New Roman"/>
                <w:color w:val="333333"/>
                <w:sz w:val="18"/>
                <w:szCs w:val="18"/>
                <w:shd w:val="clear" w:color="auto" w:fill="FFFFFF"/>
              </w:rPr>
            </w:rPrChange>
          </w:rPr>
          <w:delText>Eurostat</w:delText>
        </w:r>
        <w:r w:rsidR="00F96C4D" w:rsidRPr="00BE493A" w:rsidDel="00F443FF">
          <w:rPr>
            <w:rFonts w:eastAsia="微软雅黑" w:cs="Times New Roman"/>
            <w:color w:val="333333"/>
            <w:sz w:val="18"/>
            <w:szCs w:val="18"/>
            <w:highlight w:val="yellow"/>
            <w:shd w:val="clear" w:color="auto" w:fill="FFFFFF"/>
            <w:rPrChange w:id="546" w:author="Owen" w:date="2022-04-28T19:42:00Z">
              <w:rPr>
                <w:rFonts w:eastAsia="微软雅黑" w:cs="Times New Roman"/>
                <w:color w:val="333333"/>
                <w:sz w:val="18"/>
                <w:szCs w:val="18"/>
                <w:shd w:val="clear" w:color="auto" w:fill="FFFFFF"/>
              </w:rPr>
            </w:rPrChange>
          </w:rPr>
          <w:delText>.(2020).</w:delText>
        </w:r>
        <w:r w:rsidR="00220C7D" w:rsidRPr="00BE493A" w:rsidDel="00F443FF">
          <w:rPr>
            <w:highlight w:val="yellow"/>
            <w:rPrChange w:id="547" w:author="Owen" w:date="2022-04-28T19:42:00Z">
              <w:rPr/>
            </w:rPrChange>
          </w:rPr>
          <w:fldChar w:fldCharType="begin"/>
        </w:r>
        <w:r w:rsidR="00220C7D" w:rsidRPr="00BE493A" w:rsidDel="00F443FF">
          <w:rPr>
            <w:highlight w:val="yellow"/>
            <w:rPrChange w:id="548" w:author="Owen" w:date="2022-04-28T19:42:00Z">
              <w:rPr/>
            </w:rPrChange>
          </w:rPr>
          <w:delInstrText xml:space="preserve"> HYPERLINK "https://ec.europa.eu/eurostat/data/database?node_code%C2%BCten00030%5bDB/OL%5d0" </w:delInstrText>
        </w:r>
        <w:r w:rsidR="00220C7D" w:rsidRPr="00BE493A" w:rsidDel="00F443FF">
          <w:rPr>
            <w:highlight w:val="yellow"/>
            <w:rPrChange w:id="549" w:author="Owen" w:date="2022-04-28T19:42:00Z">
              <w:rPr>
                <w:rFonts w:eastAsia="微软雅黑"/>
                <w:color w:val="333333"/>
                <w:sz w:val="18"/>
                <w:szCs w:val="18"/>
                <w:shd w:val="clear" w:color="auto" w:fill="FFFFFF"/>
              </w:rPr>
            </w:rPrChange>
          </w:rPr>
          <w:fldChar w:fldCharType="separate"/>
        </w:r>
        <w:r w:rsidR="00F96C4D" w:rsidRPr="00BE493A" w:rsidDel="00F443FF">
          <w:rPr>
            <w:rFonts w:eastAsia="微软雅黑"/>
            <w:color w:val="333333"/>
            <w:sz w:val="18"/>
            <w:szCs w:val="18"/>
            <w:highlight w:val="yellow"/>
            <w:shd w:val="clear" w:color="auto" w:fill="FFFFFF"/>
            <w:rPrChange w:id="550" w:author="Owen" w:date="2022-04-28T19:42:00Z">
              <w:rPr>
                <w:rFonts w:eastAsia="微软雅黑"/>
                <w:color w:val="333333"/>
                <w:sz w:val="18"/>
                <w:szCs w:val="18"/>
                <w:shd w:val="clear" w:color="auto" w:fill="FFFFFF"/>
              </w:rPr>
            </w:rPrChange>
          </w:rPr>
          <w:delText>https://ec.europa.eu/eurostat/data/database?node_code%C2%BCten00030[DB/OL]</w:delText>
        </w:r>
        <w:r w:rsidR="00220C7D" w:rsidRPr="00BE493A" w:rsidDel="00F443FF">
          <w:rPr>
            <w:rFonts w:eastAsia="微软雅黑"/>
            <w:color w:val="333333"/>
            <w:sz w:val="18"/>
            <w:szCs w:val="18"/>
            <w:highlight w:val="yellow"/>
            <w:shd w:val="clear" w:color="auto" w:fill="FFFFFF"/>
            <w:rPrChange w:id="551" w:author="Owen" w:date="2022-04-28T19:42:00Z">
              <w:rPr>
                <w:rFonts w:eastAsia="微软雅黑"/>
                <w:color w:val="333333"/>
                <w:sz w:val="18"/>
                <w:szCs w:val="18"/>
                <w:shd w:val="clear" w:color="auto" w:fill="FFFFFF"/>
              </w:rPr>
            </w:rPrChange>
          </w:rPr>
          <w:fldChar w:fldCharType="end"/>
        </w:r>
        <w:bookmarkEnd w:id="541"/>
        <w:r w:rsidR="00F96C4D" w:rsidRPr="00A92F40" w:rsidDel="00F443FF">
          <w:rPr>
            <w:rFonts w:eastAsia="微软雅黑" w:cs="Times New Roman"/>
            <w:color w:val="333333"/>
            <w:sz w:val="18"/>
            <w:szCs w:val="18"/>
            <w:shd w:val="clear" w:color="auto" w:fill="FFFFFF"/>
          </w:rPr>
          <w:delText xml:space="preserve"> </w:delText>
        </w:r>
      </w:del>
    </w:p>
    <w:p w14:paraId="40C5C665" w14:textId="1DC01EAA" w:rsidR="00E3691D" w:rsidRPr="00A92F40" w:rsidDel="001976AA" w:rsidRDefault="00E3691D" w:rsidP="00E3691D">
      <w:pPr>
        <w:widowControl/>
        <w:spacing w:line="240" w:lineRule="auto"/>
        <w:ind w:firstLineChars="0" w:firstLine="0"/>
        <w:rPr>
          <w:del w:id="552" w:author="Owen" w:date="2022-04-28T20:40:00Z"/>
          <w:rFonts w:eastAsia="微软雅黑" w:cs="Times New Roman"/>
          <w:color w:val="333333"/>
          <w:sz w:val="18"/>
          <w:szCs w:val="18"/>
          <w:shd w:val="clear" w:color="auto" w:fill="FFFFFF"/>
        </w:rPr>
      </w:pPr>
      <w:bookmarkStart w:id="553" w:name="l17guo2021application"/>
      <w:bookmarkEnd w:id="542"/>
      <w:del w:id="554" w:author="Owen" w:date="2022-04-28T20:40:00Z">
        <w:r w:rsidRPr="00A92F40" w:rsidDel="001976AA">
          <w:rPr>
            <w:rFonts w:eastAsia="微软雅黑" w:cs="Times New Roman" w:hint="eastAsia"/>
            <w:color w:val="333333"/>
            <w:sz w:val="18"/>
            <w:szCs w:val="18"/>
            <w:shd w:val="clear" w:color="auto" w:fill="FFFFFF"/>
          </w:rPr>
          <w:delText>Hao-nan Guo,Shu-biao Wu,Ying-jie Tian... &amp; Hong-tao Liu.(2021).Application of machine learning methods for the prediction of organic solid waste treatment and recycling processes: A review. Bioresource Technology. doi:10.1016/j.biortech.2020.124114.</w:delText>
        </w:r>
      </w:del>
    </w:p>
    <w:p w14:paraId="491B1341" w14:textId="49552D66" w:rsidR="00A1789D" w:rsidRPr="00A92F40" w:rsidDel="001976AA" w:rsidRDefault="00A1789D" w:rsidP="00E3691D">
      <w:pPr>
        <w:widowControl/>
        <w:spacing w:line="240" w:lineRule="auto"/>
        <w:ind w:firstLineChars="0" w:firstLine="0"/>
        <w:rPr>
          <w:del w:id="555" w:author="Owen" w:date="2022-04-28T20:40:00Z"/>
          <w:rFonts w:eastAsia="微软雅黑" w:cs="Times New Roman"/>
          <w:color w:val="333333"/>
          <w:sz w:val="18"/>
          <w:szCs w:val="18"/>
          <w:shd w:val="clear" w:color="auto" w:fill="FFFFFF"/>
        </w:rPr>
      </w:pPr>
      <w:bookmarkStart w:id="556" w:name="_Ref98701776"/>
      <w:del w:id="557" w:author="Owen" w:date="2022-04-28T20:40:00Z">
        <w:r w:rsidRPr="00A92F40" w:rsidDel="001976AA">
          <w:rPr>
            <w:rFonts w:eastAsia="微软雅黑" w:cs="Times New Roman"/>
            <w:color w:val="333333"/>
            <w:sz w:val="18"/>
            <w:szCs w:val="18"/>
            <w:shd w:val="clear" w:color="auto" w:fill="FFFFFF"/>
          </w:rPr>
          <w:delText>Huang Jixia et al. Identification of health risks of hand, foot and mouth disease in China using the geographical detector technique.[J]. International journal of environmental research and public health, 2014, 11(3) : 3407-23.</w:delText>
        </w:r>
        <w:bookmarkEnd w:id="556"/>
      </w:del>
    </w:p>
    <w:p w14:paraId="5E2B2258" w14:textId="5C03360D" w:rsidR="002D79D7" w:rsidRPr="00A92F40" w:rsidDel="001976AA" w:rsidRDefault="002D79D7" w:rsidP="00E3691D">
      <w:pPr>
        <w:widowControl/>
        <w:spacing w:line="240" w:lineRule="auto"/>
        <w:ind w:firstLineChars="0" w:firstLine="0"/>
        <w:rPr>
          <w:del w:id="558" w:author="Owen" w:date="2022-04-28T20:40:00Z"/>
          <w:rFonts w:eastAsia="微软雅黑" w:cs="Times New Roman"/>
          <w:color w:val="333333"/>
          <w:sz w:val="18"/>
          <w:szCs w:val="18"/>
          <w:shd w:val="clear" w:color="auto" w:fill="FFFFFF"/>
        </w:rPr>
      </w:pPr>
      <w:bookmarkStart w:id="559" w:name="l36li2016the"/>
      <w:del w:id="560" w:author="Owen" w:date="2022-04-28T20:40:00Z">
        <w:r w:rsidRPr="00A92F40" w:rsidDel="001976AA">
          <w:rPr>
            <w:rFonts w:eastAsia="微软雅黑" w:cs="Times New Roman"/>
            <w:color w:val="333333"/>
            <w:sz w:val="18"/>
            <w:szCs w:val="18"/>
            <w:shd w:val="clear" w:color="auto" w:fill="FFFFFF"/>
          </w:rPr>
          <w:delText>H</w:delText>
        </w:r>
        <w:r w:rsidRPr="00A92F40" w:rsidDel="001976AA">
          <w:rPr>
            <w:rFonts w:eastAsia="微软雅黑" w:cs="Times New Roman" w:hint="eastAsia"/>
            <w:color w:val="333333"/>
            <w:sz w:val="18"/>
            <w:szCs w:val="18"/>
            <w:shd w:val="clear" w:color="auto" w:fill="FFFFFF"/>
          </w:rPr>
          <w:delText>uimin Li,Tong Wu,Xiao Wang &amp; Ye Qi.(2016).The Greenhouse Gas Footprint of China's Food System: An Analysis of Recent Trends and Future Scenarios. Journal of Industrial Ecology(4). doi:10.1111/jiec.12323.</w:delText>
        </w:r>
        <w:bookmarkEnd w:id="559"/>
      </w:del>
    </w:p>
    <w:p w14:paraId="7FD7707C" w14:textId="3A17E068" w:rsidR="00E3691D" w:rsidRPr="00A92F40" w:rsidDel="001976AA" w:rsidRDefault="00F77A69" w:rsidP="00F77A69">
      <w:pPr>
        <w:widowControl/>
        <w:spacing w:line="240" w:lineRule="auto"/>
        <w:ind w:firstLineChars="0" w:firstLine="0"/>
        <w:rPr>
          <w:del w:id="561" w:author="Owen" w:date="2022-04-28T20:40:00Z"/>
          <w:rFonts w:eastAsia="微软雅黑" w:cs="Times New Roman"/>
          <w:color w:val="333333"/>
          <w:sz w:val="18"/>
          <w:szCs w:val="18"/>
          <w:shd w:val="clear" w:color="auto" w:fill="FFFFFF"/>
        </w:rPr>
      </w:pPr>
      <w:bookmarkStart w:id="562" w:name="l19rimaityte2012application"/>
      <w:bookmarkEnd w:id="553"/>
      <w:del w:id="563" w:author="Owen" w:date="2022-04-28T20:40:00Z">
        <w:r w:rsidRPr="00A92F40" w:rsidDel="001976AA">
          <w:rPr>
            <w:rFonts w:eastAsia="微软雅黑" w:cs="Times New Roman" w:hint="eastAsia"/>
            <w:color w:val="333333"/>
            <w:sz w:val="18"/>
            <w:szCs w:val="18"/>
            <w:shd w:val="clear" w:color="auto" w:fill="FFFFFF"/>
          </w:rPr>
          <w:delText>Ingrida Rimaityt</w:delText>
        </w:r>
        <w:r w:rsidRPr="00A92F40" w:rsidDel="001976AA">
          <w:rPr>
            <w:rFonts w:eastAsia="微软雅黑" w:cs="Times New Roman" w:hint="eastAsia"/>
            <w:color w:val="333333"/>
            <w:sz w:val="18"/>
            <w:szCs w:val="18"/>
            <w:shd w:val="clear" w:color="auto" w:fill="FFFFFF"/>
          </w:rPr>
          <w:delText>ė</w:delText>
        </w:r>
        <w:r w:rsidRPr="00A92F40" w:rsidDel="001976AA">
          <w:rPr>
            <w:rFonts w:eastAsia="微软雅黑" w:cs="Times New Roman" w:hint="eastAsia"/>
            <w:color w:val="333333"/>
            <w:sz w:val="18"/>
            <w:szCs w:val="18"/>
            <w:shd w:val="clear" w:color="auto" w:fill="FFFFFF"/>
          </w:rPr>
          <w:delText>,Tomas Ruzgas,Gintaras Denafas... &amp; Dainius Martuzevicius.(2012).Application and evaluation of forecasting methods for municipal solid waste generation in an eastern-European city. Waste Management &amp; Research(1). doi:10.1177/0734242X10396754.</w:delText>
        </w:r>
      </w:del>
    </w:p>
    <w:p w14:paraId="1B430D59" w14:textId="1F3F1523" w:rsidR="00CB2C6B" w:rsidRPr="00A92F40" w:rsidDel="00114F75" w:rsidRDefault="00CB2C6B" w:rsidP="00A92F40">
      <w:pPr>
        <w:widowControl/>
        <w:spacing w:line="240" w:lineRule="auto"/>
        <w:ind w:firstLineChars="0" w:firstLine="0"/>
        <w:rPr>
          <w:del w:id="564" w:author="Owen" w:date="2022-04-29T17:04:00Z"/>
          <w:rFonts w:eastAsia="微软雅黑" w:cs="Times New Roman"/>
          <w:color w:val="333333"/>
          <w:sz w:val="18"/>
          <w:szCs w:val="18"/>
          <w:shd w:val="clear" w:color="auto" w:fill="FFFFFF"/>
        </w:rPr>
      </w:pPr>
      <w:bookmarkStart w:id="565" w:name="_Ref69843028"/>
      <w:bookmarkStart w:id="566" w:name="_Ref98701866"/>
      <w:bookmarkStart w:id="567" w:name="wang2017geodetector"/>
      <w:bookmarkStart w:id="568" w:name="l24wang2017theory"/>
      <w:del w:id="569" w:author="Owen" w:date="2022-04-29T17:04:00Z">
        <w:r w:rsidRPr="00F86192" w:rsidDel="00114F75">
          <w:rPr>
            <w:rFonts w:eastAsia="微软雅黑" w:cs="Times New Roman"/>
            <w:color w:val="333333"/>
            <w:sz w:val="18"/>
            <w:szCs w:val="18"/>
            <w:highlight w:val="yellow"/>
            <w:shd w:val="clear" w:color="auto" w:fill="FFFFFF"/>
            <w:rPrChange w:id="570" w:author="Owen" w:date="2022-04-28T19:45:00Z">
              <w:rPr>
                <w:rFonts w:eastAsia="微软雅黑" w:cs="Times New Roman"/>
                <w:color w:val="333333"/>
                <w:sz w:val="18"/>
                <w:szCs w:val="18"/>
                <w:shd w:val="clear" w:color="auto" w:fill="FFFFFF"/>
              </w:rPr>
            </w:rPrChange>
          </w:rPr>
          <w:delText>JingFeng Wang, ChengDongXu</w:delText>
        </w:r>
        <w:r w:rsidR="00A877AA" w:rsidRPr="00F86192" w:rsidDel="00114F75">
          <w:rPr>
            <w:rFonts w:eastAsia="微软雅黑" w:cs="Times New Roman"/>
            <w:color w:val="333333"/>
            <w:sz w:val="18"/>
            <w:szCs w:val="18"/>
            <w:highlight w:val="yellow"/>
            <w:shd w:val="clear" w:color="auto" w:fill="FFFFFF"/>
            <w:rPrChange w:id="571" w:author="Owen" w:date="2022-04-28T19:45:00Z">
              <w:rPr>
                <w:rFonts w:eastAsia="微软雅黑" w:cs="Times New Roman"/>
                <w:color w:val="333333"/>
                <w:sz w:val="18"/>
                <w:szCs w:val="18"/>
                <w:shd w:val="clear" w:color="auto" w:fill="FFFFFF"/>
              </w:rPr>
            </w:rPrChange>
          </w:rPr>
          <w:delText>.(2017).</w:delText>
        </w:r>
        <w:r w:rsidRPr="00F86192" w:rsidDel="00114F75">
          <w:rPr>
            <w:rFonts w:eastAsia="微软雅黑" w:cs="Times New Roman"/>
            <w:color w:val="333333"/>
            <w:sz w:val="18"/>
            <w:szCs w:val="18"/>
            <w:highlight w:val="yellow"/>
            <w:shd w:val="clear" w:color="auto" w:fill="FFFFFF"/>
            <w:rPrChange w:id="572" w:author="Owen" w:date="2022-04-28T19:45:00Z">
              <w:rPr>
                <w:rFonts w:eastAsia="微软雅黑" w:cs="Times New Roman"/>
                <w:color w:val="333333"/>
                <w:sz w:val="18"/>
                <w:szCs w:val="18"/>
                <w:shd w:val="clear" w:color="auto" w:fill="FFFFFF"/>
              </w:rPr>
            </w:rPrChange>
          </w:rPr>
          <w:delText>Geodetector: Theory and Perspectives[J].Acta Geographica Sinica</w:delText>
        </w:r>
        <w:bookmarkEnd w:id="565"/>
        <w:r w:rsidR="00A877AA" w:rsidRPr="00F86192" w:rsidDel="00114F75">
          <w:rPr>
            <w:rFonts w:eastAsia="微软雅黑" w:cs="Times New Roman"/>
            <w:color w:val="333333"/>
            <w:sz w:val="18"/>
            <w:szCs w:val="18"/>
            <w:highlight w:val="yellow"/>
            <w:shd w:val="clear" w:color="auto" w:fill="FFFFFF"/>
            <w:rPrChange w:id="573" w:author="Owen" w:date="2022-04-28T19:45:00Z">
              <w:rPr>
                <w:rFonts w:eastAsia="微软雅黑" w:cs="Times New Roman"/>
                <w:color w:val="333333"/>
                <w:sz w:val="18"/>
                <w:szCs w:val="18"/>
                <w:shd w:val="clear" w:color="auto" w:fill="FFFFFF"/>
              </w:rPr>
            </w:rPrChange>
          </w:rPr>
          <w:delText>.</w:delText>
        </w:r>
        <w:r w:rsidRPr="00F86192" w:rsidDel="00114F75">
          <w:rPr>
            <w:rFonts w:eastAsia="微软雅黑" w:cs="Times New Roman"/>
            <w:color w:val="333333"/>
            <w:sz w:val="18"/>
            <w:szCs w:val="18"/>
            <w:highlight w:val="yellow"/>
            <w:shd w:val="clear" w:color="auto" w:fill="FFFFFF"/>
            <w:rPrChange w:id="574" w:author="Owen" w:date="2022-04-28T19:45:00Z">
              <w:rPr>
                <w:rFonts w:eastAsia="微软雅黑" w:cs="Times New Roman"/>
                <w:color w:val="333333"/>
                <w:sz w:val="18"/>
                <w:szCs w:val="18"/>
                <w:shd w:val="clear" w:color="auto" w:fill="FFFFFF"/>
              </w:rPr>
            </w:rPrChange>
          </w:rPr>
          <w:delText xml:space="preserve"> (in Chinese)</w:delText>
        </w:r>
        <w:bookmarkEnd w:id="566"/>
      </w:del>
    </w:p>
    <w:p w14:paraId="40CA8F4C" w14:textId="7EE5C1CD" w:rsidR="00CB2C6B" w:rsidRPr="00A92F40" w:rsidDel="001976AA" w:rsidRDefault="00CB2C6B" w:rsidP="00CB2C6B">
      <w:pPr>
        <w:widowControl/>
        <w:spacing w:line="240" w:lineRule="auto"/>
        <w:ind w:firstLineChars="0" w:firstLine="0"/>
        <w:rPr>
          <w:del w:id="575" w:author="Owen" w:date="2022-04-28T20:40:00Z"/>
          <w:rFonts w:eastAsia="微软雅黑" w:cs="Times New Roman"/>
          <w:color w:val="333333"/>
          <w:sz w:val="18"/>
          <w:szCs w:val="18"/>
          <w:shd w:val="clear" w:color="auto" w:fill="FFFFFF"/>
        </w:rPr>
      </w:pPr>
      <w:bookmarkStart w:id="576" w:name="l25wang2016a"/>
      <w:bookmarkEnd w:id="567"/>
      <w:del w:id="577" w:author="Owen" w:date="2022-04-28T20:40:00Z">
        <w:r w:rsidRPr="00A92F40" w:rsidDel="001976AA">
          <w:rPr>
            <w:rFonts w:eastAsia="微软雅黑" w:cs="Times New Roman" w:hint="eastAsia"/>
            <w:color w:val="333333"/>
            <w:sz w:val="18"/>
            <w:szCs w:val="18"/>
            <w:shd w:val="clear" w:color="auto" w:fill="FFFFFF"/>
          </w:rPr>
          <w:delText>Jin-Feng Wang,Tong-Lin Zhang &amp; Bo-Jie Fu.(2016).A measure of spatial stratified heterogeneity. Ecological Indicators. doi:10.1016/j.ecolind.2016.02.052.</w:delText>
        </w:r>
      </w:del>
    </w:p>
    <w:p w14:paraId="52760D44" w14:textId="6D7DDC7A" w:rsidR="00CB2C6B" w:rsidRPr="00A92F40" w:rsidDel="001976AA" w:rsidRDefault="00CB2C6B" w:rsidP="00CB2C6B">
      <w:pPr>
        <w:widowControl/>
        <w:spacing w:line="240" w:lineRule="auto"/>
        <w:ind w:firstLineChars="0" w:firstLine="0"/>
        <w:rPr>
          <w:del w:id="578" w:author="Owen" w:date="2022-04-28T20:40:00Z"/>
          <w:rFonts w:eastAsia="微软雅黑" w:cs="Times New Roman"/>
          <w:color w:val="333333"/>
          <w:sz w:val="18"/>
          <w:szCs w:val="18"/>
          <w:shd w:val="clear" w:color="auto" w:fill="FFFFFF"/>
        </w:rPr>
      </w:pPr>
      <w:bookmarkStart w:id="579" w:name="l28wang2010geographical"/>
      <w:del w:id="580" w:author="Owen" w:date="2022-04-28T20:40:00Z">
        <w:r w:rsidRPr="00A92F40" w:rsidDel="001976AA">
          <w:rPr>
            <w:rFonts w:eastAsia="微软雅黑" w:cs="Times New Roman" w:hint="eastAsia"/>
            <w:color w:val="333333"/>
            <w:sz w:val="18"/>
            <w:szCs w:val="18"/>
            <w:shd w:val="clear" w:color="auto" w:fill="FFFFFF"/>
          </w:rPr>
          <w:delText>Jin-Feng Wang,Xin-Hu Li,George Christakos... &amp; Xiao-Ying Zheng.(2010).Geographical Detectors-Based Health Risk Assessment and its Application in the Neural Tube Defects Study of the Heshun Region, China. International Journal of Geographical Information Science(1). doi:10.1080/13658810802443457.</w:delText>
        </w:r>
      </w:del>
    </w:p>
    <w:p w14:paraId="6E828033" w14:textId="1F415145" w:rsidR="00CB2C6B" w:rsidRPr="00A92F40" w:rsidDel="00F073A8" w:rsidRDefault="00D8731F" w:rsidP="00CB2C6B">
      <w:pPr>
        <w:widowControl/>
        <w:spacing w:line="240" w:lineRule="auto"/>
        <w:ind w:firstLineChars="0" w:firstLine="0"/>
        <w:rPr>
          <w:del w:id="581" w:author="Owen" w:date="2022-04-29T17:33:00Z"/>
          <w:rFonts w:eastAsia="微软雅黑" w:cs="Times New Roman"/>
          <w:color w:val="333333"/>
          <w:sz w:val="18"/>
          <w:szCs w:val="18"/>
          <w:shd w:val="clear" w:color="auto" w:fill="FFFFFF"/>
        </w:rPr>
      </w:pPr>
      <w:bookmarkStart w:id="582" w:name="_Ref98702892"/>
      <w:bookmarkStart w:id="583" w:name="pan2020research"/>
      <w:bookmarkEnd w:id="579"/>
      <w:del w:id="584" w:author="Owen" w:date="2022-04-29T17:33:00Z">
        <w:r w:rsidRPr="00F86192" w:rsidDel="00F073A8">
          <w:rPr>
            <w:rFonts w:eastAsia="微软雅黑" w:cs="Times New Roman"/>
            <w:color w:val="333333"/>
            <w:sz w:val="18"/>
            <w:szCs w:val="18"/>
            <w:highlight w:val="yellow"/>
            <w:shd w:val="clear" w:color="auto" w:fill="FFFFFF"/>
            <w:rPrChange w:id="585" w:author="Owen" w:date="2022-04-28T19:46:00Z">
              <w:rPr>
                <w:rFonts w:eastAsia="微软雅黑" w:cs="Times New Roman"/>
                <w:color w:val="333333"/>
                <w:sz w:val="18"/>
                <w:szCs w:val="18"/>
                <w:shd w:val="clear" w:color="auto" w:fill="FFFFFF"/>
              </w:rPr>
            </w:rPrChange>
          </w:rPr>
          <w:delText>Jin Yu Pan.(2020). Research on the development trend and influencing factors of China's economy under the path of shared social economy. Nanjing University of Information Engineering.(in Chinese)</w:delText>
        </w:r>
        <w:bookmarkEnd w:id="582"/>
        <w:bookmarkEnd w:id="583"/>
      </w:del>
    </w:p>
    <w:p w14:paraId="2EF0D96A" w14:textId="3DEA52B2" w:rsidR="008624D9" w:rsidRPr="00A92F40" w:rsidDel="001976AA" w:rsidRDefault="008624D9" w:rsidP="008624D9">
      <w:pPr>
        <w:widowControl/>
        <w:spacing w:line="240" w:lineRule="auto"/>
        <w:ind w:firstLineChars="0" w:firstLine="0"/>
        <w:rPr>
          <w:del w:id="586" w:author="Owen" w:date="2022-04-28T20:40:00Z"/>
          <w:rFonts w:eastAsia="微软雅黑" w:cs="Times New Roman"/>
          <w:color w:val="333333"/>
          <w:sz w:val="18"/>
          <w:szCs w:val="18"/>
          <w:shd w:val="clear" w:color="auto" w:fill="FFFFFF"/>
        </w:rPr>
      </w:pPr>
      <w:bookmarkStart w:id="587" w:name="l9"/>
      <w:bookmarkEnd w:id="562"/>
      <w:bookmarkEnd w:id="568"/>
      <w:bookmarkEnd w:id="576"/>
      <w:del w:id="588" w:author="Owen" w:date="2022-04-28T20:40:00Z">
        <w:r w:rsidRPr="00A92F40" w:rsidDel="001976AA">
          <w:rPr>
            <w:rFonts w:eastAsia="微软雅黑" w:cs="Times New Roman" w:hint="eastAsia"/>
            <w:color w:val="333333"/>
            <w:sz w:val="18"/>
            <w:szCs w:val="18"/>
            <w:shd w:val="clear" w:color="auto" w:fill="FFFFFF"/>
          </w:rPr>
          <w:delText>Kangkang Gu,Jingshuang Liu &amp; Yang Wang.(2009).Relationship between economic growth and water environmental quality of Anshan city in Northeast China. Chinese Geographical Science(1). doi:10.1007/s11769-009-0017-0.</w:delText>
        </w:r>
      </w:del>
    </w:p>
    <w:p w14:paraId="724FF6A1" w14:textId="08D5DD5F" w:rsidR="00E77F57" w:rsidRPr="00A92F40" w:rsidDel="001976AA" w:rsidRDefault="00E77F57" w:rsidP="008624D9">
      <w:pPr>
        <w:widowControl/>
        <w:spacing w:line="240" w:lineRule="auto"/>
        <w:ind w:firstLineChars="0" w:firstLine="0"/>
        <w:rPr>
          <w:del w:id="589" w:author="Owen" w:date="2022-04-28T20:40:00Z"/>
          <w:rFonts w:eastAsia="微软雅黑" w:cs="Times New Roman"/>
          <w:color w:val="333333"/>
          <w:sz w:val="18"/>
          <w:szCs w:val="18"/>
          <w:shd w:val="clear" w:color="auto" w:fill="FFFFFF"/>
        </w:rPr>
      </w:pPr>
      <w:bookmarkStart w:id="590" w:name="l15"/>
      <w:del w:id="591" w:author="Owen" w:date="2022-04-28T20:40:00Z">
        <w:r w:rsidRPr="00A92F40" w:rsidDel="001976AA">
          <w:rPr>
            <w:rFonts w:eastAsia="微软雅黑" w:cs="Times New Roman" w:hint="eastAsia"/>
            <w:color w:val="333333"/>
            <w:sz w:val="18"/>
            <w:szCs w:val="18"/>
            <w:shd w:val="clear" w:color="auto" w:fill="FFFFFF"/>
          </w:rPr>
          <w:delText>Liangliang Wei,Fengyi Zhu,Qiaoyang Li... &amp; Shunwen Bai.(2020).Development, current state and future trends of sludge management in China: Based on exploratory data and CO 2 -equivaient emissions analysis. Environment International. doi:10.1016/j.envint.2020.106093.</w:delText>
        </w:r>
      </w:del>
    </w:p>
    <w:p w14:paraId="48EA336C" w14:textId="6D37867E" w:rsidR="00764B53" w:rsidRPr="00A92F40" w:rsidDel="001976AA" w:rsidRDefault="00764B53" w:rsidP="008624D9">
      <w:pPr>
        <w:widowControl/>
        <w:spacing w:line="240" w:lineRule="auto"/>
        <w:ind w:firstLineChars="0" w:firstLine="0"/>
        <w:rPr>
          <w:del w:id="592" w:author="Owen" w:date="2022-04-28T20:40:00Z"/>
          <w:rFonts w:eastAsia="微软雅黑" w:cs="Times New Roman"/>
          <w:color w:val="333333"/>
          <w:sz w:val="18"/>
          <w:szCs w:val="18"/>
          <w:shd w:val="clear" w:color="auto" w:fill="FFFFFF"/>
        </w:rPr>
      </w:pPr>
      <w:bookmarkStart w:id="593" w:name="l21xu2013a"/>
      <w:del w:id="594" w:author="Owen" w:date="2022-04-28T20:40:00Z">
        <w:r w:rsidRPr="00A92F40" w:rsidDel="001976AA">
          <w:rPr>
            <w:rFonts w:eastAsia="微软雅黑" w:cs="Times New Roman" w:hint="eastAsia"/>
            <w:color w:val="333333"/>
            <w:sz w:val="18"/>
            <w:szCs w:val="18"/>
            <w:shd w:val="clear" w:color="auto" w:fill="FFFFFF"/>
          </w:rPr>
          <w:delText>Lilai Xu,Peiqing Gao,Shenghui Cui &amp; Chun Liu.(2013).A hybrid procedure for MSW generation forecasting at multiple time scales in Xiamen City, China. Waste Management(6). doi:10.1016/j.wasman.2013.02.012.</w:delText>
        </w:r>
      </w:del>
    </w:p>
    <w:p w14:paraId="6C6BD9CC" w14:textId="590A76B3" w:rsidR="007250CB" w:rsidRPr="00A92F40" w:rsidDel="001976AA" w:rsidRDefault="007250CB" w:rsidP="008624D9">
      <w:pPr>
        <w:widowControl/>
        <w:spacing w:line="240" w:lineRule="auto"/>
        <w:ind w:firstLineChars="0" w:firstLine="0"/>
        <w:rPr>
          <w:del w:id="595" w:author="Owen" w:date="2022-04-28T20:40:00Z"/>
          <w:rFonts w:eastAsia="微软雅黑" w:cs="Times New Roman"/>
          <w:color w:val="333333"/>
          <w:sz w:val="18"/>
          <w:szCs w:val="18"/>
          <w:shd w:val="clear" w:color="auto" w:fill="FFFFFF"/>
        </w:rPr>
      </w:pPr>
      <w:bookmarkStart w:id="596" w:name="l11"/>
      <w:bookmarkEnd w:id="590"/>
      <w:bookmarkEnd w:id="593"/>
      <w:del w:id="597" w:author="Owen" w:date="2022-04-28T20:40:00Z">
        <w:r w:rsidRPr="00A92F40" w:rsidDel="001976AA">
          <w:rPr>
            <w:rFonts w:eastAsia="微软雅黑" w:cs="Times New Roman" w:hint="eastAsia"/>
            <w:color w:val="333333"/>
            <w:sz w:val="18"/>
            <w:szCs w:val="18"/>
            <w:shd w:val="clear" w:color="auto" w:fill="FFFFFF"/>
          </w:rPr>
          <w:delText>Lili Ding,Zhanlei Lv,Meng Han... &amp; Wei Wang.(2019).Forecasting China's wastewater discharge using dynamic factors and mixed-frequency data. Environmental Pollution(Pt 1). doi:10.1016/j.envpol.2019.113148.</w:delText>
        </w:r>
      </w:del>
    </w:p>
    <w:p w14:paraId="0BE6B5EE" w14:textId="27484C11" w:rsidR="00EC4164" w:rsidRPr="00A92F40" w:rsidDel="001976AA" w:rsidRDefault="00EC4164" w:rsidP="00EC4164">
      <w:pPr>
        <w:widowControl/>
        <w:spacing w:line="240" w:lineRule="auto"/>
        <w:ind w:firstLineChars="0" w:firstLine="0"/>
        <w:rPr>
          <w:del w:id="598" w:author="Owen" w:date="2022-04-28T20:40:00Z"/>
          <w:rFonts w:eastAsia="微软雅黑" w:cs="Times New Roman"/>
          <w:color w:val="333333"/>
          <w:sz w:val="18"/>
          <w:szCs w:val="18"/>
          <w:shd w:val="clear" w:color="auto" w:fill="FFFFFF"/>
        </w:rPr>
      </w:pPr>
      <w:bookmarkStart w:id="599" w:name="l4"/>
      <w:bookmarkEnd w:id="543"/>
      <w:bookmarkEnd w:id="587"/>
      <w:bookmarkEnd w:id="596"/>
      <w:del w:id="600" w:author="Owen" w:date="2022-04-28T20:40:00Z">
        <w:r w:rsidRPr="00A92F40" w:rsidDel="001976AA">
          <w:rPr>
            <w:rFonts w:eastAsia="微软雅黑" w:cs="Times New Roman" w:hint="eastAsia"/>
            <w:color w:val="333333"/>
            <w:sz w:val="18"/>
            <w:szCs w:val="18"/>
            <w:shd w:val="clear" w:color="auto" w:fill="FFFFFF"/>
          </w:rPr>
          <w:delText>Lingyun Jin,Guangming Zhang &amp; Huifang Tian.(2014).Current state of sewage treatment in China. Water Research. doi:10.1016/j.watres.2014.08.014.</w:delText>
        </w:r>
      </w:del>
    </w:p>
    <w:p w14:paraId="2FBE3408" w14:textId="0068230B" w:rsidR="00847F28" w:rsidRPr="00A92F40" w:rsidDel="001976AA" w:rsidRDefault="00847F28" w:rsidP="00A92F40">
      <w:pPr>
        <w:widowControl/>
        <w:spacing w:line="240" w:lineRule="auto"/>
        <w:ind w:firstLineChars="0" w:firstLine="0"/>
        <w:rPr>
          <w:del w:id="601" w:author="Owen" w:date="2022-04-28T20:40:00Z"/>
          <w:rFonts w:eastAsia="微软雅黑" w:cs="Times New Roman"/>
          <w:color w:val="333333"/>
          <w:sz w:val="18"/>
          <w:szCs w:val="18"/>
          <w:shd w:val="clear" w:color="auto" w:fill="FFFFFF"/>
        </w:rPr>
      </w:pPr>
      <w:bookmarkStart w:id="602" w:name="_Ref69842762"/>
      <w:bookmarkStart w:id="603" w:name="_Ref98700554"/>
      <w:bookmarkStart w:id="604" w:name="l13"/>
      <w:del w:id="605" w:author="Owen" w:date="2022-04-28T20:40:00Z">
        <w:r w:rsidRPr="00A92F40" w:rsidDel="001976AA">
          <w:rPr>
            <w:rFonts w:eastAsia="微软雅黑" w:cs="Times New Roman"/>
            <w:color w:val="333333"/>
            <w:sz w:val="18"/>
            <w:szCs w:val="18"/>
            <w:shd w:val="clear" w:color="auto" w:fill="FFFFFF"/>
          </w:rPr>
          <w:delText>LiShan Xiao</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Lin Chen</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Shinichiro Nakamura</w:delText>
        </w:r>
        <w:bookmarkEnd w:id="602"/>
        <w:bookmarkEnd w:id="603"/>
        <w:r w:rsidRPr="00A92F40" w:rsidDel="001976AA">
          <w:rPr>
            <w:rFonts w:eastAsia="微软雅黑" w:cs="Times New Roman" w:hint="eastAsia"/>
            <w:color w:val="333333"/>
            <w:sz w:val="18"/>
            <w:szCs w:val="18"/>
            <w:shd w:val="clear" w:color="auto" w:fill="FFFFFF"/>
          </w:rPr>
          <w:delText>.(2020).Tracing the consumption origins of</w:delText>
        </w:r>
        <w:r w:rsidRPr="00A92F40" w:rsidDel="001976AA">
          <w:rPr>
            <w:rFonts w:eastAsia="微软雅黑" w:cs="Times New Roman"/>
            <w:color w:val="333333"/>
            <w:sz w:val="18"/>
            <w:szCs w:val="18"/>
            <w:shd w:val="clear" w:color="auto" w:fill="FFFFFF"/>
          </w:rPr>
          <w:delText xml:space="preserve"> </w:delText>
        </w:r>
        <w:r w:rsidRPr="00A92F40" w:rsidDel="001976AA">
          <w:rPr>
            <w:rFonts w:eastAsia="微软雅黑" w:cs="Times New Roman" w:hint="eastAsia"/>
            <w:color w:val="333333"/>
            <w:sz w:val="18"/>
            <w:szCs w:val="18"/>
            <w:shd w:val="clear" w:color="auto" w:fill="FFFFFF"/>
          </w:rPr>
          <w:delText>wastewater and sludge for a Chinese city based on waste input-output analysis.. Environmental science &amp; technology. doi:10.1021/acs.est.0c01517.</w:delText>
        </w:r>
      </w:del>
    </w:p>
    <w:p w14:paraId="4FDFC518" w14:textId="468C9E28" w:rsidR="00A57E30" w:rsidRPr="00A92F40" w:rsidDel="001976AA" w:rsidRDefault="00A57E30" w:rsidP="00EC4164">
      <w:pPr>
        <w:widowControl/>
        <w:spacing w:line="240" w:lineRule="auto"/>
        <w:ind w:firstLineChars="0" w:firstLine="0"/>
        <w:rPr>
          <w:del w:id="606" w:author="Owen" w:date="2022-04-28T20:40:00Z"/>
          <w:rFonts w:eastAsia="微软雅黑" w:cs="Times New Roman"/>
          <w:color w:val="333333"/>
          <w:sz w:val="18"/>
          <w:szCs w:val="18"/>
          <w:shd w:val="clear" w:color="auto" w:fill="FFFFFF"/>
        </w:rPr>
      </w:pPr>
      <w:bookmarkStart w:id="607" w:name="l1"/>
      <w:bookmarkEnd w:id="599"/>
      <w:bookmarkEnd w:id="604"/>
      <w:del w:id="608" w:author="Owen" w:date="2022-04-28T20:40:00Z">
        <w:r w:rsidRPr="00A92F40" w:rsidDel="001976AA">
          <w:rPr>
            <w:rFonts w:eastAsia="微软雅黑" w:cs="Times New Roman" w:hint="eastAsia"/>
            <w:color w:val="333333"/>
            <w:sz w:val="18"/>
            <w:szCs w:val="18"/>
            <w:shd w:val="clear" w:color="auto" w:fill="FFFFFF"/>
          </w:rPr>
          <w:delText>Lu Lu,Jeremy S. Guest,Catherine A. Peters... &amp; Zhiyong Jason Ren.(2018).Wastewater treatment for carbon capture and utilization. Nature Sustainability(12). doi:10.1038/s41893-018-0187-9.</w:delText>
        </w:r>
        <w:bookmarkEnd w:id="607"/>
      </w:del>
    </w:p>
    <w:p w14:paraId="185CADF6" w14:textId="275ED376" w:rsidR="00232336" w:rsidRPr="00A92F40" w:rsidDel="001976AA" w:rsidRDefault="00232336" w:rsidP="00EC4164">
      <w:pPr>
        <w:widowControl/>
        <w:spacing w:line="240" w:lineRule="auto"/>
        <w:ind w:firstLineChars="0" w:firstLine="0"/>
        <w:rPr>
          <w:del w:id="609" w:author="Owen" w:date="2022-04-28T20:40:00Z"/>
          <w:rFonts w:eastAsia="微软雅黑" w:cs="Times New Roman"/>
          <w:color w:val="333333"/>
          <w:sz w:val="18"/>
          <w:szCs w:val="18"/>
          <w:shd w:val="clear" w:color="auto" w:fill="FFFFFF"/>
        </w:rPr>
      </w:pPr>
      <w:bookmarkStart w:id="610" w:name="l30puijenbroek2018global"/>
      <w:del w:id="611" w:author="Owen" w:date="2022-04-28T20:40:00Z">
        <w:r w:rsidRPr="00A92F40" w:rsidDel="001976AA">
          <w:rPr>
            <w:rFonts w:eastAsia="微软雅黑" w:cs="Times New Roman" w:hint="eastAsia"/>
            <w:color w:val="333333"/>
            <w:sz w:val="18"/>
            <w:szCs w:val="18"/>
            <w:shd w:val="clear" w:color="auto" w:fill="FFFFFF"/>
          </w:rPr>
          <w:delText>P.J.T.M. van Puijenbroek,A.H.W. Beusen &amp; A.F. Bouwman.(2019).Global nitrogen and phosphorus in urban waste water based on the Shared Socio-economic pathways. Journal of Environmental Management. doi:10.1016/j.jenvman.2018.10.048.</w:delText>
        </w:r>
      </w:del>
    </w:p>
    <w:p w14:paraId="2CA3A639" w14:textId="106758B4" w:rsidR="00A57E30" w:rsidRPr="00A92F40" w:rsidDel="001976AA" w:rsidRDefault="00A57E30" w:rsidP="00A57E30">
      <w:pPr>
        <w:widowControl/>
        <w:spacing w:line="240" w:lineRule="auto"/>
        <w:ind w:firstLineChars="0" w:firstLine="0"/>
        <w:rPr>
          <w:del w:id="612" w:author="Owen" w:date="2022-04-28T20:40:00Z"/>
          <w:rFonts w:eastAsia="微软雅黑" w:cs="Times New Roman"/>
          <w:color w:val="333333"/>
          <w:sz w:val="18"/>
          <w:szCs w:val="18"/>
          <w:shd w:val="clear" w:color="auto" w:fill="FFFFFF"/>
        </w:rPr>
      </w:pPr>
      <w:bookmarkStart w:id="613" w:name="l2"/>
      <w:bookmarkStart w:id="614" w:name="_Ref98704145"/>
      <w:bookmarkEnd w:id="610"/>
      <w:del w:id="615" w:author="Owen" w:date="2022-04-28T20:40:00Z">
        <w:r w:rsidRPr="00A92F40" w:rsidDel="001976AA">
          <w:rPr>
            <w:rFonts w:eastAsia="微软雅黑" w:cs="Times New Roman" w:hint="eastAsia"/>
            <w:color w:val="333333"/>
            <w:sz w:val="18"/>
            <w:szCs w:val="18"/>
            <w:shd w:val="clear" w:color="auto" w:fill="FFFFFF"/>
          </w:rPr>
          <w:delText>McCarty Perry L,Bae Jaeho &amp; Kim Jeonghwan.(2011).Domestic wastewater treatment as a net energy producer--can this be achieved?. Environmental science &amp; technology(17). doi:10.1021/es2014264.</w:delText>
        </w:r>
      </w:del>
    </w:p>
    <w:p w14:paraId="2F6CD011" w14:textId="2F1F5E21" w:rsidR="00764B53" w:rsidRPr="00A92F40" w:rsidDel="001976AA" w:rsidRDefault="00764B53" w:rsidP="00A57E30">
      <w:pPr>
        <w:widowControl/>
        <w:spacing w:line="240" w:lineRule="auto"/>
        <w:ind w:firstLineChars="0" w:firstLine="0"/>
        <w:rPr>
          <w:del w:id="616" w:author="Owen" w:date="2022-04-28T20:40:00Z"/>
          <w:rFonts w:eastAsia="微软雅黑" w:cs="Times New Roman"/>
          <w:color w:val="333333"/>
          <w:sz w:val="18"/>
          <w:szCs w:val="18"/>
          <w:shd w:val="clear" w:color="auto" w:fill="FFFFFF"/>
        </w:rPr>
      </w:pPr>
      <w:bookmarkStart w:id="617" w:name="l22kannangara2017modeling"/>
      <w:del w:id="618" w:author="Owen" w:date="2022-04-28T20:40:00Z">
        <w:r w:rsidRPr="00A92F40" w:rsidDel="001976AA">
          <w:rPr>
            <w:rFonts w:eastAsia="微软雅黑" w:cs="Times New Roman" w:hint="eastAsia"/>
            <w:color w:val="333333"/>
            <w:sz w:val="18"/>
            <w:szCs w:val="18"/>
            <w:shd w:val="clear" w:color="auto" w:fill="FFFFFF"/>
          </w:rPr>
          <w:delText>Miyuru Kannangara,Rahul Dua,Leila Ahmadi &amp; Farid Bensebaa.(2018).Modeling and prediction of regional municipal solid waste generation and diversion in Canada using machine learning approaches. Waste Management. doi:10.1016/j.wasman.2017.11.057.</w:delText>
        </w:r>
      </w:del>
    </w:p>
    <w:p w14:paraId="64B65A61" w14:textId="1C58546A" w:rsidR="00EC4164" w:rsidRPr="00A92F40" w:rsidDel="00F108EC" w:rsidRDefault="00EC4164" w:rsidP="00A92F40">
      <w:pPr>
        <w:widowControl/>
        <w:spacing w:line="240" w:lineRule="auto"/>
        <w:ind w:firstLineChars="0" w:firstLine="0"/>
        <w:rPr>
          <w:del w:id="619" w:author="Owen" w:date="2022-04-29T19:36:00Z"/>
          <w:rFonts w:eastAsia="微软雅黑" w:cs="Times New Roman"/>
          <w:color w:val="333333"/>
          <w:sz w:val="18"/>
          <w:szCs w:val="18"/>
          <w:shd w:val="clear" w:color="auto" w:fill="FFFFFF"/>
        </w:rPr>
      </w:pPr>
      <w:bookmarkStart w:id="620" w:name="_Ref98699921"/>
      <w:bookmarkStart w:id="621" w:name="_Ref69847623"/>
      <w:bookmarkStart w:id="622" w:name="MOHURD2019chinese"/>
      <w:bookmarkStart w:id="623" w:name="l6"/>
      <w:bookmarkEnd w:id="617"/>
      <w:del w:id="624" w:author="Owen" w:date="2022-04-29T19:36:00Z">
        <w:r w:rsidRPr="0092011F" w:rsidDel="00F108EC">
          <w:rPr>
            <w:rFonts w:eastAsia="微软雅黑" w:cs="Times New Roman"/>
            <w:color w:val="333333"/>
            <w:sz w:val="18"/>
            <w:szCs w:val="18"/>
            <w:highlight w:val="yellow"/>
            <w:shd w:val="clear" w:color="auto" w:fill="FFFFFF"/>
            <w:rPrChange w:id="625" w:author="Owen" w:date="2022-04-28T19:57:00Z">
              <w:rPr>
                <w:rFonts w:eastAsia="微软雅黑" w:cs="Times New Roman"/>
                <w:color w:val="333333"/>
                <w:sz w:val="18"/>
                <w:szCs w:val="18"/>
                <w:shd w:val="clear" w:color="auto" w:fill="FFFFFF"/>
              </w:rPr>
            </w:rPrChange>
          </w:rPr>
          <w:delText xml:space="preserve">MOHURD, 2019. Chinese Statistical Yearbook of Urban and Rural Construction (In Chinese), </w:delText>
        </w:r>
        <w:r w:rsidR="00220C7D" w:rsidRPr="0092011F" w:rsidDel="00F108EC">
          <w:rPr>
            <w:highlight w:val="yellow"/>
            <w:rPrChange w:id="626" w:author="Owen" w:date="2022-04-28T19:57:00Z">
              <w:rPr/>
            </w:rPrChange>
          </w:rPr>
          <w:fldChar w:fldCharType="begin"/>
        </w:r>
        <w:r w:rsidR="00220C7D" w:rsidRPr="0092011F" w:rsidDel="00F108EC">
          <w:rPr>
            <w:highlight w:val="yellow"/>
            <w:rPrChange w:id="627" w:author="Owen" w:date="2022-04-28T19:57:00Z">
              <w:rPr/>
            </w:rPrChange>
          </w:rPr>
          <w:delInstrText xml:space="preserve"> HYPERLINK "http://www.mohurd.gov.cn/xytj/tjzljsxytjgb/jstjnj" </w:delInstrText>
        </w:r>
        <w:r w:rsidR="00220C7D" w:rsidRPr="0092011F" w:rsidDel="00F108EC">
          <w:rPr>
            <w:highlight w:val="yellow"/>
            <w:rPrChange w:id="628" w:author="Owen" w:date="2022-04-28T19:57:00Z">
              <w:rPr>
                <w:rFonts w:eastAsia="微软雅黑"/>
                <w:color w:val="333333"/>
                <w:sz w:val="18"/>
                <w:szCs w:val="18"/>
                <w:shd w:val="clear" w:color="auto" w:fill="FFFFFF"/>
              </w:rPr>
            </w:rPrChange>
          </w:rPr>
          <w:fldChar w:fldCharType="separate"/>
        </w:r>
        <w:r w:rsidR="00E77F57" w:rsidRPr="0092011F" w:rsidDel="00F108EC">
          <w:rPr>
            <w:rFonts w:eastAsia="微软雅黑"/>
            <w:color w:val="333333"/>
            <w:sz w:val="18"/>
            <w:szCs w:val="18"/>
            <w:highlight w:val="yellow"/>
            <w:shd w:val="clear" w:color="auto" w:fill="FFFFFF"/>
            <w:rPrChange w:id="629" w:author="Owen" w:date="2022-04-28T19:57:00Z">
              <w:rPr>
                <w:rFonts w:eastAsia="微软雅黑"/>
                <w:color w:val="333333"/>
                <w:sz w:val="18"/>
                <w:szCs w:val="18"/>
                <w:shd w:val="clear" w:color="auto" w:fill="FFFFFF"/>
              </w:rPr>
            </w:rPrChange>
          </w:rPr>
          <w:delText>http://www.mohurd.gov.cn/xytj/tjzljsxytjgb/jstjnj</w:delText>
        </w:r>
        <w:r w:rsidR="00220C7D" w:rsidRPr="0092011F" w:rsidDel="00F108EC">
          <w:rPr>
            <w:rFonts w:eastAsia="微软雅黑"/>
            <w:color w:val="333333"/>
            <w:sz w:val="18"/>
            <w:szCs w:val="18"/>
            <w:highlight w:val="yellow"/>
            <w:shd w:val="clear" w:color="auto" w:fill="FFFFFF"/>
            <w:rPrChange w:id="630" w:author="Owen" w:date="2022-04-28T19:57:00Z">
              <w:rPr>
                <w:rFonts w:eastAsia="微软雅黑"/>
                <w:color w:val="333333"/>
                <w:sz w:val="18"/>
                <w:szCs w:val="18"/>
                <w:shd w:val="clear" w:color="auto" w:fill="FFFFFF"/>
              </w:rPr>
            </w:rPrChange>
          </w:rPr>
          <w:fldChar w:fldCharType="end"/>
        </w:r>
        <w:bookmarkEnd w:id="620"/>
        <w:bookmarkEnd w:id="621"/>
        <w:r w:rsidR="00E77F57" w:rsidRPr="0092011F" w:rsidDel="00F108EC">
          <w:rPr>
            <w:rFonts w:eastAsia="微软雅黑" w:cs="Times New Roman"/>
            <w:color w:val="333333"/>
            <w:sz w:val="18"/>
            <w:szCs w:val="18"/>
            <w:highlight w:val="yellow"/>
            <w:shd w:val="clear" w:color="auto" w:fill="FFFFFF"/>
            <w:rPrChange w:id="631" w:author="Owen" w:date="2022-04-28T19:57:00Z">
              <w:rPr>
                <w:rFonts w:eastAsia="微软雅黑" w:cs="Times New Roman"/>
                <w:color w:val="333333"/>
                <w:sz w:val="18"/>
                <w:szCs w:val="18"/>
                <w:shd w:val="clear" w:color="auto" w:fill="FFFFFF"/>
              </w:rPr>
            </w:rPrChange>
          </w:rPr>
          <w:delText>.</w:delText>
        </w:r>
      </w:del>
    </w:p>
    <w:p w14:paraId="70093EB9" w14:textId="0D43A621" w:rsidR="00F77A69" w:rsidRPr="00A92F40" w:rsidDel="001976AA" w:rsidRDefault="00F77A69" w:rsidP="00F77A69">
      <w:pPr>
        <w:widowControl/>
        <w:spacing w:line="240" w:lineRule="auto"/>
        <w:ind w:firstLineChars="0" w:firstLine="0"/>
        <w:rPr>
          <w:del w:id="632" w:author="Owen" w:date="2022-04-28T20:40:00Z"/>
          <w:rFonts w:eastAsia="微软雅黑" w:cs="Times New Roman"/>
          <w:color w:val="333333"/>
          <w:sz w:val="18"/>
          <w:szCs w:val="18"/>
          <w:shd w:val="clear" w:color="auto" w:fill="FFFFFF"/>
        </w:rPr>
      </w:pPr>
      <w:bookmarkStart w:id="633" w:name="l20kollikkathara2010a"/>
      <w:bookmarkEnd w:id="622"/>
      <w:del w:id="634" w:author="Owen" w:date="2022-04-28T20:40:00Z">
        <w:r w:rsidRPr="00A92F40" w:rsidDel="001976AA">
          <w:rPr>
            <w:rFonts w:eastAsia="微软雅黑" w:cs="Times New Roman" w:hint="eastAsia"/>
            <w:color w:val="333333"/>
            <w:sz w:val="18"/>
            <w:szCs w:val="18"/>
            <w:shd w:val="clear" w:color="auto" w:fill="FFFFFF"/>
          </w:rPr>
          <w:delText>Naushad Kollikkathara,Huan Feng &amp; Danlin Yu.(2010).A system dynamic modeling approach for evaluating municipal solid waste generation, landfill capacity and related cost management issues. Waste Management(11). doi:10.1016/j.wasman.2010.05.012.</w:delText>
        </w:r>
      </w:del>
    </w:p>
    <w:p w14:paraId="75475B68" w14:textId="0421A7C5" w:rsidR="00E3691D" w:rsidRPr="00A92F40" w:rsidDel="001976AA" w:rsidRDefault="00E3691D" w:rsidP="00E3691D">
      <w:pPr>
        <w:widowControl/>
        <w:spacing w:line="240" w:lineRule="auto"/>
        <w:ind w:firstLineChars="0" w:firstLine="0"/>
        <w:rPr>
          <w:del w:id="635" w:author="Owen" w:date="2022-04-28T20:40:00Z"/>
          <w:rFonts w:eastAsia="微软雅黑" w:cs="Times New Roman"/>
          <w:color w:val="333333"/>
          <w:sz w:val="18"/>
          <w:szCs w:val="18"/>
          <w:shd w:val="clear" w:color="auto" w:fill="FFFFFF"/>
        </w:rPr>
      </w:pPr>
      <w:bookmarkStart w:id="636" w:name="l16chang"/>
      <w:bookmarkEnd w:id="633"/>
      <w:del w:id="637" w:author="Owen" w:date="2022-04-28T20:40:00Z">
        <w:r w:rsidRPr="00A92F40" w:rsidDel="001976AA">
          <w:rPr>
            <w:rFonts w:eastAsia="微软雅黑" w:cs="Times New Roman" w:hint="eastAsia"/>
            <w:color w:val="333333"/>
            <w:sz w:val="18"/>
            <w:szCs w:val="18"/>
            <w:shd w:val="clear" w:color="auto" w:fill="FFFFFF"/>
          </w:rPr>
          <w:delText>Ni-Bin Chang,Ana Pires &amp; Graça Martinho.(2011).Empowering Systems Analysis for Solid Waste Management: Challenges, Trends, and Perspectives. Critical Reviews in Environmental Science and Technology(16). doi:10.1080/10643381003608326.</w:delText>
        </w:r>
      </w:del>
    </w:p>
    <w:p w14:paraId="7294A585" w14:textId="74C7D3D1" w:rsidR="00EF30EF" w:rsidRPr="00A92F40" w:rsidDel="001976AA" w:rsidRDefault="00EF30EF" w:rsidP="00E3691D">
      <w:pPr>
        <w:widowControl/>
        <w:spacing w:line="240" w:lineRule="auto"/>
        <w:ind w:firstLineChars="0" w:firstLine="0"/>
        <w:rPr>
          <w:del w:id="638" w:author="Owen" w:date="2022-04-28T20:40:00Z"/>
          <w:rFonts w:eastAsia="微软雅黑" w:cs="Times New Roman"/>
          <w:color w:val="333333"/>
          <w:sz w:val="18"/>
          <w:szCs w:val="18"/>
          <w:shd w:val="clear" w:color="auto" w:fill="FFFFFF"/>
        </w:rPr>
      </w:pPr>
      <w:bookmarkStart w:id="639" w:name="l35o‘neill2015the"/>
      <w:del w:id="640" w:author="Owen" w:date="2022-04-28T20:40:00Z">
        <w:r w:rsidRPr="00A92F40" w:rsidDel="001976AA">
          <w:rPr>
            <w:rFonts w:eastAsia="微软雅黑" w:cs="Times New Roman" w:hint="eastAsia"/>
            <w:color w:val="333333"/>
            <w:sz w:val="18"/>
            <w:szCs w:val="18"/>
            <w:shd w:val="clear" w:color="auto" w:fill="FFFFFF"/>
          </w:rPr>
          <w:delText>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 Brian C.,Kriegler Elmar,Ebi Kristie L.,Kemp Benedict Eric,Riahi Keywan,Rothman Dale S.... &amp; Solecki William.(2014).The roads ahead: Narratives for shared socioeconomic pathways describing world futures in the 21st century. Global Environmental Change. doi:10.1016/j.gloenvcha.2015.01.004.</w:delText>
        </w:r>
        <w:bookmarkEnd w:id="639"/>
      </w:del>
    </w:p>
    <w:p w14:paraId="235BDC18" w14:textId="39D314D4" w:rsidR="00CB2C6B" w:rsidRPr="00A92F40" w:rsidDel="001976AA" w:rsidRDefault="00CB2C6B" w:rsidP="00E3691D">
      <w:pPr>
        <w:widowControl/>
        <w:spacing w:line="240" w:lineRule="auto"/>
        <w:ind w:firstLineChars="0" w:firstLine="0"/>
        <w:rPr>
          <w:del w:id="641" w:author="Owen" w:date="2022-04-28T20:40:00Z"/>
          <w:rFonts w:eastAsia="微软雅黑" w:cs="Times New Roman"/>
          <w:color w:val="333333"/>
          <w:sz w:val="18"/>
          <w:szCs w:val="18"/>
          <w:shd w:val="clear" w:color="auto" w:fill="FFFFFF"/>
        </w:rPr>
      </w:pPr>
      <w:bookmarkStart w:id="642" w:name="l26wu2016geographical"/>
      <w:del w:id="643" w:author="Owen" w:date="2022-04-28T20:40:00Z">
        <w:r w:rsidRPr="00A92F40" w:rsidDel="001976AA">
          <w:rPr>
            <w:rFonts w:eastAsia="微软雅黑" w:cs="Times New Roman" w:hint="eastAsia"/>
            <w:color w:val="333333"/>
            <w:sz w:val="18"/>
            <w:szCs w:val="18"/>
            <w:shd w:val="clear" w:color="auto" w:fill="FFFFFF"/>
          </w:rPr>
          <w:delText>Rina Wu,Jiquan Zhang,Yuhai Bao &amp; Feng Zhang.(2016).Geographical Detector Model for Influencing Factors of Industrial Sector Carbon Dioxide Emissions in Inner Mongolia, China. Sustainability(2). doi:10.3390/su8020149.</w:delText>
        </w:r>
      </w:del>
    </w:p>
    <w:p w14:paraId="4249FB7A" w14:textId="2A24FE5F" w:rsidR="004D7ED4" w:rsidRPr="00A92F40" w:rsidDel="001976AA" w:rsidRDefault="004D7ED4" w:rsidP="00A92F40">
      <w:pPr>
        <w:widowControl/>
        <w:spacing w:line="240" w:lineRule="auto"/>
        <w:ind w:firstLineChars="0" w:firstLine="0"/>
        <w:rPr>
          <w:del w:id="644" w:author="Owen" w:date="2022-04-28T20:40:00Z"/>
          <w:rFonts w:eastAsia="微软雅黑" w:cs="Times New Roman"/>
          <w:color w:val="333333"/>
          <w:sz w:val="18"/>
          <w:szCs w:val="18"/>
          <w:shd w:val="clear" w:color="auto" w:fill="FFFFFF"/>
        </w:rPr>
      </w:pPr>
      <w:bookmarkStart w:id="645" w:name="science2016researchers"/>
      <w:del w:id="646" w:author="Owen" w:date="2022-04-28T20:40:00Z">
        <w:r w:rsidRPr="00A92F40" w:rsidDel="001976AA">
          <w:rPr>
            <w:rFonts w:eastAsia="微软雅黑" w:cs="Times New Roman" w:hint="eastAsia"/>
            <w:color w:val="333333"/>
            <w:sz w:val="18"/>
            <w:szCs w:val="18"/>
            <w:shd w:val="clear" w:color="auto" w:fill="FFFFFF"/>
          </w:rPr>
          <w:delText>Science</w:delText>
        </w:r>
        <w:r w:rsidRPr="00A92F40" w:rsidDel="001976AA">
          <w:rPr>
            <w:rFonts w:eastAsia="微软雅黑" w:cs="Times New Roman"/>
            <w:color w:val="333333"/>
            <w:sz w:val="18"/>
            <w:szCs w:val="18"/>
            <w:shd w:val="clear" w:color="auto" w:fill="FFFFFF"/>
          </w:rPr>
          <w:delText>. (</w:delText>
        </w:r>
        <w:r w:rsidRPr="00A92F40" w:rsidDel="001976AA">
          <w:rPr>
            <w:rFonts w:eastAsia="微软雅黑" w:cs="Times New Roman" w:hint="eastAsia"/>
            <w:color w:val="333333"/>
            <w:sz w:val="18"/>
            <w:szCs w:val="18"/>
            <w:shd w:val="clear" w:color="auto" w:fill="FFFFFF"/>
          </w:rPr>
          <w:delText>2016). Researchers from University of Aegean Discuss Findings in Applied Geoscience (Urban land cover thematic disaggregation, employing datasets from multiple sources and RandomForests modeling). Science Letter.</w:delText>
        </w:r>
      </w:del>
    </w:p>
    <w:p w14:paraId="59FE9F76" w14:textId="3B7B15F5" w:rsidR="004D7ED4" w:rsidRPr="00A92F40" w:rsidDel="00F443FF" w:rsidRDefault="0095187D" w:rsidP="00E3691D">
      <w:pPr>
        <w:widowControl/>
        <w:spacing w:line="240" w:lineRule="auto"/>
        <w:ind w:firstLineChars="0" w:firstLine="0"/>
        <w:rPr>
          <w:del w:id="647" w:author="Owen" w:date="2022-04-29T19:39:00Z"/>
          <w:rFonts w:eastAsia="微软雅黑" w:cs="Times New Roman"/>
          <w:color w:val="333333"/>
          <w:sz w:val="18"/>
          <w:szCs w:val="18"/>
          <w:shd w:val="clear" w:color="auto" w:fill="FFFFFF"/>
        </w:rPr>
      </w:pPr>
      <w:bookmarkStart w:id="648" w:name="_Ref98705486"/>
      <w:bookmarkStart w:id="649" w:name="yearbook"/>
      <w:bookmarkEnd w:id="645"/>
      <w:del w:id="650" w:author="Owen" w:date="2022-04-29T19:39:00Z">
        <w:r w:rsidRPr="0092011F" w:rsidDel="00F443FF">
          <w:rPr>
            <w:rFonts w:eastAsia="微软雅黑" w:cs="Times New Roman"/>
            <w:color w:val="333333"/>
            <w:sz w:val="18"/>
            <w:szCs w:val="18"/>
            <w:highlight w:val="yellow"/>
            <w:shd w:val="clear" w:color="auto" w:fill="FFFFFF"/>
            <w:rPrChange w:id="651" w:author="Owen" w:date="2022-04-28T20:00:00Z">
              <w:rPr>
                <w:rFonts w:eastAsia="微软雅黑" w:cs="Times New Roman"/>
                <w:color w:val="333333"/>
                <w:sz w:val="18"/>
                <w:szCs w:val="18"/>
                <w:shd w:val="clear" w:color="auto" w:fill="FFFFFF"/>
              </w:rPr>
            </w:rPrChange>
          </w:rPr>
          <w:delText>Second National Communication on Climate Change of the People’s Republic of China; Climate Change Division of National Development and Reform Commission of the People’s Republic of China, China Economic Press: Beijing, China, 2013.(in Chinese)</w:delText>
        </w:r>
        <w:bookmarkEnd w:id="648"/>
        <w:r w:rsidRPr="00A92F40" w:rsidDel="00F443FF">
          <w:rPr>
            <w:rFonts w:eastAsia="微软雅黑" w:cs="Times New Roman"/>
            <w:color w:val="333333"/>
            <w:sz w:val="18"/>
            <w:szCs w:val="18"/>
            <w:shd w:val="clear" w:color="auto" w:fill="FFFFFF"/>
          </w:rPr>
          <w:delText xml:space="preserve"> </w:delText>
        </w:r>
        <w:bookmarkEnd w:id="649"/>
      </w:del>
    </w:p>
    <w:p w14:paraId="2E21F539" w14:textId="532CBFC3" w:rsidR="00E77F57" w:rsidRPr="00A92F40" w:rsidDel="001976AA" w:rsidRDefault="00E77F57" w:rsidP="00E77F57">
      <w:pPr>
        <w:widowControl/>
        <w:spacing w:line="240" w:lineRule="auto"/>
        <w:ind w:firstLineChars="0" w:firstLine="0"/>
        <w:rPr>
          <w:del w:id="652" w:author="Owen" w:date="2022-04-28T20:40:00Z"/>
          <w:rFonts w:eastAsia="微软雅黑" w:cs="Times New Roman"/>
          <w:color w:val="333333"/>
          <w:sz w:val="18"/>
          <w:szCs w:val="18"/>
          <w:shd w:val="clear" w:color="auto" w:fill="FFFFFF"/>
        </w:rPr>
      </w:pPr>
      <w:bookmarkStart w:id="653" w:name="l12"/>
      <w:bookmarkEnd w:id="636"/>
      <w:bookmarkEnd w:id="642"/>
      <w:del w:id="654" w:author="Owen" w:date="2022-04-28T20:40:00Z">
        <w:r w:rsidRPr="00A92F40" w:rsidDel="001976AA">
          <w:rPr>
            <w:rFonts w:eastAsia="微软雅黑" w:cs="Times New Roman" w:hint="eastAsia"/>
            <w:color w:val="333333"/>
            <w:sz w:val="18"/>
            <w:szCs w:val="18"/>
            <w:shd w:val="clear" w:color="auto" w:fill="FFFFFF"/>
          </w:rPr>
          <w:delText>Tiziano Distefano &amp; Scott Kelly.(2017).Are we in deep water? Water scarcity and its limits to economic growth. Ecological Economics. doi:10.1016/j.ecolecon.2017.06.019.</w:delText>
        </w:r>
        <w:bookmarkEnd w:id="653"/>
      </w:del>
    </w:p>
    <w:p w14:paraId="52936DB7" w14:textId="01C15588" w:rsidR="00D8731F" w:rsidRPr="00A92F40" w:rsidDel="00F073A8" w:rsidRDefault="00D8731F" w:rsidP="00D8731F">
      <w:pPr>
        <w:widowControl/>
        <w:spacing w:line="240" w:lineRule="auto"/>
        <w:ind w:firstLineChars="0" w:firstLine="0"/>
        <w:rPr>
          <w:del w:id="655" w:author="Owen" w:date="2022-04-29T17:33:00Z"/>
          <w:rFonts w:eastAsia="微软雅黑" w:cs="Times New Roman"/>
          <w:color w:val="333333"/>
          <w:sz w:val="18"/>
          <w:szCs w:val="18"/>
          <w:shd w:val="clear" w:color="auto" w:fill="FFFFFF"/>
        </w:rPr>
      </w:pPr>
      <w:bookmarkStart w:id="656" w:name="_Ref98702894"/>
      <w:bookmarkStart w:id="657" w:name="jiang2017ipcc"/>
      <w:del w:id="658" w:author="Owen" w:date="2022-04-29T17:33:00Z">
        <w:r w:rsidRPr="0092011F" w:rsidDel="00F073A8">
          <w:rPr>
            <w:rFonts w:eastAsia="微软雅黑" w:cs="Times New Roman"/>
            <w:color w:val="333333"/>
            <w:sz w:val="18"/>
            <w:szCs w:val="18"/>
            <w:highlight w:val="yellow"/>
            <w:shd w:val="clear" w:color="auto" w:fill="FFFFFF"/>
            <w:rPrChange w:id="659" w:author="Owen" w:date="2022-04-28T20:01:00Z">
              <w:rPr>
                <w:rFonts w:eastAsia="微软雅黑" w:cs="Times New Roman"/>
                <w:color w:val="333333"/>
                <w:sz w:val="18"/>
                <w:szCs w:val="18"/>
                <w:shd w:val="clear" w:color="auto" w:fill="FFFFFF"/>
              </w:rPr>
            </w:rPrChange>
          </w:rPr>
          <w:delText>Tong Jiang., et al.(2017).IPCC Predicting population change in China and sub-provinces under shared socio-economic pathways. Advances in Climate Change Research. (in Chinese).</w:delText>
        </w:r>
        <w:bookmarkEnd w:id="656"/>
      </w:del>
    </w:p>
    <w:p w14:paraId="283A252A" w14:textId="5776DB4B" w:rsidR="00D8731F" w:rsidRPr="00A92F40" w:rsidDel="00F073A8" w:rsidRDefault="00D8731F" w:rsidP="00E77F57">
      <w:pPr>
        <w:widowControl/>
        <w:spacing w:line="240" w:lineRule="auto"/>
        <w:ind w:firstLineChars="0" w:firstLine="0"/>
        <w:rPr>
          <w:del w:id="660" w:author="Owen" w:date="2022-04-29T17:33:00Z"/>
          <w:rFonts w:eastAsia="微软雅黑" w:cs="Times New Roman"/>
          <w:color w:val="333333"/>
          <w:sz w:val="18"/>
          <w:szCs w:val="18"/>
          <w:shd w:val="clear" w:color="auto" w:fill="FFFFFF"/>
        </w:rPr>
      </w:pPr>
      <w:bookmarkStart w:id="661" w:name="_Ref98702896"/>
      <w:bookmarkStart w:id="662" w:name="jiang2018projections"/>
      <w:bookmarkEnd w:id="657"/>
      <w:del w:id="663" w:author="Owen" w:date="2022-04-29T17:33:00Z">
        <w:r w:rsidRPr="0092011F" w:rsidDel="00F073A8">
          <w:rPr>
            <w:rFonts w:eastAsia="微软雅黑" w:cs="Times New Roman"/>
            <w:color w:val="333333"/>
            <w:sz w:val="18"/>
            <w:szCs w:val="18"/>
            <w:highlight w:val="yellow"/>
            <w:shd w:val="clear" w:color="auto" w:fill="FFFFFF"/>
            <w:rPrChange w:id="664" w:author="Owen" w:date="2022-04-28T20:01:00Z">
              <w:rPr>
                <w:rFonts w:eastAsia="微软雅黑" w:cs="Times New Roman"/>
                <w:color w:val="333333"/>
                <w:sz w:val="18"/>
                <w:szCs w:val="18"/>
                <w:shd w:val="clear" w:color="auto" w:fill="FFFFFF"/>
              </w:rPr>
            </w:rPrChange>
          </w:rPr>
          <w:delText>Tong Jiang., et al.(2018).Projections of economic changes in China and sub-provinces under shared socio-economic pathways[J]</w:delText>
        </w:r>
        <w:bookmarkEnd w:id="661"/>
        <w:r w:rsidRPr="0092011F" w:rsidDel="00F073A8">
          <w:rPr>
            <w:rFonts w:eastAsia="微软雅黑" w:cs="Times New Roman"/>
            <w:color w:val="333333"/>
            <w:sz w:val="18"/>
            <w:szCs w:val="18"/>
            <w:highlight w:val="yellow"/>
            <w:shd w:val="clear" w:color="auto" w:fill="FFFFFF"/>
            <w:rPrChange w:id="665" w:author="Owen" w:date="2022-04-28T20:01:00Z">
              <w:rPr>
                <w:rFonts w:eastAsia="微软雅黑" w:cs="Times New Roman"/>
                <w:color w:val="333333"/>
                <w:sz w:val="18"/>
                <w:szCs w:val="18"/>
                <w:shd w:val="clear" w:color="auto" w:fill="FFFFFF"/>
              </w:rPr>
            </w:rPrChange>
          </w:rPr>
          <w:delText xml:space="preserve"> . Advances in Climate Change Research. (in Chinese).</w:delText>
        </w:r>
        <w:bookmarkEnd w:id="662"/>
      </w:del>
    </w:p>
    <w:p w14:paraId="5C990C49" w14:textId="364011F2" w:rsidR="00CB2C6B" w:rsidRPr="00A92F40" w:rsidDel="001976AA" w:rsidRDefault="00CB2C6B" w:rsidP="00E77F57">
      <w:pPr>
        <w:widowControl/>
        <w:spacing w:line="240" w:lineRule="auto"/>
        <w:ind w:firstLineChars="0" w:firstLine="0"/>
        <w:rPr>
          <w:del w:id="666" w:author="Owen" w:date="2022-04-28T20:41:00Z"/>
          <w:rFonts w:eastAsia="微软雅黑" w:cs="Times New Roman"/>
          <w:color w:val="333333"/>
          <w:sz w:val="18"/>
          <w:szCs w:val="18"/>
          <w:shd w:val="clear" w:color="auto" w:fill="FFFFFF"/>
        </w:rPr>
      </w:pPr>
      <w:bookmarkStart w:id="667" w:name="l27luo2016spatial"/>
      <w:del w:id="668" w:author="Owen" w:date="2022-04-28T20:41:00Z">
        <w:r w:rsidRPr="00A92F40" w:rsidDel="001976AA">
          <w:rPr>
            <w:rFonts w:eastAsia="微软雅黑" w:cs="Times New Roman" w:hint="eastAsia"/>
            <w:color w:val="333333"/>
            <w:sz w:val="18"/>
            <w:szCs w:val="18"/>
            <w:shd w:val="clear" w:color="auto" w:fill="FFFFFF"/>
          </w:rPr>
          <w:delText>Wei Luo,Jaroslaw Jasiewicz,Tomasz Stepinski... &amp; Xuezhi Cang.(2016).Spatial association between dissection density and environmental factors over the entire conterminous United States. Geophysical Research Letters(2). doi:10.1002/2015GL066941.</w:delText>
        </w:r>
      </w:del>
    </w:p>
    <w:p w14:paraId="3144A356" w14:textId="39EFB465" w:rsidR="003B72A8" w:rsidRPr="00A92F40" w:rsidDel="001976AA" w:rsidRDefault="003B72A8" w:rsidP="00A92F40">
      <w:pPr>
        <w:widowControl/>
        <w:spacing w:line="240" w:lineRule="auto"/>
        <w:ind w:firstLineChars="0" w:firstLine="0"/>
        <w:rPr>
          <w:del w:id="669" w:author="Owen" w:date="2022-04-28T20:41:00Z"/>
          <w:rFonts w:eastAsia="微软雅黑" w:cs="Times New Roman"/>
          <w:color w:val="333333"/>
          <w:sz w:val="18"/>
          <w:szCs w:val="18"/>
          <w:shd w:val="clear" w:color="auto" w:fill="FFFFFF"/>
        </w:rPr>
      </w:pPr>
      <w:bookmarkStart w:id="670" w:name="_Ref69850762"/>
      <w:bookmarkStart w:id="671" w:name="_Ref98870068"/>
      <w:bookmarkStart w:id="672" w:name="zheng2013the"/>
      <w:del w:id="673" w:author="Owen" w:date="2022-04-29T19:37:00Z">
        <w:r w:rsidRPr="000E0256" w:rsidDel="00F108EC">
          <w:rPr>
            <w:rFonts w:eastAsia="微软雅黑" w:cs="Times New Roman"/>
            <w:color w:val="333333"/>
            <w:sz w:val="18"/>
            <w:szCs w:val="18"/>
            <w:highlight w:val="yellow"/>
            <w:shd w:val="clear" w:color="auto" w:fill="FFFFFF"/>
            <w:rPrChange w:id="674" w:author="Owen" w:date="2022-04-28T20:02:00Z">
              <w:rPr>
                <w:rFonts w:eastAsia="微软雅黑" w:cs="Times New Roman"/>
                <w:color w:val="333333"/>
                <w:sz w:val="18"/>
                <w:szCs w:val="18"/>
                <w:shd w:val="clear" w:color="auto" w:fill="FFFFFF"/>
              </w:rPr>
            </w:rPrChange>
          </w:rPr>
          <w:delText>XinQI Zheng et al.(2013).The Limiting Scale of Urban Land Growth in China.China Population, Resources and Environment</w:delText>
        </w:r>
        <w:bookmarkEnd w:id="670"/>
        <w:r w:rsidRPr="000E0256" w:rsidDel="00F108EC">
          <w:rPr>
            <w:rFonts w:eastAsia="微软雅黑" w:cs="Times New Roman"/>
            <w:color w:val="333333"/>
            <w:sz w:val="18"/>
            <w:szCs w:val="18"/>
            <w:highlight w:val="yellow"/>
            <w:shd w:val="clear" w:color="auto" w:fill="FFFFFF"/>
            <w:rPrChange w:id="675" w:author="Owen" w:date="2022-04-28T20:02:00Z">
              <w:rPr>
                <w:rFonts w:eastAsia="微软雅黑" w:cs="Times New Roman"/>
                <w:color w:val="333333"/>
                <w:sz w:val="18"/>
                <w:szCs w:val="18"/>
                <w:shd w:val="clear" w:color="auto" w:fill="FFFFFF"/>
              </w:rPr>
            </w:rPrChange>
          </w:rPr>
          <w:delText>. (in Chinese).</w:delText>
        </w:r>
      </w:del>
      <w:bookmarkEnd w:id="671"/>
    </w:p>
    <w:p w14:paraId="5C48C257" w14:textId="5A2270EE" w:rsidR="00EF30EF" w:rsidRPr="00A92F40" w:rsidDel="001976AA" w:rsidRDefault="00EF30EF" w:rsidP="00A92F40">
      <w:pPr>
        <w:widowControl/>
        <w:spacing w:line="240" w:lineRule="auto"/>
        <w:ind w:firstLineChars="0" w:firstLine="0"/>
        <w:rPr>
          <w:del w:id="676" w:author="Owen" w:date="2022-04-28T20:41:00Z"/>
          <w:rFonts w:eastAsia="微软雅黑" w:cs="Times New Roman"/>
          <w:color w:val="333333"/>
          <w:sz w:val="18"/>
          <w:szCs w:val="18"/>
          <w:shd w:val="clear" w:color="auto" w:fill="FFFFFF"/>
        </w:rPr>
      </w:pPr>
      <w:bookmarkStart w:id="677" w:name="_Ref98702305"/>
      <w:bookmarkStart w:id="678" w:name="l33xu2020environmental"/>
      <w:bookmarkEnd w:id="672"/>
      <w:del w:id="679" w:author="Owen" w:date="2022-04-28T20:41:00Z">
        <w:r w:rsidRPr="00A92F40" w:rsidDel="001976AA">
          <w:rPr>
            <w:rFonts w:eastAsia="微软雅黑" w:cs="Times New Roman"/>
            <w:color w:val="333333"/>
            <w:sz w:val="18"/>
            <w:szCs w:val="18"/>
            <w:shd w:val="clear" w:color="auto" w:fill="FFFFFF"/>
          </w:rPr>
          <w:delText>Xu Xiaocong and Zhang Yuanying and Chen Yimin</w:delText>
        </w:r>
        <w:bookmarkEnd w:id="677"/>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2020).Environmental Management; Findings from Sun Yat-sen University Provide New Insights into Environmental Management (Projecting China's future water footprint under the shared socio-economic pathways). Ecology Environment &amp; Conservation.</w:delText>
        </w:r>
      </w:del>
    </w:p>
    <w:p w14:paraId="45771B96" w14:textId="3ADA07D5" w:rsidR="00EF30EF" w:rsidRPr="00A92F40" w:rsidDel="001976AA" w:rsidRDefault="00D8731F" w:rsidP="00E77F57">
      <w:pPr>
        <w:widowControl/>
        <w:spacing w:line="240" w:lineRule="auto"/>
        <w:ind w:firstLineChars="0" w:firstLine="0"/>
        <w:rPr>
          <w:del w:id="680" w:author="Owen" w:date="2022-04-28T20:41:00Z"/>
          <w:rFonts w:eastAsia="微软雅黑" w:cs="Times New Roman"/>
          <w:color w:val="333333"/>
          <w:sz w:val="18"/>
          <w:szCs w:val="18"/>
          <w:shd w:val="clear" w:color="auto" w:fill="FFFFFF"/>
        </w:rPr>
      </w:pPr>
      <w:bookmarkStart w:id="681" w:name="fang2019spatio"/>
      <w:bookmarkEnd w:id="678"/>
      <w:del w:id="682" w:author="Owen" w:date="2022-04-28T20:41:00Z">
        <w:r w:rsidRPr="00A92F40" w:rsidDel="001976AA">
          <w:rPr>
            <w:rFonts w:eastAsia="微软雅黑" w:cs="Times New Roman" w:hint="eastAsia"/>
            <w:color w:val="333333"/>
            <w:sz w:val="18"/>
            <w:szCs w:val="18"/>
            <w:shd w:val="clear" w:color="auto" w:fill="FFFFFF"/>
          </w:rPr>
          <w:delText>Yan Ru Fang,Songbo Li,Yixuan Zhang &amp; Guang Hui Xie.(2019).Spatio-temporal distribution of sewage sludge, its methane production potential, and a greenhouse gas emissions analysis. Journal of Cleaner Production(C). doi:10.1016/j.jclepro.2019.117895.</w:delText>
        </w:r>
      </w:del>
    </w:p>
    <w:p w14:paraId="5D716C12" w14:textId="419A7D29" w:rsidR="00EC4164" w:rsidRPr="00A92F40" w:rsidDel="001976AA" w:rsidRDefault="00EC4164" w:rsidP="00A92F40">
      <w:pPr>
        <w:widowControl/>
        <w:spacing w:line="240" w:lineRule="auto"/>
        <w:ind w:firstLineChars="0" w:firstLine="0"/>
        <w:rPr>
          <w:del w:id="683" w:author="Owen" w:date="2022-04-28T20:41:00Z"/>
          <w:rFonts w:eastAsia="微软雅黑" w:cs="Times New Roman"/>
          <w:color w:val="333333"/>
          <w:sz w:val="18"/>
          <w:szCs w:val="18"/>
          <w:shd w:val="clear" w:color="auto" w:fill="FFFFFF"/>
        </w:rPr>
      </w:pPr>
      <w:bookmarkStart w:id="684" w:name="_Ref98705559"/>
      <w:bookmarkStart w:id="685" w:name="l3"/>
      <w:bookmarkStart w:id="686" w:name="yangguang"/>
      <w:bookmarkEnd w:id="623"/>
      <w:bookmarkEnd w:id="667"/>
      <w:bookmarkEnd w:id="681"/>
      <w:del w:id="687" w:author="Owen" w:date="2022-04-28T20:41:00Z">
        <w:r w:rsidRPr="00A92F40" w:rsidDel="001976AA">
          <w:rPr>
            <w:rFonts w:eastAsia="微软雅黑" w:cs="Times New Roman"/>
            <w:color w:val="333333"/>
            <w:sz w:val="18"/>
            <w:szCs w:val="18"/>
            <w:shd w:val="clear" w:color="auto" w:fill="FFFFFF"/>
          </w:rPr>
          <w:delText>Yang Gua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Zhang Guangmi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ng Hongche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Current state of sludge productio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management</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treatment and disposal in China[J]</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ter research</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2015</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78:60-73.</w:delText>
        </w:r>
        <w:bookmarkEnd w:id="684"/>
        <w:r w:rsidRPr="00A92F40" w:rsidDel="001976AA">
          <w:rPr>
            <w:rFonts w:eastAsia="微软雅黑" w:cs="Times New Roman"/>
            <w:color w:val="333333"/>
            <w:sz w:val="18"/>
            <w:szCs w:val="18"/>
            <w:shd w:val="clear" w:color="auto" w:fill="FFFFFF"/>
          </w:rPr>
          <w:delText xml:space="preserve"> </w:delText>
        </w:r>
        <w:bookmarkEnd w:id="685"/>
      </w:del>
    </w:p>
    <w:p w14:paraId="478DB475" w14:textId="1D8105A5" w:rsidR="008624D9" w:rsidRPr="00A92F40" w:rsidDel="001976AA" w:rsidRDefault="008624D9" w:rsidP="008624D9">
      <w:pPr>
        <w:widowControl/>
        <w:spacing w:line="240" w:lineRule="auto"/>
        <w:ind w:firstLineChars="0" w:firstLine="0"/>
        <w:rPr>
          <w:del w:id="688" w:author="Owen" w:date="2022-04-28T20:41:00Z"/>
          <w:rFonts w:eastAsia="微软雅黑" w:cs="Times New Roman"/>
          <w:color w:val="333333"/>
          <w:sz w:val="18"/>
          <w:szCs w:val="18"/>
          <w:shd w:val="clear" w:color="auto" w:fill="FFFFFF"/>
        </w:rPr>
      </w:pPr>
      <w:bookmarkStart w:id="689" w:name="l10"/>
      <w:bookmarkEnd w:id="686"/>
      <w:del w:id="690" w:author="Owen" w:date="2022-04-28T20:41:00Z">
        <w:r w:rsidRPr="00A92F40" w:rsidDel="001976AA">
          <w:rPr>
            <w:rFonts w:eastAsia="微软雅黑" w:cs="Times New Roman" w:hint="eastAsia"/>
            <w:color w:val="333333"/>
            <w:sz w:val="18"/>
            <w:szCs w:val="18"/>
            <w:shd w:val="clear" w:color="auto" w:fill="FFFFFF"/>
          </w:rPr>
          <w:delText>Yang Xu,Anastacia Rochelle Naidoo,Xu-Feng Zhang &amp; Xiang-Zhou Meng.(2019).Optimizing sampling strategy for Chinese National Sewage Sludge Survey (CNSSS) based on urban agglomeration, wastewater treatment process, and treatment capacity. Science of the Total Environment(C). doi:10.1016/j.scitotenv.2019.133998.</w:delText>
        </w:r>
      </w:del>
    </w:p>
    <w:p w14:paraId="12F7A7CF" w14:textId="136593B6" w:rsidR="008624D9" w:rsidRPr="00A92F40" w:rsidDel="001976AA" w:rsidRDefault="008624D9" w:rsidP="008624D9">
      <w:pPr>
        <w:widowControl/>
        <w:spacing w:line="240" w:lineRule="auto"/>
        <w:ind w:firstLineChars="0" w:firstLine="0"/>
        <w:rPr>
          <w:del w:id="691" w:author="Owen" w:date="2022-04-28T20:41:00Z"/>
          <w:rFonts w:eastAsia="微软雅黑" w:cs="Times New Roman"/>
          <w:color w:val="333333"/>
          <w:sz w:val="18"/>
          <w:szCs w:val="18"/>
          <w:shd w:val="clear" w:color="auto" w:fill="FFFFFF"/>
        </w:rPr>
      </w:pPr>
      <w:bookmarkStart w:id="692" w:name="l7"/>
      <w:bookmarkEnd w:id="689"/>
      <w:del w:id="693" w:author="Owen" w:date="2022-04-28T20:41:00Z">
        <w:r w:rsidRPr="00A92F40" w:rsidDel="001976AA">
          <w:rPr>
            <w:rFonts w:eastAsia="微软雅黑" w:cs="Times New Roman" w:hint="eastAsia"/>
            <w:color w:val="333333"/>
            <w:sz w:val="18"/>
            <w:szCs w:val="18"/>
            <w:shd w:val="clear" w:color="auto" w:fill="FFFFFF"/>
          </w:rPr>
          <w:delText>Yong Geng,Meiling Wang,Joseph Sarkis... &amp; Huijuan Dong.(2014).Spatial-temporal patterns and driving factors for industrial wastewater emission in China. Journal of Cleaner Production. doi:10.1016/j.jclepro.2014.04.047.</w:delText>
        </w:r>
      </w:del>
    </w:p>
    <w:p w14:paraId="576E7460" w14:textId="44E3BBAB" w:rsidR="00F77A69" w:rsidRPr="00A92F40" w:rsidDel="001976AA" w:rsidRDefault="00F77A69" w:rsidP="008624D9">
      <w:pPr>
        <w:widowControl/>
        <w:spacing w:line="240" w:lineRule="auto"/>
        <w:ind w:firstLineChars="0" w:firstLine="0"/>
        <w:rPr>
          <w:del w:id="694" w:author="Owen" w:date="2022-04-28T20:41:00Z"/>
          <w:rFonts w:eastAsia="微软雅黑" w:cs="Times New Roman"/>
          <w:color w:val="333333"/>
          <w:sz w:val="18"/>
          <w:szCs w:val="18"/>
          <w:shd w:val="clear" w:color="auto" w:fill="FFFFFF"/>
        </w:rPr>
      </w:pPr>
      <w:bookmarkStart w:id="695" w:name="l18younes2015prediction"/>
      <w:del w:id="696" w:author="Owen" w:date="2022-04-28T20:41:00Z">
        <w:r w:rsidRPr="00A92F40" w:rsidDel="001976AA">
          <w:rPr>
            <w:rFonts w:eastAsia="微软雅黑" w:cs="Times New Roman" w:hint="eastAsia"/>
            <w:color w:val="333333"/>
            <w:sz w:val="18"/>
            <w:szCs w:val="18"/>
            <w:shd w:val="clear" w:color="auto" w:fill="FFFFFF"/>
          </w:rPr>
          <w:delText>Younes Mohammad K,Nopiah Z M,Basri N E Ahmad... &amp; Maulud K N A.(2015).Prediction of municipal solid waste generation using nonlinear autoregressive network.. Environmental monitoring and assessment(12). doi:10.1007/s10661-015-4977-5.</w:delText>
        </w:r>
      </w:del>
    </w:p>
    <w:p w14:paraId="5C93718A" w14:textId="1C32DC3C" w:rsidR="004D7ED4" w:rsidRPr="00A92F40" w:rsidDel="001976AA" w:rsidRDefault="004D7ED4" w:rsidP="008624D9">
      <w:pPr>
        <w:widowControl/>
        <w:spacing w:line="240" w:lineRule="auto"/>
        <w:ind w:firstLineChars="0" w:firstLine="0"/>
        <w:rPr>
          <w:del w:id="697" w:author="Owen" w:date="2022-04-28T20:41:00Z"/>
          <w:rFonts w:eastAsia="微软雅黑" w:cs="Times New Roman"/>
          <w:color w:val="333333"/>
          <w:sz w:val="18"/>
          <w:szCs w:val="18"/>
          <w:shd w:val="clear" w:color="auto" w:fill="FFFFFF"/>
        </w:rPr>
      </w:pPr>
      <w:bookmarkStart w:id="698" w:name="yu2021deep"/>
      <w:del w:id="699" w:author="Owen" w:date="2022-04-28T20:41:00Z">
        <w:r w:rsidRPr="00A92F40" w:rsidDel="001976AA">
          <w:rPr>
            <w:rFonts w:eastAsia="微软雅黑" w:cs="Times New Roman" w:hint="eastAsia"/>
            <w:color w:val="333333"/>
            <w:sz w:val="18"/>
            <w:szCs w:val="18"/>
            <w:shd w:val="clear" w:color="auto" w:fill="FFFFFF"/>
          </w:rPr>
          <w:delText>Yu Fubo,Wei Changhong,Deng Peng,Peng Ting &amp; Hu Xiangang.(2021).Deep exploration of random forest model boosts the interpretability of machine learning studies of complicated immune responses and lung burden of nanoparticles.. Science advances(22). doi:10.1126/SCIADV.ABF4130.</w:delText>
        </w:r>
        <w:bookmarkEnd w:id="698"/>
      </w:del>
    </w:p>
    <w:p w14:paraId="1B8E77C8" w14:textId="0EDD5AE3" w:rsidR="00E77F57" w:rsidRPr="00A92F40" w:rsidDel="001976AA" w:rsidRDefault="00E77F57" w:rsidP="00A92F40">
      <w:pPr>
        <w:widowControl/>
        <w:spacing w:line="240" w:lineRule="auto"/>
        <w:ind w:firstLineChars="0" w:firstLine="0"/>
        <w:rPr>
          <w:del w:id="700" w:author="Owen" w:date="2022-04-28T20:41:00Z"/>
          <w:rFonts w:eastAsia="微软雅黑" w:cs="Times New Roman"/>
          <w:color w:val="333333"/>
          <w:sz w:val="18"/>
          <w:szCs w:val="18"/>
          <w:shd w:val="clear" w:color="auto" w:fill="FFFFFF"/>
        </w:rPr>
      </w:pPr>
      <w:bookmarkStart w:id="701" w:name="_Ref98700865"/>
      <w:bookmarkStart w:id="702" w:name="l14"/>
      <w:bookmarkEnd w:id="695"/>
      <w:del w:id="703" w:author="Owen" w:date="2022-04-28T20:41:00Z">
        <w:r w:rsidRPr="00A92F40" w:rsidDel="001976AA">
          <w:rPr>
            <w:rFonts w:eastAsia="微软雅黑" w:cs="Times New Roman"/>
            <w:color w:val="333333"/>
            <w:sz w:val="18"/>
            <w:szCs w:val="18"/>
            <w:shd w:val="clear" w:color="auto" w:fill="FFFFFF"/>
          </w:rPr>
          <w:delText>Yu, J.; Tian, N.; Wang, K.; Ren, Y. Analysis and discussion of sludge disposal and treatment of sewage treatment plants in China. Chin. J. Environ. Eng. 2007, 1, 5.</w:delText>
        </w:r>
        <w:bookmarkEnd w:id="701"/>
      </w:del>
    </w:p>
    <w:p w14:paraId="24454B71" w14:textId="3E45BF4C" w:rsidR="00BB4B65" w:rsidDel="001976AA" w:rsidRDefault="00CB2C6B" w:rsidP="00E33579">
      <w:pPr>
        <w:widowControl/>
        <w:spacing w:line="240" w:lineRule="auto"/>
        <w:ind w:firstLineChars="0" w:firstLine="0"/>
        <w:rPr>
          <w:del w:id="704" w:author="Owen" w:date="2022-04-28T20:41:00Z"/>
          <w:rFonts w:eastAsia="微软雅黑" w:cs="Times New Roman"/>
          <w:color w:val="333333"/>
          <w:sz w:val="18"/>
          <w:szCs w:val="18"/>
          <w:shd w:val="clear" w:color="auto" w:fill="FFFFFF"/>
        </w:rPr>
      </w:pPr>
      <w:bookmarkStart w:id="705" w:name="l29zhang2021modelling"/>
      <w:del w:id="706" w:author="Owen" w:date="2022-04-28T20:41:00Z">
        <w:r w:rsidRPr="00A92F40" w:rsidDel="001976AA">
          <w:rPr>
            <w:rFonts w:eastAsia="微软雅黑" w:cs="Times New Roman" w:hint="eastAsia"/>
            <w:color w:val="333333"/>
            <w:sz w:val="18"/>
            <w:szCs w:val="18"/>
            <w:shd w:val="clear" w:color="auto" w:fill="FFFFFF"/>
          </w:rPr>
          <w:delText>Zhang Xiaoxin,Yi Yujun,Yang Ying,Liu Hongxi &amp; Yang Zhifeng.(2021).Modelling phosphorus loading to the largest shallow lake in northern China in different shared socioeconomic pathways. Journal of Cleaner Production. doi:10.1016/J.JCLEPRO.2021.126537.</w:delText>
        </w:r>
        <w:bookmarkEnd w:id="613"/>
        <w:bookmarkEnd w:id="614"/>
        <w:bookmarkEnd w:id="692"/>
        <w:bookmarkEnd w:id="702"/>
        <w:bookmarkEnd w:id="705"/>
      </w:del>
    </w:p>
    <w:p w14:paraId="6D2AE387" w14:textId="6D9B2626" w:rsidR="00946FFC" w:rsidRPr="00A50499" w:rsidDel="001976AA" w:rsidRDefault="00946FFC" w:rsidP="00A50499">
      <w:pPr>
        <w:widowControl/>
        <w:spacing w:line="240" w:lineRule="auto"/>
        <w:ind w:firstLineChars="0" w:firstLine="0"/>
        <w:rPr>
          <w:del w:id="707" w:author="Owen" w:date="2022-04-28T20:41:00Z"/>
          <w:rFonts w:eastAsia="微软雅黑"/>
          <w:color w:val="333333"/>
          <w:sz w:val="18"/>
          <w:szCs w:val="18"/>
          <w:shd w:val="clear" w:color="auto" w:fill="FFFFFF"/>
        </w:rPr>
      </w:pPr>
      <w:del w:id="708" w:author="Owen" w:date="2022-04-28T20:41:00Z">
        <w:r w:rsidRPr="00A50499" w:rsidDel="001976AA">
          <w:rPr>
            <w:rFonts w:eastAsia="微软雅黑" w:cs="Times New Roman"/>
            <w:color w:val="333333"/>
            <w:sz w:val="18"/>
            <w:szCs w:val="18"/>
            <w:shd w:val="clear" w:color="auto" w:fill="FFFFFF"/>
          </w:rPr>
          <w:delText>Corominas L, Foley J, Guest JS et al. Life cycle assessment applied to wastewater treatment: State of the art. Water Research. 2013, 47(15):5480-5492.</w:delText>
        </w:r>
      </w:del>
    </w:p>
    <w:p w14:paraId="573738EC" w14:textId="0A5ABBFF" w:rsidR="00946FFC" w:rsidRPr="00A50499" w:rsidDel="001976AA" w:rsidRDefault="00946FFC" w:rsidP="00A50499">
      <w:pPr>
        <w:widowControl/>
        <w:spacing w:line="240" w:lineRule="auto"/>
        <w:ind w:firstLineChars="0" w:firstLine="0"/>
        <w:rPr>
          <w:del w:id="709" w:author="Owen" w:date="2022-04-28T20:41:00Z"/>
          <w:rFonts w:eastAsia="微软雅黑"/>
          <w:color w:val="333333"/>
          <w:sz w:val="18"/>
          <w:szCs w:val="18"/>
          <w:shd w:val="clear" w:color="auto" w:fill="FFFFFF"/>
        </w:rPr>
      </w:pPr>
      <w:del w:id="710" w:author="Owen" w:date="2022-04-28T20:41:00Z">
        <w:r w:rsidRPr="00A50499" w:rsidDel="001976AA">
          <w:rPr>
            <w:rFonts w:eastAsia="微软雅黑" w:cs="Times New Roman"/>
            <w:color w:val="333333"/>
            <w:sz w:val="18"/>
            <w:szCs w:val="18"/>
            <w:shd w:val="clear" w:color="auto" w:fill="FFFFFF"/>
          </w:rPr>
          <w:delText>Arias A, Feijoo G, Moreira FMT. Benchmarking environmental and economic indicators of sludge management alternatives aimed at enhanced energy efficiency and nutrient recovery. Journal of environmental management, 2020, (9): 111594. https://www.sciencedirect.com/science/article/pii/S030147972031519X#bib52</w:delText>
        </w:r>
      </w:del>
    </w:p>
    <w:p w14:paraId="18EF0B97" w14:textId="77777777" w:rsidR="00946FFC" w:rsidRPr="00946FFC" w:rsidRDefault="00946FFC" w:rsidP="00E33579">
      <w:pPr>
        <w:widowControl/>
        <w:spacing w:line="240" w:lineRule="auto"/>
        <w:ind w:firstLineChars="0" w:firstLine="0"/>
        <w:rPr>
          <w:rFonts w:eastAsia="微软雅黑" w:cs="Times New Roman"/>
          <w:color w:val="333333"/>
          <w:sz w:val="18"/>
          <w:szCs w:val="18"/>
          <w:shd w:val="clear" w:color="auto" w:fill="FFFFFF"/>
        </w:rPr>
      </w:pPr>
    </w:p>
    <w:sectPr w:rsidR="00946FFC" w:rsidRPr="00946FFC" w:rsidSect="00B97A66">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WANG HONGTAO" w:date="2022-04-26T23:06:00Z" w:initials="WH">
    <w:p w14:paraId="2D2C00AD" w14:textId="14D2F9B8" w:rsidR="00A8056A" w:rsidRDefault="00A8056A">
      <w:pPr>
        <w:pStyle w:val="a8"/>
        <w:ind w:firstLine="420"/>
      </w:pPr>
      <w:r>
        <w:rPr>
          <w:rStyle w:val="a7"/>
        </w:rPr>
        <w:annotationRef/>
      </w:r>
      <w:r>
        <w:rPr>
          <w:rFonts w:hint="eastAsia"/>
        </w:rPr>
        <w:t>正文里面好像有用</w:t>
      </w:r>
      <w:r>
        <w:rPr>
          <w:rFonts w:cs="Times New Roman"/>
        </w:rPr>
        <w:t>Socioeconomic</w:t>
      </w:r>
      <w:r>
        <w:rPr>
          <w:rFonts w:cs="Times New Roman" w:hint="eastAsia"/>
        </w:rPr>
        <w:t>或</w:t>
      </w:r>
      <w:r>
        <w:rPr>
          <w:rFonts w:cs="Times New Roman"/>
        </w:rPr>
        <w:t>Socio</w:t>
      </w:r>
      <w:r>
        <w:rPr>
          <w:rFonts w:cs="Times New Roman" w:hint="eastAsia"/>
        </w:rPr>
        <w:t>-</w:t>
      </w:r>
      <w:r>
        <w:rPr>
          <w:rFonts w:cs="Times New Roman"/>
        </w:rPr>
        <w:t>economic</w:t>
      </w:r>
      <w:r>
        <w:rPr>
          <w:rFonts w:cs="Times New Roman" w:hint="eastAsia"/>
        </w:rPr>
        <w:t>，看是否需要统一？</w:t>
      </w:r>
    </w:p>
  </w:comment>
  <w:comment w:id="12" w:author="WANG HONGTAO" w:date="2022-04-26T22:53:00Z" w:initials="WH">
    <w:p w14:paraId="4B58AF5E" w14:textId="7B088F68" w:rsidR="00385261" w:rsidRDefault="00385261">
      <w:pPr>
        <w:pStyle w:val="a8"/>
        <w:ind w:firstLine="420"/>
      </w:pPr>
      <w:r>
        <w:rPr>
          <w:rStyle w:val="a7"/>
        </w:rPr>
        <w:annotationRef/>
      </w:r>
      <w:r>
        <w:rPr>
          <w:rFonts w:hint="eastAsia"/>
        </w:rPr>
        <w:t>建议可以加一个</w:t>
      </w:r>
      <w:r>
        <w:rPr>
          <w:rFonts w:hint="eastAsia"/>
        </w:rPr>
        <w:t>G</w:t>
      </w:r>
      <w:r>
        <w:t>A</w:t>
      </w:r>
      <w:r>
        <w:rPr>
          <w:rFonts w:hint="eastAsia"/>
        </w:rPr>
        <w:t>，虽然不是必须的，但是可能很有增分效果，尤其是论文本身亮点很多。</w:t>
      </w:r>
    </w:p>
  </w:comment>
  <w:comment w:id="20" w:author="WANG HONGTAO" w:date="2022-04-26T22:36:00Z" w:initials="WH">
    <w:p w14:paraId="76812F3E" w14:textId="3205F20A" w:rsidR="0086360C" w:rsidRDefault="0086360C">
      <w:pPr>
        <w:pStyle w:val="a8"/>
        <w:ind w:firstLine="420"/>
      </w:pPr>
      <w:r>
        <w:rPr>
          <w:rStyle w:val="a7"/>
        </w:rPr>
        <w:annotationRef/>
      </w:r>
      <w:r>
        <w:rPr>
          <w:rFonts w:hint="eastAsia"/>
        </w:rPr>
        <w:t>核对一下后面的文献，如果是张光明和王洪臣老师那篇</w:t>
      </w:r>
      <w:r>
        <w:rPr>
          <w:rFonts w:hint="eastAsia"/>
        </w:rPr>
        <w:t>2</w:t>
      </w:r>
      <w:r>
        <w:t>015</w:t>
      </w:r>
      <w:r>
        <w:rPr>
          <w:rFonts w:hint="eastAsia"/>
        </w:rPr>
        <w:t>年的</w:t>
      </w:r>
      <w:r>
        <w:rPr>
          <w:rFonts w:hint="eastAsia"/>
        </w:rPr>
        <w:t>W</w:t>
      </w:r>
      <w:r>
        <w:t>R</w:t>
      </w:r>
      <w:r>
        <w:rPr>
          <w:rFonts w:hint="eastAsia"/>
        </w:rPr>
        <w:t>，可能要写</w:t>
      </w:r>
      <w:r>
        <w:rPr>
          <w:rFonts w:hint="eastAsia"/>
        </w:rPr>
        <w:t>Y</w:t>
      </w:r>
      <w:r>
        <w:t>ang?</w:t>
      </w:r>
    </w:p>
  </w:comment>
  <w:comment w:id="85" w:author="WANG HONGTAO" w:date="2022-04-26T23:09:00Z" w:initials="WH">
    <w:p w14:paraId="7BAF9036" w14:textId="4B92CAFB" w:rsidR="00911112" w:rsidRDefault="00911112">
      <w:pPr>
        <w:pStyle w:val="a8"/>
        <w:ind w:firstLine="420"/>
      </w:pPr>
      <w:r>
        <w:rPr>
          <w:rStyle w:val="a7"/>
        </w:rPr>
        <w:annotationRef/>
      </w:r>
      <w:r w:rsidR="002E52D4">
        <w:t>s</w:t>
      </w:r>
      <w:r>
        <w:rPr>
          <w:rFonts w:hint="eastAsia"/>
        </w:rPr>
        <w:t>ources</w:t>
      </w:r>
      <w:r>
        <w:t>?</w:t>
      </w:r>
    </w:p>
  </w:comment>
  <w:comment w:id="95" w:author="WANG HONGTAO" w:date="2022-04-26T23:11:00Z" w:initials="WH">
    <w:p w14:paraId="1E84E9EC" w14:textId="04D3377D" w:rsidR="00E163ED" w:rsidRDefault="00E163ED">
      <w:pPr>
        <w:pStyle w:val="a8"/>
        <w:ind w:firstLine="420"/>
      </w:pPr>
      <w:r>
        <w:rPr>
          <w:rStyle w:val="a7"/>
        </w:rPr>
        <w:annotationRef/>
      </w:r>
      <w:r>
        <w:rPr>
          <w:rFonts w:hint="eastAsia"/>
        </w:rPr>
        <w:t>2</w:t>
      </w:r>
      <w:r>
        <w:t>018</w:t>
      </w:r>
      <w:r>
        <w:rPr>
          <w:rFonts w:hint="eastAsia"/>
        </w:rPr>
        <w:t>年的年鉴是</w:t>
      </w:r>
      <w:r>
        <w:rPr>
          <w:rFonts w:hint="eastAsia"/>
        </w:rPr>
        <w:t>2</w:t>
      </w:r>
      <w:r>
        <w:t>017</w:t>
      </w:r>
      <w:r>
        <w:rPr>
          <w:rFonts w:hint="eastAsia"/>
        </w:rPr>
        <w:t>年的数据对吗？后面如果</w:t>
      </w:r>
      <w:r w:rsidR="00287D90">
        <w:rPr>
          <w:rFonts w:hint="eastAsia"/>
        </w:rPr>
        <w:t>说的是</w:t>
      </w:r>
      <w:r>
        <w:rPr>
          <w:rFonts w:hint="eastAsia"/>
        </w:rPr>
        <w:t>2</w:t>
      </w:r>
      <w:r>
        <w:t>017</w:t>
      </w:r>
      <w:r>
        <w:rPr>
          <w:rFonts w:hint="eastAsia"/>
        </w:rPr>
        <w:t>年的数据，建议这里提一下。</w:t>
      </w:r>
    </w:p>
  </w:comment>
  <w:comment w:id="103" w:author="WANG HONGTAO" w:date="2022-04-26T22:46:00Z" w:initials="WH">
    <w:p w14:paraId="4CE56656" w14:textId="77777777" w:rsidR="00C9449B" w:rsidRDefault="00C9449B" w:rsidP="00C9449B">
      <w:pPr>
        <w:pStyle w:val="a8"/>
        <w:ind w:firstLineChars="0" w:firstLine="0"/>
      </w:pPr>
      <w:r>
        <w:rPr>
          <w:rStyle w:val="a7"/>
        </w:rPr>
        <w:annotationRef/>
      </w:r>
      <w:r>
        <w:rPr>
          <w:rFonts w:hint="eastAsia"/>
        </w:rPr>
        <w:t>之前好像没有出现过</w:t>
      </w:r>
      <w:r>
        <w:rPr>
          <w:rFonts w:hint="eastAsia"/>
        </w:rPr>
        <w:t>F</w:t>
      </w:r>
      <w:r>
        <w:t>ig. S1?</w:t>
      </w:r>
    </w:p>
  </w:comment>
  <w:comment w:id="104" w:author="WANG HONGTAO" w:date="2022-04-26T22:46:00Z" w:initials="WH">
    <w:p w14:paraId="5A1A9D2C" w14:textId="0D4F373E" w:rsidR="00E64739" w:rsidRDefault="00E64739" w:rsidP="00E64739">
      <w:pPr>
        <w:pStyle w:val="a8"/>
        <w:ind w:firstLineChars="0" w:firstLine="0"/>
      </w:pPr>
      <w:r>
        <w:rPr>
          <w:rStyle w:val="a7"/>
        </w:rPr>
        <w:annotationRef/>
      </w:r>
      <w:r>
        <w:rPr>
          <w:rFonts w:hint="eastAsia"/>
        </w:rPr>
        <w:t>之前好像没有出现过</w:t>
      </w:r>
      <w:r>
        <w:rPr>
          <w:rFonts w:hint="eastAsia"/>
        </w:rPr>
        <w:t>F</w:t>
      </w:r>
      <w:r>
        <w:t>ig</w:t>
      </w:r>
      <w:r w:rsidR="007F15CE">
        <w:t>.</w:t>
      </w:r>
      <w:r>
        <w:t xml:space="preserve"> S1?</w:t>
      </w:r>
    </w:p>
  </w:comment>
  <w:comment w:id="120" w:author="WANG HONGTAO" w:date="2022-04-26T22:46:00Z" w:initials="WH">
    <w:p w14:paraId="35B8ED4B" w14:textId="7F051BEC" w:rsidR="00DA7BE1" w:rsidRDefault="00DA7BE1">
      <w:pPr>
        <w:pStyle w:val="a8"/>
        <w:ind w:firstLine="420"/>
      </w:pPr>
      <w:r>
        <w:rPr>
          <w:rStyle w:val="a7"/>
        </w:rPr>
        <w:annotationRef/>
      </w:r>
      <w:r>
        <w:rPr>
          <w:rFonts w:hint="eastAsia"/>
        </w:rPr>
        <w:t>好像没有看到</w:t>
      </w:r>
      <w:r w:rsidRPr="007B0ED5">
        <w:rPr>
          <w:rFonts w:cs="Times New Roman"/>
          <w:b/>
          <w:bCs/>
          <w:szCs w:val="24"/>
        </w:rPr>
        <w:t>Table</w:t>
      </w:r>
      <w:r>
        <w:rPr>
          <w:rFonts w:cs="Times New Roman"/>
          <w:b/>
          <w:bCs/>
          <w:szCs w:val="24"/>
        </w:rPr>
        <w:t xml:space="preserve"> 1</w:t>
      </w:r>
      <w:r>
        <w:rPr>
          <w:rFonts w:cs="Times New Roman" w:hint="eastAsia"/>
          <w:b/>
          <w:bCs/>
          <w:szCs w:val="24"/>
        </w:rPr>
        <w:t>？</w:t>
      </w:r>
    </w:p>
  </w:comment>
  <w:comment w:id="132" w:author="WANG HONGTAO" w:date="2022-04-26T22:43:00Z" w:initials="WH">
    <w:p w14:paraId="3BA105BD" w14:textId="4CE9B23B" w:rsidR="00DA7BE1" w:rsidRDefault="00DA7BE1">
      <w:pPr>
        <w:pStyle w:val="a8"/>
        <w:ind w:firstLine="420"/>
      </w:pPr>
      <w:r>
        <w:rPr>
          <w:rStyle w:val="a7"/>
        </w:rPr>
        <w:annotationRef/>
      </w:r>
      <w:r>
        <w:rPr>
          <w:rFonts w:hint="eastAsia"/>
        </w:rPr>
        <w:t>之前我们的一篇论文，有审稿人一直要我们对不同机器学习算法的计算结果进行比较，供参考。</w:t>
      </w:r>
    </w:p>
  </w:comment>
  <w:comment w:id="153" w:author="WANG HONGTAO" w:date="2022-04-26T22:21:00Z" w:initials="WH">
    <w:p w14:paraId="586F15AB" w14:textId="1293736A" w:rsidR="000100F6" w:rsidRDefault="000100F6">
      <w:pPr>
        <w:pStyle w:val="a8"/>
        <w:ind w:firstLine="420"/>
      </w:pPr>
      <w:r>
        <w:rPr>
          <w:rStyle w:val="a7"/>
        </w:rPr>
        <w:annotationRef/>
      </w:r>
      <w:r>
        <w:rPr>
          <w:rFonts w:hint="eastAsia"/>
        </w:rPr>
        <w:t>缩进，后同</w:t>
      </w:r>
    </w:p>
  </w:comment>
  <w:comment w:id="167" w:author="WANG HONGTAO" w:date="2022-04-26T22:25:00Z" w:initials="WH">
    <w:p w14:paraId="3441AA75" w14:textId="377DE4AE" w:rsidR="00DB7F00" w:rsidRDefault="00DB7F00">
      <w:pPr>
        <w:pStyle w:val="a8"/>
        <w:ind w:firstLine="420"/>
      </w:pPr>
      <w:r>
        <w:rPr>
          <w:rStyle w:val="a7"/>
        </w:rPr>
        <w:annotationRef/>
      </w:r>
      <w:r>
        <w:rPr>
          <w:rFonts w:hint="eastAsia"/>
        </w:rPr>
        <w:t>这部分内容是否有点少？或许可以多写几句？</w:t>
      </w:r>
    </w:p>
  </w:comment>
  <w:comment w:id="221" w:author="WANG HONGTAO" w:date="2022-04-26T22:24:00Z" w:initials="WH">
    <w:p w14:paraId="281C4774" w14:textId="6318BAF2" w:rsidR="003A2578" w:rsidRDefault="003A2578">
      <w:pPr>
        <w:pStyle w:val="a8"/>
        <w:ind w:firstLine="420"/>
      </w:pPr>
      <w:r>
        <w:rPr>
          <w:rStyle w:val="a7"/>
        </w:rPr>
        <w:annotationRef/>
      </w:r>
      <w:r>
        <w:rPr>
          <w:rFonts w:hint="eastAsia"/>
        </w:rPr>
        <w:t>格式</w:t>
      </w:r>
    </w:p>
  </w:comment>
  <w:comment w:id="228" w:author="WANG HONGTAO" w:date="2022-04-26T22:56:00Z" w:initials="WH">
    <w:p w14:paraId="2F9D10A9" w14:textId="3DC66BA0" w:rsidR="00C738B8" w:rsidRDefault="00C738B8">
      <w:pPr>
        <w:pStyle w:val="a8"/>
        <w:ind w:firstLine="420"/>
      </w:pPr>
      <w:r>
        <w:rPr>
          <w:rStyle w:val="a7"/>
        </w:rPr>
        <w:annotationRef/>
      </w:r>
      <w:r>
        <w:rPr>
          <w:rFonts w:hint="eastAsia"/>
        </w:rPr>
        <w:t>图</w:t>
      </w:r>
      <w:r>
        <w:rPr>
          <w:rFonts w:hint="eastAsia"/>
        </w:rPr>
        <w:t>3</w:t>
      </w:r>
      <w:r>
        <w:t xml:space="preserve"> </w:t>
      </w:r>
      <w:r>
        <w:rPr>
          <w:rFonts w:hint="eastAsia"/>
        </w:rPr>
        <w:t>的分辨率好像不太高？</w:t>
      </w:r>
    </w:p>
  </w:comment>
  <w:comment w:id="237" w:author="WANG HONGTAO" w:date="2022-04-26T22:25:00Z" w:initials="WH">
    <w:p w14:paraId="43A7D4A6" w14:textId="59C910D9" w:rsidR="003A2578" w:rsidRDefault="003A2578">
      <w:pPr>
        <w:pStyle w:val="a8"/>
        <w:ind w:firstLine="420"/>
      </w:pPr>
      <w:r>
        <w:rPr>
          <w:rStyle w:val="a7"/>
        </w:rPr>
        <w:annotationRef/>
      </w:r>
      <w:r>
        <w:rPr>
          <w:rFonts w:hint="eastAsia"/>
        </w:rPr>
        <w:t>格式</w:t>
      </w:r>
    </w:p>
  </w:comment>
  <w:comment w:id="238" w:author="WANG HONGTAO" w:date="2022-04-26T22:56:00Z" w:initials="WH">
    <w:p w14:paraId="7E11B943" w14:textId="5D3A89D6" w:rsidR="00161730" w:rsidRDefault="00161730">
      <w:pPr>
        <w:pStyle w:val="a8"/>
        <w:ind w:firstLine="420"/>
      </w:pPr>
      <w:r>
        <w:rPr>
          <w:rStyle w:val="a7"/>
        </w:rPr>
        <w:annotationRef/>
      </w:r>
      <w:r>
        <w:rPr>
          <w:rFonts w:hint="eastAsia"/>
        </w:rPr>
        <w:t>核实一下图</w:t>
      </w:r>
      <w:r>
        <w:rPr>
          <w:rFonts w:hint="eastAsia"/>
        </w:rPr>
        <w:t>6</w:t>
      </w:r>
      <w:r>
        <w:rPr>
          <w:rFonts w:hint="eastAsia"/>
        </w:rPr>
        <w:t>的位置，是放在后面一节去了吗？</w:t>
      </w:r>
    </w:p>
  </w:comment>
  <w:comment w:id="240" w:author="WANG HONGTAO" w:date="2022-04-26T22:50:00Z" w:initials="WH">
    <w:p w14:paraId="140D7452" w14:textId="53F84253" w:rsidR="00C07D13" w:rsidRDefault="00C07D13">
      <w:pPr>
        <w:pStyle w:val="a8"/>
        <w:ind w:firstLine="420"/>
      </w:pPr>
      <w:r>
        <w:rPr>
          <w:rStyle w:val="a7"/>
        </w:rPr>
        <w:annotationRef/>
      </w:r>
      <w:r w:rsidRPr="00C7111B">
        <w:rPr>
          <w:rFonts w:cs="Times New Roman"/>
          <w:shd w:val="clear" w:color="auto" w:fill="FFFFFF"/>
        </w:rPr>
        <w:t xml:space="preserve">food </w:t>
      </w:r>
      <w:r>
        <w:rPr>
          <w:rFonts w:cs="Times New Roman"/>
          <w:shd w:val="clear" w:color="auto" w:fill="FFFFFF"/>
        </w:rPr>
        <w:t>preferences</w:t>
      </w:r>
      <w:r>
        <w:rPr>
          <w:rFonts w:cs="Times New Roman" w:hint="eastAsia"/>
          <w:shd w:val="clear" w:color="auto" w:fill="FFFFFF"/>
        </w:rPr>
        <w:t>是否更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C00AD" w15:done="0"/>
  <w15:commentEx w15:paraId="4B58AF5E" w15:done="0"/>
  <w15:commentEx w15:paraId="76812F3E" w15:done="0"/>
  <w15:commentEx w15:paraId="7BAF9036" w15:done="0"/>
  <w15:commentEx w15:paraId="1E84E9EC" w15:done="0"/>
  <w15:commentEx w15:paraId="4CE56656" w15:done="0"/>
  <w15:commentEx w15:paraId="5A1A9D2C" w15:done="0"/>
  <w15:commentEx w15:paraId="35B8ED4B" w15:done="0"/>
  <w15:commentEx w15:paraId="3BA105BD" w15:done="0"/>
  <w15:commentEx w15:paraId="586F15AB" w15:done="0"/>
  <w15:commentEx w15:paraId="3441AA75" w15:done="0"/>
  <w15:commentEx w15:paraId="281C4774" w15:done="0"/>
  <w15:commentEx w15:paraId="2F9D10A9" w15:done="0"/>
  <w15:commentEx w15:paraId="43A7D4A6" w15:done="0"/>
  <w15:commentEx w15:paraId="7E11B943" w15:done="0"/>
  <w15:commentEx w15:paraId="140D74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F97E" w16cex:dateUtc="2022-04-26T15:06:00Z"/>
  <w16cex:commentExtensible w16cex:durableId="2612F66B" w16cex:dateUtc="2022-04-26T14:53:00Z"/>
  <w16cex:commentExtensible w16cex:durableId="2612F263" w16cex:dateUtc="2022-04-26T14:36:00Z"/>
  <w16cex:commentExtensible w16cex:durableId="2612FA31" w16cex:dateUtc="2022-04-26T15:09:00Z"/>
  <w16cex:commentExtensible w16cex:durableId="2612FA96" w16cex:dateUtc="2022-04-26T15:11:00Z"/>
  <w16cex:commentExtensible w16cex:durableId="26158075" w16cex:dateUtc="2022-04-26T14:46:00Z"/>
  <w16cex:commentExtensible w16cex:durableId="2612F4DE" w16cex:dateUtc="2022-04-26T14:46:00Z"/>
  <w16cex:commentExtensible w16cex:durableId="2612F4B3" w16cex:dateUtc="2022-04-26T14:46:00Z"/>
  <w16cex:commentExtensible w16cex:durableId="2612F418" w16cex:dateUtc="2022-04-26T14:43:00Z"/>
  <w16cex:commentExtensible w16cex:durableId="2612EEDC" w16cex:dateUtc="2022-04-26T14:21:00Z"/>
  <w16cex:commentExtensible w16cex:durableId="2612EFE4" w16cex:dateUtc="2022-04-26T14:25:00Z"/>
  <w16cex:commentExtensible w16cex:durableId="2612EF97" w16cex:dateUtc="2022-04-26T14:24:00Z"/>
  <w16cex:commentExtensible w16cex:durableId="2612F734" w16cex:dateUtc="2022-04-26T14:56:00Z"/>
  <w16cex:commentExtensible w16cex:durableId="2612EFC5" w16cex:dateUtc="2022-04-26T14:25:00Z"/>
  <w16cex:commentExtensible w16cex:durableId="2612F708" w16cex:dateUtc="2022-04-26T14:56:00Z"/>
  <w16cex:commentExtensible w16cex:durableId="2612F5B5" w16cex:dateUtc="2022-04-26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C00AD" w16cid:durableId="2612F97E"/>
  <w16cid:commentId w16cid:paraId="4B58AF5E" w16cid:durableId="2612F66B"/>
  <w16cid:commentId w16cid:paraId="76812F3E" w16cid:durableId="2612F263"/>
  <w16cid:commentId w16cid:paraId="7BAF9036" w16cid:durableId="2612FA31"/>
  <w16cid:commentId w16cid:paraId="1E84E9EC" w16cid:durableId="2612FA96"/>
  <w16cid:commentId w16cid:paraId="4CE56656" w16cid:durableId="26158075"/>
  <w16cid:commentId w16cid:paraId="5A1A9D2C" w16cid:durableId="2612F4DE"/>
  <w16cid:commentId w16cid:paraId="35B8ED4B" w16cid:durableId="2612F4B3"/>
  <w16cid:commentId w16cid:paraId="3BA105BD" w16cid:durableId="2612F418"/>
  <w16cid:commentId w16cid:paraId="586F15AB" w16cid:durableId="2612EEDC"/>
  <w16cid:commentId w16cid:paraId="3441AA75" w16cid:durableId="2612EFE4"/>
  <w16cid:commentId w16cid:paraId="281C4774" w16cid:durableId="2612EF97"/>
  <w16cid:commentId w16cid:paraId="2F9D10A9" w16cid:durableId="2612F734"/>
  <w16cid:commentId w16cid:paraId="43A7D4A6" w16cid:durableId="2612EFC5"/>
  <w16cid:commentId w16cid:paraId="7E11B943" w16cid:durableId="2612F708"/>
  <w16cid:commentId w16cid:paraId="140D7452" w16cid:durableId="2612F5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06F2D" w14:textId="77777777" w:rsidR="0069728D" w:rsidRDefault="0069728D">
      <w:pPr>
        <w:spacing w:line="240" w:lineRule="auto"/>
        <w:ind w:firstLine="480"/>
      </w:pPr>
      <w:r>
        <w:separator/>
      </w:r>
    </w:p>
  </w:endnote>
  <w:endnote w:type="continuationSeparator" w:id="0">
    <w:p w14:paraId="5857D55D" w14:textId="77777777" w:rsidR="0069728D" w:rsidRDefault="0069728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微软雅黑">
    <w:altName w:val="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539119C1" w14:textId="0ED2A1C4"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7EC0F9BA" w14:textId="77777777" w:rsidR="00DE447D" w:rsidRDefault="00DE447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3FB908ED" w14:textId="559313FD"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4EC95DDA" w14:textId="77777777" w:rsidR="00DE447D" w:rsidRDefault="00DE447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A6C99" w14:textId="77777777" w:rsidR="00DE447D" w:rsidRDefault="00DE447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15D62" w14:textId="77777777" w:rsidR="0069728D" w:rsidRDefault="0069728D">
      <w:pPr>
        <w:spacing w:line="240" w:lineRule="auto"/>
        <w:ind w:firstLine="480"/>
      </w:pPr>
      <w:r>
        <w:separator/>
      </w:r>
    </w:p>
  </w:footnote>
  <w:footnote w:type="continuationSeparator" w:id="0">
    <w:p w14:paraId="6813D553" w14:textId="77777777" w:rsidR="0069728D" w:rsidRDefault="0069728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08695" w14:textId="77777777" w:rsidR="00DE447D" w:rsidRDefault="00DE447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B138E" w14:textId="77777777" w:rsidR="00DE447D" w:rsidRDefault="00DE447D">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DA959" w14:textId="77777777" w:rsidR="00DE447D" w:rsidRDefault="00DE447D">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bordersDoNotSurroundHeader/>
  <w:bordersDoNotSurroundFooter/>
  <w:proofState w:spelling="clean" w:grammar="clean"/>
  <w:trackRevisions/>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D21"/>
    <w:rsid w:val="00001C44"/>
    <w:rsid w:val="00003ADC"/>
    <w:rsid w:val="000040B1"/>
    <w:rsid w:val="00005873"/>
    <w:rsid w:val="000100F6"/>
    <w:rsid w:val="00010B50"/>
    <w:rsid w:val="000139D7"/>
    <w:rsid w:val="00013A72"/>
    <w:rsid w:val="00023FEA"/>
    <w:rsid w:val="00025D14"/>
    <w:rsid w:val="00034E4F"/>
    <w:rsid w:val="000361AD"/>
    <w:rsid w:val="00037256"/>
    <w:rsid w:val="000413FE"/>
    <w:rsid w:val="0004316F"/>
    <w:rsid w:val="000442C3"/>
    <w:rsid w:val="0004741B"/>
    <w:rsid w:val="00060DE2"/>
    <w:rsid w:val="0006381B"/>
    <w:rsid w:val="00063C90"/>
    <w:rsid w:val="00064F75"/>
    <w:rsid w:val="000663CA"/>
    <w:rsid w:val="00071B37"/>
    <w:rsid w:val="000738E6"/>
    <w:rsid w:val="00073C0C"/>
    <w:rsid w:val="00076A15"/>
    <w:rsid w:val="000922F7"/>
    <w:rsid w:val="000A3FD4"/>
    <w:rsid w:val="000A4BAF"/>
    <w:rsid w:val="000A55D1"/>
    <w:rsid w:val="000B1F0D"/>
    <w:rsid w:val="000B7C9B"/>
    <w:rsid w:val="000C1204"/>
    <w:rsid w:val="000C2FAE"/>
    <w:rsid w:val="000C5B5D"/>
    <w:rsid w:val="000D2774"/>
    <w:rsid w:val="000D53CF"/>
    <w:rsid w:val="000E0256"/>
    <w:rsid w:val="000E1F27"/>
    <w:rsid w:val="000E2B6B"/>
    <w:rsid w:val="000E3D39"/>
    <w:rsid w:val="000E7EBF"/>
    <w:rsid w:val="000F1799"/>
    <w:rsid w:val="000F2364"/>
    <w:rsid w:val="000F2552"/>
    <w:rsid w:val="00101EDC"/>
    <w:rsid w:val="00103949"/>
    <w:rsid w:val="00110886"/>
    <w:rsid w:val="001113C2"/>
    <w:rsid w:val="00111F1A"/>
    <w:rsid w:val="00114BD0"/>
    <w:rsid w:val="00114F75"/>
    <w:rsid w:val="00115FC6"/>
    <w:rsid w:val="00126120"/>
    <w:rsid w:val="0013105F"/>
    <w:rsid w:val="00145BC0"/>
    <w:rsid w:val="00145F6B"/>
    <w:rsid w:val="00146B3A"/>
    <w:rsid w:val="00152FF8"/>
    <w:rsid w:val="00153EEE"/>
    <w:rsid w:val="0015419E"/>
    <w:rsid w:val="00161730"/>
    <w:rsid w:val="001637B1"/>
    <w:rsid w:val="001747E0"/>
    <w:rsid w:val="00177C92"/>
    <w:rsid w:val="001854E6"/>
    <w:rsid w:val="00185EEB"/>
    <w:rsid w:val="0019230F"/>
    <w:rsid w:val="001932E4"/>
    <w:rsid w:val="00195D79"/>
    <w:rsid w:val="001976AA"/>
    <w:rsid w:val="001A1D00"/>
    <w:rsid w:val="001A5AAC"/>
    <w:rsid w:val="001A75A1"/>
    <w:rsid w:val="001C3AA1"/>
    <w:rsid w:val="001C7677"/>
    <w:rsid w:val="001D0141"/>
    <w:rsid w:val="001D12B0"/>
    <w:rsid w:val="001E3102"/>
    <w:rsid w:val="001E4A40"/>
    <w:rsid w:val="001E5113"/>
    <w:rsid w:val="001E5618"/>
    <w:rsid w:val="001F1BB5"/>
    <w:rsid w:val="001F648A"/>
    <w:rsid w:val="001F653F"/>
    <w:rsid w:val="001F7F55"/>
    <w:rsid w:val="00211D76"/>
    <w:rsid w:val="00220C7D"/>
    <w:rsid w:val="002255A1"/>
    <w:rsid w:val="00232033"/>
    <w:rsid w:val="00232336"/>
    <w:rsid w:val="002331C5"/>
    <w:rsid w:val="00236709"/>
    <w:rsid w:val="0023731B"/>
    <w:rsid w:val="0023742C"/>
    <w:rsid w:val="002433D6"/>
    <w:rsid w:val="00251C64"/>
    <w:rsid w:val="00254FF5"/>
    <w:rsid w:val="00260EA6"/>
    <w:rsid w:val="0026615B"/>
    <w:rsid w:val="00266595"/>
    <w:rsid w:val="002667A0"/>
    <w:rsid w:val="002727A4"/>
    <w:rsid w:val="00277351"/>
    <w:rsid w:val="00277AAA"/>
    <w:rsid w:val="00287D90"/>
    <w:rsid w:val="00291B56"/>
    <w:rsid w:val="0029200A"/>
    <w:rsid w:val="00296F3D"/>
    <w:rsid w:val="002A10C3"/>
    <w:rsid w:val="002A3892"/>
    <w:rsid w:val="002A4991"/>
    <w:rsid w:val="002B12B4"/>
    <w:rsid w:val="002B50F2"/>
    <w:rsid w:val="002C3B52"/>
    <w:rsid w:val="002D171B"/>
    <w:rsid w:val="002D33C7"/>
    <w:rsid w:val="002D3AF0"/>
    <w:rsid w:val="002D65C5"/>
    <w:rsid w:val="002D79D7"/>
    <w:rsid w:val="002E199A"/>
    <w:rsid w:val="002E52D4"/>
    <w:rsid w:val="002F0A94"/>
    <w:rsid w:val="002F412E"/>
    <w:rsid w:val="002F7ADA"/>
    <w:rsid w:val="00300DA8"/>
    <w:rsid w:val="0030616E"/>
    <w:rsid w:val="003065F2"/>
    <w:rsid w:val="003108B8"/>
    <w:rsid w:val="003110AA"/>
    <w:rsid w:val="003115EA"/>
    <w:rsid w:val="00312472"/>
    <w:rsid w:val="0031631E"/>
    <w:rsid w:val="00316DCE"/>
    <w:rsid w:val="00317515"/>
    <w:rsid w:val="00324B8A"/>
    <w:rsid w:val="00327933"/>
    <w:rsid w:val="0033334D"/>
    <w:rsid w:val="00333915"/>
    <w:rsid w:val="003454DB"/>
    <w:rsid w:val="00345B75"/>
    <w:rsid w:val="00346E24"/>
    <w:rsid w:val="003532B1"/>
    <w:rsid w:val="003532CB"/>
    <w:rsid w:val="00357E74"/>
    <w:rsid w:val="003703C3"/>
    <w:rsid w:val="0037479F"/>
    <w:rsid w:val="00375085"/>
    <w:rsid w:val="00375E17"/>
    <w:rsid w:val="00376A9A"/>
    <w:rsid w:val="00381601"/>
    <w:rsid w:val="00385261"/>
    <w:rsid w:val="003853C4"/>
    <w:rsid w:val="003863A8"/>
    <w:rsid w:val="0039694F"/>
    <w:rsid w:val="003A2578"/>
    <w:rsid w:val="003A7856"/>
    <w:rsid w:val="003B20A3"/>
    <w:rsid w:val="003B331C"/>
    <w:rsid w:val="003B3A39"/>
    <w:rsid w:val="003B680C"/>
    <w:rsid w:val="003B72A8"/>
    <w:rsid w:val="003C3233"/>
    <w:rsid w:val="003C35D1"/>
    <w:rsid w:val="003C607C"/>
    <w:rsid w:val="003C64FD"/>
    <w:rsid w:val="003C76BE"/>
    <w:rsid w:val="003D073F"/>
    <w:rsid w:val="003D3652"/>
    <w:rsid w:val="003D42F7"/>
    <w:rsid w:val="003E089E"/>
    <w:rsid w:val="003E178F"/>
    <w:rsid w:val="003E5256"/>
    <w:rsid w:val="003E588E"/>
    <w:rsid w:val="003E7465"/>
    <w:rsid w:val="003F3FAF"/>
    <w:rsid w:val="00401D9F"/>
    <w:rsid w:val="0040607F"/>
    <w:rsid w:val="004061AF"/>
    <w:rsid w:val="00412515"/>
    <w:rsid w:val="00414428"/>
    <w:rsid w:val="0042252D"/>
    <w:rsid w:val="00426844"/>
    <w:rsid w:val="0043254A"/>
    <w:rsid w:val="004369E9"/>
    <w:rsid w:val="00450709"/>
    <w:rsid w:val="00451583"/>
    <w:rsid w:val="00452126"/>
    <w:rsid w:val="004558F2"/>
    <w:rsid w:val="004617D6"/>
    <w:rsid w:val="00461FF8"/>
    <w:rsid w:val="00467B3F"/>
    <w:rsid w:val="004713E2"/>
    <w:rsid w:val="00473101"/>
    <w:rsid w:val="0047514C"/>
    <w:rsid w:val="00475AEF"/>
    <w:rsid w:val="0047612B"/>
    <w:rsid w:val="00476B14"/>
    <w:rsid w:val="004834F0"/>
    <w:rsid w:val="00484A89"/>
    <w:rsid w:val="004C1D47"/>
    <w:rsid w:val="004C4958"/>
    <w:rsid w:val="004C5662"/>
    <w:rsid w:val="004D189F"/>
    <w:rsid w:val="004D1F34"/>
    <w:rsid w:val="004D447C"/>
    <w:rsid w:val="004D677C"/>
    <w:rsid w:val="004D7ED4"/>
    <w:rsid w:val="004E5050"/>
    <w:rsid w:val="004E6C9A"/>
    <w:rsid w:val="004F18C5"/>
    <w:rsid w:val="004F2827"/>
    <w:rsid w:val="00501BA4"/>
    <w:rsid w:val="0051086F"/>
    <w:rsid w:val="0051104D"/>
    <w:rsid w:val="0051212B"/>
    <w:rsid w:val="005129B3"/>
    <w:rsid w:val="005170DE"/>
    <w:rsid w:val="005172BB"/>
    <w:rsid w:val="00532BE2"/>
    <w:rsid w:val="00537DF6"/>
    <w:rsid w:val="00545B5A"/>
    <w:rsid w:val="00554A2A"/>
    <w:rsid w:val="00560786"/>
    <w:rsid w:val="00561031"/>
    <w:rsid w:val="00565D17"/>
    <w:rsid w:val="005704F8"/>
    <w:rsid w:val="00572308"/>
    <w:rsid w:val="00572D29"/>
    <w:rsid w:val="00573DAC"/>
    <w:rsid w:val="00574989"/>
    <w:rsid w:val="005847F0"/>
    <w:rsid w:val="00590207"/>
    <w:rsid w:val="005B71DE"/>
    <w:rsid w:val="005C5D02"/>
    <w:rsid w:val="005F4DAD"/>
    <w:rsid w:val="005F7115"/>
    <w:rsid w:val="005F755C"/>
    <w:rsid w:val="005F7EB8"/>
    <w:rsid w:val="0061147E"/>
    <w:rsid w:val="00612AE3"/>
    <w:rsid w:val="00617D0B"/>
    <w:rsid w:val="0062089C"/>
    <w:rsid w:val="00627691"/>
    <w:rsid w:val="00627A31"/>
    <w:rsid w:val="0063152F"/>
    <w:rsid w:val="0063302C"/>
    <w:rsid w:val="00640E77"/>
    <w:rsid w:val="0064101C"/>
    <w:rsid w:val="00642F0D"/>
    <w:rsid w:val="00644BFA"/>
    <w:rsid w:val="006504F2"/>
    <w:rsid w:val="00651A1C"/>
    <w:rsid w:val="0065470F"/>
    <w:rsid w:val="00656598"/>
    <w:rsid w:val="00663974"/>
    <w:rsid w:val="006674AE"/>
    <w:rsid w:val="00671CA8"/>
    <w:rsid w:val="00672203"/>
    <w:rsid w:val="0067391D"/>
    <w:rsid w:val="00674971"/>
    <w:rsid w:val="006749B8"/>
    <w:rsid w:val="00676730"/>
    <w:rsid w:val="00677997"/>
    <w:rsid w:val="00685D74"/>
    <w:rsid w:val="00686AEA"/>
    <w:rsid w:val="006960EF"/>
    <w:rsid w:val="0069728D"/>
    <w:rsid w:val="0069798B"/>
    <w:rsid w:val="006A3492"/>
    <w:rsid w:val="006B3637"/>
    <w:rsid w:val="006B370D"/>
    <w:rsid w:val="006B45EE"/>
    <w:rsid w:val="006B6D9D"/>
    <w:rsid w:val="006B7612"/>
    <w:rsid w:val="006D2B8B"/>
    <w:rsid w:val="006E5E93"/>
    <w:rsid w:val="00701135"/>
    <w:rsid w:val="007013FE"/>
    <w:rsid w:val="00703230"/>
    <w:rsid w:val="0070714B"/>
    <w:rsid w:val="00707DE8"/>
    <w:rsid w:val="00713883"/>
    <w:rsid w:val="00717919"/>
    <w:rsid w:val="007216BB"/>
    <w:rsid w:val="00721C16"/>
    <w:rsid w:val="00723669"/>
    <w:rsid w:val="00723B40"/>
    <w:rsid w:val="007250CB"/>
    <w:rsid w:val="007272FA"/>
    <w:rsid w:val="007276CD"/>
    <w:rsid w:val="00745077"/>
    <w:rsid w:val="007459D8"/>
    <w:rsid w:val="00745C1A"/>
    <w:rsid w:val="00753B6E"/>
    <w:rsid w:val="0076298B"/>
    <w:rsid w:val="00764B53"/>
    <w:rsid w:val="00773270"/>
    <w:rsid w:val="0077746D"/>
    <w:rsid w:val="00781F53"/>
    <w:rsid w:val="007821E9"/>
    <w:rsid w:val="00783C96"/>
    <w:rsid w:val="00783CC6"/>
    <w:rsid w:val="007850E7"/>
    <w:rsid w:val="00792D82"/>
    <w:rsid w:val="007962D3"/>
    <w:rsid w:val="007A1882"/>
    <w:rsid w:val="007A52F9"/>
    <w:rsid w:val="007B079C"/>
    <w:rsid w:val="007B0ED5"/>
    <w:rsid w:val="007B3632"/>
    <w:rsid w:val="007B7414"/>
    <w:rsid w:val="007C1445"/>
    <w:rsid w:val="007C4DE1"/>
    <w:rsid w:val="007C79B5"/>
    <w:rsid w:val="007D4791"/>
    <w:rsid w:val="007D5A2F"/>
    <w:rsid w:val="007E36D9"/>
    <w:rsid w:val="007F00C1"/>
    <w:rsid w:val="007F090B"/>
    <w:rsid w:val="007F15CE"/>
    <w:rsid w:val="007F40BE"/>
    <w:rsid w:val="007F4AD1"/>
    <w:rsid w:val="007F54BB"/>
    <w:rsid w:val="007F68A6"/>
    <w:rsid w:val="007F7841"/>
    <w:rsid w:val="00802FF0"/>
    <w:rsid w:val="0080681C"/>
    <w:rsid w:val="0080763A"/>
    <w:rsid w:val="00815A4E"/>
    <w:rsid w:val="00816C28"/>
    <w:rsid w:val="008234EB"/>
    <w:rsid w:val="0082772B"/>
    <w:rsid w:val="00836D9E"/>
    <w:rsid w:val="0083713D"/>
    <w:rsid w:val="008417DA"/>
    <w:rsid w:val="00847F28"/>
    <w:rsid w:val="00850292"/>
    <w:rsid w:val="00850A44"/>
    <w:rsid w:val="0085384F"/>
    <w:rsid w:val="00856218"/>
    <w:rsid w:val="00857393"/>
    <w:rsid w:val="00857D90"/>
    <w:rsid w:val="008613A8"/>
    <w:rsid w:val="008624D9"/>
    <w:rsid w:val="00863398"/>
    <w:rsid w:val="00863515"/>
    <w:rsid w:val="0086360C"/>
    <w:rsid w:val="008678BA"/>
    <w:rsid w:val="008753D9"/>
    <w:rsid w:val="008823BC"/>
    <w:rsid w:val="00882F7F"/>
    <w:rsid w:val="0088615C"/>
    <w:rsid w:val="00887569"/>
    <w:rsid w:val="008A29FC"/>
    <w:rsid w:val="008A52B5"/>
    <w:rsid w:val="008B1F22"/>
    <w:rsid w:val="008B29E9"/>
    <w:rsid w:val="008B423E"/>
    <w:rsid w:val="008C1113"/>
    <w:rsid w:val="008C1323"/>
    <w:rsid w:val="008C6A67"/>
    <w:rsid w:val="008D12FA"/>
    <w:rsid w:val="008D4CAE"/>
    <w:rsid w:val="008E4602"/>
    <w:rsid w:val="008E5875"/>
    <w:rsid w:val="008F089E"/>
    <w:rsid w:val="008F137D"/>
    <w:rsid w:val="008F3B3E"/>
    <w:rsid w:val="008F7F94"/>
    <w:rsid w:val="009077E4"/>
    <w:rsid w:val="00911112"/>
    <w:rsid w:val="00914697"/>
    <w:rsid w:val="0092011F"/>
    <w:rsid w:val="00925B13"/>
    <w:rsid w:val="00931BD4"/>
    <w:rsid w:val="00933642"/>
    <w:rsid w:val="00946FFC"/>
    <w:rsid w:val="0095187D"/>
    <w:rsid w:val="00953946"/>
    <w:rsid w:val="00961C21"/>
    <w:rsid w:val="00971CE6"/>
    <w:rsid w:val="00981422"/>
    <w:rsid w:val="009815D7"/>
    <w:rsid w:val="009846B4"/>
    <w:rsid w:val="009912FB"/>
    <w:rsid w:val="0099253A"/>
    <w:rsid w:val="009A4B83"/>
    <w:rsid w:val="009B0397"/>
    <w:rsid w:val="009B34FD"/>
    <w:rsid w:val="009B3676"/>
    <w:rsid w:val="009B7EE9"/>
    <w:rsid w:val="009C03B5"/>
    <w:rsid w:val="009D19EA"/>
    <w:rsid w:val="009D57CD"/>
    <w:rsid w:val="009D7F1E"/>
    <w:rsid w:val="009F3008"/>
    <w:rsid w:val="009F4A80"/>
    <w:rsid w:val="009F6EFB"/>
    <w:rsid w:val="00A15FD2"/>
    <w:rsid w:val="00A161E9"/>
    <w:rsid w:val="00A16C0A"/>
    <w:rsid w:val="00A1789D"/>
    <w:rsid w:val="00A17DAE"/>
    <w:rsid w:val="00A22D44"/>
    <w:rsid w:val="00A248AF"/>
    <w:rsid w:val="00A255EA"/>
    <w:rsid w:val="00A258FC"/>
    <w:rsid w:val="00A277A2"/>
    <w:rsid w:val="00A27BE4"/>
    <w:rsid w:val="00A35657"/>
    <w:rsid w:val="00A466D7"/>
    <w:rsid w:val="00A4699B"/>
    <w:rsid w:val="00A470EF"/>
    <w:rsid w:val="00A50499"/>
    <w:rsid w:val="00A5100D"/>
    <w:rsid w:val="00A515CC"/>
    <w:rsid w:val="00A53ABF"/>
    <w:rsid w:val="00A55B40"/>
    <w:rsid w:val="00A57050"/>
    <w:rsid w:val="00A57E30"/>
    <w:rsid w:val="00A73354"/>
    <w:rsid w:val="00A75942"/>
    <w:rsid w:val="00A77353"/>
    <w:rsid w:val="00A77A88"/>
    <w:rsid w:val="00A8056A"/>
    <w:rsid w:val="00A80E22"/>
    <w:rsid w:val="00A82125"/>
    <w:rsid w:val="00A877AA"/>
    <w:rsid w:val="00A87D6F"/>
    <w:rsid w:val="00A92F40"/>
    <w:rsid w:val="00AA6BA7"/>
    <w:rsid w:val="00AA78BD"/>
    <w:rsid w:val="00AB33B1"/>
    <w:rsid w:val="00AC2D21"/>
    <w:rsid w:val="00AC38A4"/>
    <w:rsid w:val="00AC3AE5"/>
    <w:rsid w:val="00AD045A"/>
    <w:rsid w:val="00AD2AEC"/>
    <w:rsid w:val="00AD2C9C"/>
    <w:rsid w:val="00AD44D9"/>
    <w:rsid w:val="00AD6135"/>
    <w:rsid w:val="00AD69CC"/>
    <w:rsid w:val="00AD745B"/>
    <w:rsid w:val="00AE161E"/>
    <w:rsid w:val="00B055F5"/>
    <w:rsid w:val="00B07DF2"/>
    <w:rsid w:val="00B13C52"/>
    <w:rsid w:val="00B14ACB"/>
    <w:rsid w:val="00B16EBE"/>
    <w:rsid w:val="00B17CE6"/>
    <w:rsid w:val="00B24976"/>
    <w:rsid w:val="00B24D61"/>
    <w:rsid w:val="00B263AC"/>
    <w:rsid w:val="00B2688E"/>
    <w:rsid w:val="00B31B44"/>
    <w:rsid w:val="00B32862"/>
    <w:rsid w:val="00B33E21"/>
    <w:rsid w:val="00B4190C"/>
    <w:rsid w:val="00B45D0F"/>
    <w:rsid w:val="00B45FC6"/>
    <w:rsid w:val="00B51D70"/>
    <w:rsid w:val="00B571F8"/>
    <w:rsid w:val="00B81D74"/>
    <w:rsid w:val="00B94AA4"/>
    <w:rsid w:val="00B95514"/>
    <w:rsid w:val="00B97A66"/>
    <w:rsid w:val="00BA1341"/>
    <w:rsid w:val="00BB4B65"/>
    <w:rsid w:val="00BC1349"/>
    <w:rsid w:val="00BE39B9"/>
    <w:rsid w:val="00BE493A"/>
    <w:rsid w:val="00BE4CAF"/>
    <w:rsid w:val="00BF0830"/>
    <w:rsid w:val="00C05E21"/>
    <w:rsid w:val="00C07D13"/>
    <w:rsid w:val="00C1173C"/>
    <w:rsid w:val="00C1688B"/>
    <w:rsid w:val="00C2743C"/>
    <w:rsid w:val="00C50146"/>
    <w:rsid w:val="00C52B08"/>
    <w:rsid w:val="00C56A74"/>
    <w:rsid w:val="00C571C2"/>
    <w:rsid w:val="00C60177"/>
    <w:rsid w:val="00C6172E"/>
    <w:rsid w:val="00C70497"/>
    <w:rsid w:val="00C7111B"/>
    <w:rsid w:val="00C738B8"/>
    <w:rsid w:val="00C833CE"/>
    <w:rsid w:val="00C83D44"/>
    <w:rsid w:val="00C9449B"/>
    <w:rsid w:val="00C9653F"/>
    <w:rsid w:val="00CA7F54"/>
    <w:rsid w:val="00CB2C6B"/>
    <w:rsid w:val="00CD08E4"/>
    <w:rsid w:val="00CD1AB7"/>
    <w:rsid w:val="00CD2625"/>
    <w:rsid w:val="00CE182A"/>
    <w:rsid w:val="00CF7125"/>
    <w:rsid w:val="00D00065"/>
    <w:rsid w:val="00D001A2"/>
    <w:rsid w:val="00D063E8"/>
    <w:rsid w:val="00D06E93"/>
    <w:rsid w:val="00D11DDD"/>
    <w:rsid w:val="00D15B06"/>
    <w:rsid w:val="00D169CE"/>
    <w:rsid w:val="00D324DD"/>
    <w:rsid w:val="00D4091C"/>
    <w:rsid w:val="00D44460"/>
    <w:rsid w:val="00D5587C"/>
    <w:rsid w:val="00D56DF2"/>
    <w:rsid w:val="00D60DCC"/>
    <w:rsid w:val="00D63A2E"/>
    <w:rsid w:val="00D85EA6"/>
    <w:rsid w:val="00D8731F"/>
    <w:rsid w:val="00D90A15"/>
    <w:rsid w:val="00D944B7"/>
    <w:rsid w:val="00D953B0"/>
    <w:rsid w:val="00D96090"/>
    <w:rsid w:val="00DA4551"/>
    <w:rsid w:val="00DA7BE1"/>
    <w:rsid w:val="00DB0341"/>
    <w:rsid w:val="00DB06C2"/>
    <w:rsid w:val="00DB50BE"/>
    <w:rsid w:val="00DB638A"/>
    <w:rsid w:val="00DB7F00"/>
    <w:rsid w:val="00DC1049"/>
    <w:rsid w:val="00DC4DB3"/>
    <w:rsid w:val="00DD0F27"/>
    <w:rsid w:val="00DD3E7E"/>
    <w:rsid w:val="00DD527D"/>
    <w:rsid w:val="00DD5A61"/>
    <w:rsid w:val="00DD625C"/>
    <w:rsid w:val="00DD724B"/>
    <w:rsid w:val="00DE29CA"/>
    <w:rsid w:val="00DE2DD1"/>
    <w:rsid w:val="00DE447D"/>
    <w:rsid w:val="00DE5FE7"/>
    <w:rsid w:val="00DF4321"/>
    <w:rsid w:val="00E02052"/>
    <w:rsid w:val="00E0782D"/>
    <w:rsid w:val="00E11ABA"/>
    <w:rsid w:val="00E163ED"/>
    <w:rsid w:val="00E171DB"/>
    <w:rsid w:val="00E21284"/>
    <w:rsid w:val="00E217C4"/>
    <w:rsid w:val="00E24F0F"/>
    <w:rsid w:val="00E3190C"/>
    <w:rsid w:val="00E33579"/>
    <w:rsid w:val="00E33596"/>
    <w:rsid w:val="00E3691D"/>
    <w:rsid w:val="00E36A54"/>
    <w:rsid w:val="00E37B0F"/>
    <w:rsid w:val="00E418E0"/>
    <w:rsid w:val="00E42D3E"/>
    <w:rsid w:val="00E45B5C"/>
    <w:rsid w:val="00E47BB9"/>
    <w:rsid w:val="00E50A65"/>
    <w:rsid w:val="00E50D03"/>
    <w:rsid w:val="00E56AC2"/>
    <w:rsid w:val="00E60404"/>
    <w:rsid w:val="00E6262A"/>
    <w:rsid w:val="00E64739"/>
    <w:rsid w:val="00E65674"/>
    <w:rsid w:val="00E705F2"/>
    <w:rsid w:val="00E77F57"/>
    <w:rsid w:val="00E9372D"/>
    <w:rsid w:val="00EA17B9"/>
    <w:rsid w:val="00EA6BAE"/>
    <w:rsid w:val="00EC0ADF"/>
    <w:rsid w:val="00EC1996"/>
    <w:rsid w:val="00EC4164"/>
    <w:rsid w:val="00EC5BD8"/>
    <w:rsid w:val="00ED22E0"/>
    <w:rsid w:val="00ED7339"/>
    <w:rsid w:val="00EE3641"/>
    <w:rsid w:val="00EE632B"/>
    <w:rsid w:val="00EE7FDF"/>
    <w:rsid w:val="00EF184D"/>
    <w:rsid w:val="00EF30EF"/>
    <w:rsid w:val="00EF6335"/>
    <w:rsid w:val="00F073A8"/>
    <w:rsid w:val="00F108EC"/>
    <w:rsid w:val="00F1362E"/>
    <w:rsid w:val="00F1650E"/>
    <w:rsid w:val="00F16AD5"/>
    <w:rsid w:val="00F175EE"/>
    <w:rsid w:val="00F24B48"/>
    <w:rsid w:val="00F443FF"/>
    <w:rsid w:val="00F4598B"/>
    <w:rsid w:val="00F51D36"/>
    <w:rsid w:val="00F568E6"/>
    <w:rsid w:val="00F634F8"/>
    <w:rsid w:val="00F70891"/>
    <w:rsid w:val="00F726D2"/>
    <w:rsid w:val="00F727C3"/>
    <w:rsid w:val="00F75D35"/>
    <w:rsid w:val="00F76E00"/>
    <w:rsid w:val="00F77A69"/>
    <w:rsid w:val="00F82396"/>
    <w:rsid w:val="00F86192"/>
    <w:rsid w:val="00F9030A"/>
    <w:rsid w:val="00F94B1D"/>
    <w:rsid w:val="00F96C4D"/>
    <w:rsid w:val="00F96E43"/>
    <w:rsid w:val="00FA3D8C"/>
    <w:rsid w:val="00FA4201"/>
    <w:rsid w:val="00FB28B0"/>
    <w:rsid w:val="00FB3A32"/>
    <w:rsid w:val="00FC0A99"/>
    <w:rsid w:val="00FC1FC3"/>
    <w:rsid w:val="00FD46A9"/>
    <w:rsid w:val="00FD7795"/>
    <w:rsid w:val="00FE1928"/>
    <w:rsid w:val="00FE2AA7"/>
    <w:rsid w:val="00FE7D40"/>
    <w:rsid w:val="00FF3AE9"/>
    <w:rsid w:val="00FF4545"/>
    <w:rsid w:val="00FF4833"/>
    <w:rsid w:val="00FF53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6FDAE1"/>
  <w14:defaultImageDpi w14:val="96"/>
  <w15:docId w15:val="{9BFF6EB2-D3BF-471A-B420-B91910236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5FC6"/>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B45FC6"/>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B45FC6"/>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1F7F55"/>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45FC6"/>
    <w:rPr>
      <w:rFonts w:ascii="Times New Roman" w:eastAsia="Times New Roman" w:hAnsi="Times New Roman"/>
      <w:b/>
      <w:bCs/>
      <w:kern w:val="44"/>
      <w:sz w:val="32"/>
      <w:szCs w:val="44"/>
    </w:rPr>
  </w:style>
  <w:style w:type="character" w:customStyle="1" w:styleId="20">
    <w:name w:val="标题 2 字符"/>
    <w:basedOn w:val="a0"/>
    <w:link w:val="2"/>
    <w:uiPriority w:val="9"/>
    <w:rsid w:val="00B45FC6"/>
    <w:rPr>
      <w:rFonts w:ascii="Times New Roman" w:eastAsia="Times New Roman" w:hAnsi="Times New Roman" w:cstheme="majorBidi"/>
      <w:bCs/>
      <w:i/>
      <w:sz w:val="28"/>
      <w:szCs w:val="32"/>
    </w:rPr>
  </w:style>
  <w:style w:type="paragraph" w:styleId="a3">
    <w:name w:val="header"/>
    <w:basedOn w:val="a"/>
    <w:link w:val="a4"/>
    <w:uiPriority w:val="99"/>
    <w:unhideWhenUsed/>
    <w:rsid w:val="00B45FC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45FC6"/>
    <w:rPr>
      <w:rFonts w:ascii="Times New Roman" w:eastAsia="宋体" w:hAnsi="Times New Roman"/>
      <w:sz w:val="18"/>
      <w:szCs w:val="18"/>
    </w:rPr>
  </w:style>
  <w:style w:type="paragraph" w:styleId="a5">
    <w:name w:val="footer"/>
    <w:basedOn w:val="a"/>
    <w:link w:val="a6"/>
    <w:uiPriority w:val="99"/>
    <w:unhideWhenUsed/>
    <w:rsid w:val="00B45FC6"/>
    <w:pPr>
      <w:tabs>
        <w:tab w:val="center" w:pos="4153"/>
        <w:tab w:val="right" w:pos="8306"/>
      </w:tabs>
      <w:snapToGrid w:val="0"/>
      <w:jc w:val="left"/>
    </w:pPr>
    <w:rPr>
      <w:sz w:val="18"/>
      <w:szCs w:val="18"/>
    </w:rPr>
  </w:style>
  <w:style w:type="character" w:customStyle="1" w:styleId="a6">
    <w:name w:val="页脚 字符"/>
    <w:basedOn w:val="a0"/>
    <w:link w:val="a5"/>
    <w:uiPriority w:val="99"/>
    <w:rsid w:val="00B45FC6"/>
    <w:rPr>
      <w:rFonts w:ascii="Times New Roman" w:eastAsia="宋体" w:hAnsi="Times New Roman"/>
      <w:sz w:val="18"/>
      <w:szCs w:val="18"/>
    </w:rPr>
  </w:style>
  <w:style w:type="character" w:styleId="a7">
    <w:name w:val="annotation reference"/>
    <w:basedOn w:val="a0"/>
    <w:uiPriority w:val="99"/>
    <w:semiHidden/>
    <w:unhideWhenUsed/>
    <w:rsid w:val="00B45FC6"/>
    <w:rPr>
      <w:sz w:val="21"/>
      <w:szCs w:val="21"/>
    </w:rPr>
  </w:style>
  <w:style w:type="paragraph" w:styleId="a8">
    <w:name w:val="annotation text"/>
    <w:basedOn w:val="a"/>
    <w:link w:val="a9"/>
    <w:uiPriority w:val="99"/>
    <w:semiHidden/>
    <w:unhideWhenUsed/>
    <w:rsid w:val="00B45FC6"/>
    <w:pPr>
      <w:jc w:val="left"/>
    </w:pPr>
  </w:style>
  <w:style w:type="character" w:customStyle="1" w:styleId="a9">
    <w:name w:val="批注文字 字符"/>
    <w:basedOn w:val="a0"/>
    <w:link w:val="a8"/>
    <w:uiPriority w:val="99"/>
    <w:semiHidden/>
    <w:rsid w:val="00B45FC6"/>
    <w:rPr>
      <w:rFonts w:ascii="Times New Roman" w:eastAsia="宋体" w:hAnsi="Times New Roman"/>
      <w:sz w:val="24"/>
    </w:rPr>
  </w:style>
  <w:style w:type="paragraph" w:styleId="aa">
    <w:name w:val="caption"/>
    <w:basedOn w:val="a"/>
    <w:next w:val="a"/>
    <w:uiPriority w:val="35"/>
    <w:unhideWhenUsed/>
    <w:qFormat/>
    <w:rsid w:val="00B45FC6"/>
    <w:rPr>
      <w:rFonts w:asciiTheme="majorHAnsi" w:eastAsia="黑体" w:hAnsiTheme="majorHAnsi" w:cstheme="majorBidi"/>
      <w:sz w:val="20"/>
      <w:szCs w:val="20"/>
    </w:rPr>
  </w:style>
  <w:style w:type="character" w:styleId="ab">
    <w:name w:val="Placeholder Text"/>
    <w:basedOn w:val="a0"/>
    <w:uiPriority w:val="99"/>
    <w:semiHidden/>
    <w:rsid w:val="0004316F"/>
    <w:rPr>
      <w:color w:val="808080"/>
    </w:rPr>
  </w:style>
  <w:style w:type="paragraph" w:styleId="ac">
    <w:name w:val="List Paragraph"/>
    <w:basedOn w:val="a"/>
    <w:uiPriority w:val="34"/>
    <w:qFormat/>
    <w:rsid w:val="00375085"/>
    <w:pPr>
      <w:jc w:val="left"/>
    </w:pPr>
    <w:rPr>
      <w:rFonts w:ascii="Calibri" w:hAnsi="Calibri" w:cs="Times New Roman"/>
      <w:kern w:val="0"/>
      <w:sz w:val="22"/>
      <w:lang w:eastAsia="en-US"/>
    </w:rPr>
  </w:style>
  <w:style w:type="table" w:styleId="ad">
    <w:name w:val="Table Grid"/>
    <w:basedOn w:val="a1"/>
    <w:uiPriority w:val="39"/>
    <w:rsid w:val="00375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47612B"/>
    <w:rPr>
      <w:b/>
      <w:bCs/>
    </w:rPr>
  </w:style>
  <w:style w:type="character" w:customStyle="1" w:styleId="af">
    <w:name w:val="批注主题 字符"/>
    <w:basedOn w:val="a9"/>
    <w:link w:val="ae"/>
    <w:uiPriority w:val="99"/>
    <w:semiHidden/>
    <w:rsid w:val="0047612B"/>
    <w:rPr>
      <w:rFonts w:ascii="Times New Roman" w:eastAsia="宋体" w:hAnsi="Times New Roman"/>
      <w:b/>
      <w:bCs/>
      <w:sz w:val="24"/>
    </w:rPr>
  </w:style>
  <w:style w:type="paragraph" w:styleId="af0">
    <w:name w:val="Revision"/>
    <w:hidden/>
    <w:uiPriority w:val="99"/>
    <w:semiHidden/>
    <w:rsid w:val="00C60177"/>
    <w:rPr>
      <w:rFonts w:ascii="Times New Roman" w:eastAsia="宋体" w:hAnsi="Times New Roman"/>
      <w:sz w:val="24"/>
    </w:rPr>
  </w:style>
  <w:style w:type="character" w:customStyle="1" w:styleId="30">
    <w:name w:val="标题 3 字符"/>
    <w:basedOn w:val="a0"/>
    <w:link w:val="3"/>
    <w:uiPriority w:val="9"/>
    <w:rsid w:val="001F7F55"/>
    <w:rPr>
      <w:rFonts w:ascii="Times New Roman" w:eastAsia="Times New Roman" w:hAnsi="Times New Roman"/>
      <w:b/>
      <w:bCs/>
      <w:sz w:val="24"/>
      <w:szCs w:val="32"/>
    </w:rPr>
  </w:style>
  <w:style w:type="table" w:styleId="5">
    <w:name w:val="Plain Table 5"/>
    <w:basedOn w:val="a1"/>
    <w:uiPriority w:val="45"/>
    <w:rsid w:val="00291B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FA4201"/>
    <w:pPr>
      <w:snapToGrid w:val="0"/>
      <w:jc w:val="left"/>
    </w:pPr>
    <w:rPr>
      <w:sz w:val="18"/>
      <w:szCs w:val="18"/>
    </w:rPr>
  </w:style>
  <w:style w:type="character" w:customStyle="1" w:styleId="af2">
    <w:name w:val="脚注文本 字符"/>
    <w:basedOn w:val="a0"/>
    <w:link w:val="af1"/>
    <w:uiPriority w:val="99"/>
    <w:semiHidden/>
    <w:rsid w:val="00FA4201"/>
    <w:rPr>
      <w:rFonts w:ascii="Times New Roman" w:eastAsia="宋体" w:hAnsi="Times New Roman"/>
      <w:sz w:val="18"/>
      <w:szCs w:val="18"/>
    </w:rPr>
  </w:style>
  <w:style w:type="character" w:styleId="af3">
    <w:name w:val="footnote reference"/>
    <w:basedOn w:val="a0"/>
    <w:uiPriority w:val="99"/>
    <w:semiHidden/>
    <w:unhideWhenUsed/>
    <w:rsid w:val="00FA4201"/>
    <w:rPr>
      <w:vertAlign w:val="superscript"/>
    </w:rPr>
  </w:style>
  <w:style w:type="character" w:styleId="af4">
    <w:name w:val="page number"/>
    <w:basedOn w:val="a0"/>
    <w:uiPriority w:val="99"/>
    <w:semiHidden/>
    <w:unhideWhenUsed/>
    <w:rsid w:val="007F090B"/>
  </w:style>
  <w:style w:type="character" w:styleId="af5">
    <w:name w:val="line number"/>
    <w:basedOn w:val="a0"/>
    <w:uiPriority w:val="99"/>
    <w:semiHidden/>
    <w:unhideWhenUsed/>
    <w:rsid w:val="007F090B"/>
  </w:style>
  <w:style w:type="paragraph" w:styleId="af6">
    <w:name w:val="endnote text"/>
    <w:basedOn w:val="a"/>
    <w:link w:val="af7"/>
    <w:uiPriority w:val="99"/>
    <w:semiHidden/>
    <w:unhideWhenUsed/>
    <w:rsid w:val="003D073F"/>
    <w:pPr>
      <w:snapToGrid w:val="0"/>
      <w:jc w:val="left"/>
    </w:pPr>
  </w:style>
  <w:style w:type="character" w:customStyle="1" w:styleId="af7">
    <w:name w:val="尾注文本 字符"/>
    <w:basedOn w:val="a0"/>
    <w:link w:val="af6"/>
    <w:uiPriority w:val="99"/>
    <w:semiHidden/>
    <w:rsid w:val="003D073F"/>
    <w:rPr>
      <w:rFonts w:ascii="Times New Roman" w:eastAsia="宋体" w:hAnsi="Times New Roman"/>
      <w:sz w:val="24"/>
    </w:rPr>
  </w:style>
  <w:style w:type="character" w:styleId="af8">
    <w:name w:val="endnote reference"/>
    <w:basedOn w:val="a0"/>
    <w:uiPriority w:val="99"/>
    <w:semiHidden/>
    <w:unhideWhenUsed/>
    <w:rsid w:val="003D073F"/>
    <w:rPr>
      <w:vertAlign w:val="superscript"/>
    </w:rPr>
  </w:style>
  <w:style w:type="character" w:customStyle="1" w:styleId="token">
    <w:name w:val="token"/>
    <w:basedOn w:val="a0"/>
    <w:rsid w:val="002D33C7"/>
  </w:style>
  <w:style w:type="character" w:styleId="af9">
    <w:name w:val="Hyperlink"/>
    <w:basedOn w:val="a0"/>
    <w:uiPriority w:val="99"/>
    <w:unhideWhenUsed/>
    <w:rsid w:val="00BB4B65"/>
    <w:rPr>
      <w:color w:val="0563C1" w:themeColor="hyperlink"/>
      <w:u w:val="single"/>
    </w:rPr>
  </w:style>
  <w:style w:type="character" w:styleId="afa">
    <w:name w:val="Unresolved Mention"/>
    <w:basedOn w:val="a0"/>
    <w:uiPriority w:val="99"/>
    <w:semiHidden/>
    <w:unhideWhenUsed/>
    <w:rsid w:val="00BB4B65"/>
    <w:rPr>
      <w:color w:val="605E5C"/>
      <w:shd w:val="clear" w:color="auto" w:fill="E1DFDD"/>
    </w:rPr>
  </w:style>
  <w:style w:type="character" w:customStyle="1" w:styleId="apple-converted-space">
    <w:name w:val="apple-converted-space"/>
    <w:basedOn w:val="a0"/>
    <w:rsid w:val="00A57E30"/>
  </w:style>
  <w:style w:type="character" w:styleId="afb">
    <w:name w:val="FollowedHyperlink"/>
    <w:basedOn w:val="a0"/>
    <w:uiPriority w:val="99"/>
    <w:semiHidden/>
    <w:unhideWhenUsed/>
    <w:rsid w:val="00A57E30"/>
    <w:rPr>
      <w:color w:val="954F72" w:themeColor="followedHyperlink"/>
      <w:u w:val="single"/>
    </w:rPr>
  </w:style>
  <w:style w:type="paragraph" w:customStyle="1" w:styleId="11">
    <w:name w:val="书目1"/>
    <w:basedOn w:val="a"/>
    <w:link w:val="Bibliography"/>
    <w:rsid w:val="00745C1A"/>
    <w:pPr>
      <w:spacing w:line="240" w:lineRule="auto"/>
      <w:ind w:left="720" w:right="1832" w:firstLineChars="0" w:hanging="720"/>
      <w:outlineLvl w:val="0"/>
    </w:pPr>
    <w:rPr>
      <w:rFonts w:eastAsia="黑体" w:cs="Times New Roman"/>
      <w:b/>
      <w:bCs/>
      <w:kern w:val="0"/>
      <w:sz w:val="28"/>
      <w:szCs w:val="28"/>
    </w:rPr>
  </w:style>
  <w:style w:type="character" w:customStyle="1" w:styleId="Bibliography">
    <w:name w:val="Bibliography 字符"/>
    <w:basedOn w:val="a0"/>
    <w:link w:val="11"/>
    <w:rsid w:val="00745C1A"/>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63004">
      <w:bodyDiv w:val="1"/>
      <w:marLeft w:val="0"/>
      <w:marRight w:val="0"/>
      <w:marTop w:val="0"/>
      <w:marBottom w:val="0"/>
      <w:divBdr>
        <w:top w:val="none" w:sz="0" w:space="0" w:color="auto"/>
        <w:left w:val="none" w:sz="0" w:space="0" w:color="auto"/>
        <w:bottom w:val="none" w:sz="0" w:space="0" w:color="auto"/>
        <w:right w:val="none" w:sz="0" w:space="0" w:color="auto"/>
      </w:divBdr>
    </w:div>
    <w:div w:id="32267339">
      <w:bodyDiv w:val="1"/>
      <w:marLeft w:val="0"/>
      <w:marRight w:val="0"/>
      <w:marTop w:val="0"/>
      <w:marBottom w:val="0"/>
      <w:divBdr>
        <w:top w:val="none" w:sz="0" w:space="0" w:color="auto"/>
        <w:left w:val="none" w:sz="0" w:space="0" w:color="auto"/>
        <w:bottom w:val="none" w:sz="0" w:space="0" w:color="auto"/>
        <w:right w:val="none" w:sz="0" w:space="0" w:color="auto"/>
      </w:divBdr>
    </w:div>
    <w:div w:id="85662534">
      <w:bodyDiv w:val="1"/>
      <w:marLeft w:val="0"/>
      <w:marRight w:val="0"/>
      <w:marTop w:val="0"/>
      <w:marBottom w:val="0"/>
      <w:divBdr>
        <w:top w:val="none" w:sz="0" w:space="0" w:color="auto"/>
        <w:left w:val="none" w:sz="0" w:space="0" w:color="auto"/>
        <w:bottom w:val="none" w:sz="0" w:space="0" w:color="auto"/>
        <w:right w:val="none" w:sz="0" w:space="0" w:color="auto"/>
      </w:divBdr>
    </w:div>
    <w:div w:id="87580725">
      <w:bodyDiv w:val="1"/>
      <w:marLeft w:val="0"/>
      <w:marRight w:val="0"/>
      <w:marTop w:val="0"/>
      <w:marBottom w:val="0"/>
      <w:divBdr>
        <w:top w:val="none" w:sz="0" w:space="0" w:color="auto"/>
        <w:left w:val="none" w:sz="0" w:space="0" w:color="auto"/>
        <w:bottom w:val="none" w:sz="0" w:space="0" w:color="auto"/>
        <w:right w:val="none" w:sz="0" w:space="0" w:color="auto"/>
      </w:divBdr>
    </w:div>
    <w:div w:id="105732610">
      <w:bodyDiv w:val="1"/>
      <w:marLeft w:val="0"/>
      <w:marRight w:val="0"/>
      <w:marTop w:val="0"/>
      <w:marBottom w:val="0"/>
      <w:divBdr>
        <w:top w:val="none" w:sz="0" w:space="0" w:color="auto"/>
        <w:left w:val="none" w:sz="0" w:space="0" w:color="auto"/>
        <w:bottom w:val="none" w:sz="0" w:space="0" w:color="auto"/>
        <w:right w:val="none" w:sz="0" w:space="0" w:color="auto"/>
      </w:divBdr>
    </w:div>
    <w:div w:id="196697145">
      <w:bodyDiv w:val="1"/>
      <w:marLeft w:val="0"/>
      <w:marRight w:val="0"/>
      <w:marTop w:val="0"/>
      <w:marBottom w:val="0"/>
      <w:divBdr>
        <w:top w:val="none" w:sz="0" w:space="0" w:color="auto"/>
        <w:left w:val="none" w:sz="0" w:space="0" w:color="auto"/>
        <w:bottom w:val="none" w:sz="0" w:space="0" w:color="auto"/>
        <w:right w:val="none" w:sz="0" w:space="0" w:color="auto"/>
      </w:divBdr>
    </w:div>
    <w:div w:id="225999259">
      <w:bodyDiv w:val="1"/>
      <w:marLeft w:val="0"/>
      <w:marRight w:val="0"/>
      <w:marTop w:val="0"/>
      <w:marBottom w:val="0"/>
      <w:divBdr>
        <w:top w:val="none" w:sz="0" w:space="0" w:color="auto"/>
        <w:left w:val="none" w:sz="0" w:space="0" w:color="auto"/>
        <w:bottom w:val="none" w:sz="0" w:space="0" w:color="auto"/>
        <w:right w:val="none" w:sz="0" w:space="0" w:color="auto"/>
      </w:divBdr>
    </w:div>
    <w:div w:id="317537184">
      <w:bodyDiv w:val="1"/>
      <w:marLeft w:val="0"/>
      <w:marRight w:val="0"/>
      <w:marTop w:val="0"/>
      <w:marBottom w:val="0"/>
      <w:divBdr>
        <w:top w:val="none" w:sz="0" w:space="0" w:color="auto"/>
        <w:left w:val="none" w:sz="0" w:space="0" w:color="auto"/>
        <w:bottom w:val="none" w:sz="0" w:space="0" w:color="auto"/>
        <w:right w:val="none" w:sz="0" w:space="0" w:color="auto"/>
      </w:divBdr>
    </w:div>
    <w:div w:id="319699087">
      <w:bodyDiv w:val="1"/>
      <w:marLeft w:val="0"/>
      <w:marRight w:val="0"/>
      <w:marTop w:val="0"/>
      <w:marBottom w:val="0"/>
      <w:divBdr>
        <w:top w:val="none" w:sz="0" w:space="0" w:color="auto"/>
        <w:left w:val="none" w:sz="0" w:space="0" w:color="auto"/>
        <w:bottom w:val="none" w:sz="0" w:space="0" w:color="auto"/>
        <w:right w:val="none" w:sz="0" w:space="0" w:color="auto"/>
      </w:divBdr>
    </w:div>
    <w:div w:id="323316603">
      <w:bodyDiv w:val="1"/>
      <w:marLeft w:val="0"/>
      <w:marRight w:val="0"/>
      <w:marTop w:val="0"/>
      <w:marBottom w:val="0"/>
      <w:divBdr>
        <w:top w:val="none" w:sz="0" w:space="0" w:color="auto"/>
        <w:left w:val="none" w:sz="0" w:space="0" w:color="auto"/>
        <w:bottom w:val="none" w:sz="0" w:space="0" w:color="auto"/>
        <w:right w:val="none" w:sz="0" w:space="0" w:color="auto"/>
      </w:divBdr>
    </w:div>
    <w:div w:id="339163638">
      <w:bodyDiv w:val="1"/>
      <w:marLeft w:val="0"/>
      <w:marRight w:val="0"/>
      <w:marTop w:val="0"/>
      <w:marBottom w:val="0"/>
      <w:divBdr>
        <w:top w:val="none" w:sz="0" w:space="0" w:color="auto"/>
        <w:left w:val="none" w:sz="0" w:space="0" w:color="auto"/>
        <w:bottom w:val="none" w:sz="0" w:space="0" w:color="auto"/>
        <w:right w:val="none" w:sz="0" w:space="0" w:color="auto"/>
      </w:divBdr>
    </w:div>
    <w:div w:id="358240218">
      <w:bodyDiv w:val="1"/>
      <w:marLeft w:val="0"/>
      <w:marRight w:val="0"/>
      <w:marTop w:val="0"/>
      <w:marBottom w:val="0"/>
      <w:divBdr>
        <w:top w:val="none" w:sz="0" w:space="0" w:color="auto"/>
        <w:left w:val="none" w:sz="0" w:space="0" w:color="auto"/>
        <w:bottom w:val="none" w:sz="0" w:space="0" w:color="auto"/>
        <w:right w:val="none" w:sz="0" w:space="0" w:color="auto"/>
      </w:divBdr>
    </w:div>
    <w:div w:id="390154128">
      <w:bodyDiv w:val="1"/>
      <w:marLeft w:val="0"/>
      <w:marRight w:val="0"/>
      <w:marTop w:val="0"/>
      <w:marBottom w:val="0"/>
      <w:divBdr>
        <w:top w:val="none" w:sz="0" w:space="0" w:color="auto"/>
        <w:left w:val="none" w:sz="0" w:space="0" w:color="auto"/>
        <w:bottom w:val="none" w:sz="0" w:space="0" w:color="auto"/>
        <w:right w:val="none" w:sz="0" w:space="0" w:color="auto"/>
      </w:divBdr>
    </w:div>
    <w:div w:id="426315087">
      <w:bodyDiv w:val="1"/>
      <w:marLeft w:val="0"/>
      <w:marRight w:val="0"/>
      <w:marTop w:val="0"/>
      <w:marBottom w:val="0"/>
      <w:divBdr>
        <w:top w:val="none" w:sz="0" w:space="0" w:color="auto"/>
        <w:left w:val="none" w:sz="0" w:space="0" w:color="auto"/>
        <w:bottom w:val="none" w:sz="0" w:space="0" w:color="auto"/>
        <w:right w:val="none" w:sz="0" w:space="0" w:color="auto"/>
      </w:divBdr>
    </w:div>
    <w:div w:id="452401877">
      <w:bodyDiv w:val="1"/>
      <w:marLeft w:val="0"/>
      <w:marRight w:val="0"/>
      <w:marTop w:val="0"/>
      <w:marBottom w:val="0"/>
      <w:divBdr>
        <w:top w:val="none" w:sz="0" w:space="0" w:color="auto"/>
        <w:left w:val="none" w:sz="0" w:space="0" w:color="auto"/>
        <w:bottom w:val="none" w:sz="0" w:space="0" w:color="auto"/>
        <w:right w:val="none" w:sz="0" w:space="0" w:color="auto"/>
      </w:divBdr>
    </w:div>
    <w:div w:id="480465188">
      <w:bodyDiv w:val="1"/>
      <w:marLeft w:val="0"/>
      <w:marRight w:val="0"/>
      <w:marTop w:val="0"/>
      <w:marBottom w:val="0"/>
      <w:divBdr>
        <w:top w:val="none" w:sz="0" w:space="0" w:color="auto"/>
        <w:left w:val="none" w:sz="0" w:space="0" w:color="auto"/>
        <w:bottom w:val="none" w:sz="0" w:space="0" w:color="auto"/>
        <w:right w:val="none" w:sz="0" w:space="0" w:color="auto"/>
      </w:divBdr>
    </w:div>
    <w:div w:id="517693308">
      <w:bodyDiv w:val="1"/>
      <w:marLeft w:val="0"/>
      <w:marRight w:val="0"/>
      <w:marTop w:val="0"/>
      <w:marBottom w:val="0"/>
      <w:divBdr>
        <w:top w:val="none" w:sz="0" w:space="0" w:color="auto"/>
        <w:left w:val="none" w:sz="0" w:space="0" w:color="auto"/>
        <w:bottom w:val="none" w:sz="0" w:space="0" w:color="auto"/>
        <w:right w:val="none" w:sz="0" w:space="0" w:color="auto"/>
      </w:divBdr>
    </w:div>
    <w:div w:id="534661620">
      <w:bodyDiv w:val="1"/>
      <w:marLeft w:val="0"/>
      <w:marRight w:val="0"/>
      <w:marTop w:val="0"/>
      <w:marBottom w:val="0"/>
      <w:divBdr>
        <w:top w:val="none" w:sz="0" w:space="0" w:color="auto"/>
        <w:left w:val="none" w:sz="0" w:space="0" w:color="auto"/>
        <w:bottom w:val="none" w:sz="0" w:space="0" w:color="auto"/>
        <w:right w:val="none" w:sz="0" w:space="0" w:color="auto"/>
      </w:divBdr>
    </w:div>
    <w:div w:id="595095054">
      <w:bodyDiv w:val="1"/>
      <w:marLeft w:val="0"/>
      <w:marRight w:val="0"/>
      <w:marTop w:val="0"/>
      <w:marBottom w:val="0"/>
      <w:divBdr>
        <w:top w:val="none" w:sz="0" w:space="0" w:color="auto"/>
        <w:left w:val="none" w:sz="0" w:space="0" w:color="auto"/>
        <w:bottom w:val="none" w:sz="0" w:space="0" w:color="auto"/>
        <w:right w:val="none" w:sz="0" w:space="0" w:color="auto"/>
      </w:divBdr>
    </w:div>
    <w:div w:id="619411435">
      <w:bodyDiv w:val="1"/>
      <w:marLeft w:val="0"/>
      <w:marRight w:val="0"/>
      <w:marTop w:val="0"/>
      <w:marBottom w:val="0"/>
      <w:divBdr>
        <w:top w:val="none" w:sz="0" w:space="0" w:color="auto"/>
        <w:left w:val="none" w:sz="0" w:space="0" w:color="auto"/>
        <w:bottom w:val="none" w:sz="0" w:space="0" w:color="auto"/>
        <w:right w:val="none" w:sz="0" w:space="0" w:color="auto"/>
      </w:divBdr>
    </w:div>
    <w:div w:id="741831317">
      <w:bodyDiv w:val="1"/>
      <w:marLeft w:val="0"/>
      <w:marRight w:val="0"/>
      <w:marTop w:val="0"/>
      <w:marBottom w:val="0"/>
      <w:divBdr>
        <w:top w:val="none" w:sz="0" w:space="0" w:color="auto"/>
        <w:left w:val="none" w:sz="0" w:space="0" w:color="auto"/>
        <w:bottom w:val="none" w:sz="0" w:space="0" w:color="auto"/>
        <w:right w:val="none" w:sz="0" w:space="0" w:color="auto"/>
      </w:divBdr>
    </w:div>
    <w:div w:id="747308407">
      <w:bodyDiv w:val="1"/>
      <w:marLeft w:val="0"/>
      <w:marRight w:val="0"/>
      <w:marTop w:val="0"/>
      <w:marBottom w:val="0"/>
      <w:divBdr>
        <w:top w:val="none" w:sz="0" w:space="0" w:color="auto"/>
        <w:left w:val="none" w:sz="0" w:space="0" w:color="auto"/>
        <w:bottom w:val="none" w:sz="0" w:space="0" w:color="auto"/>
        <w:right w:val="none" w:sz="0" w:space="0" w:color="auto"/>
      </w:divBdr>
    </w:div>
    <w:div w:id="793060286">
      <w:bodyDiv w:val="1"/>
      <w:marLeft w:val="0"/>
      <w:marRight w:val="0"/>
      <w:marTop w:val="0"/>
      <w:marBottom w:val="0"/>
      <w:divBdr>
        <w:top w:val="none" w:sz="0" w:space="0" w:color="auto"/>
        <w:left w:val="none" w:sz="0" w:space="0" w:color="auto"/>
        <w:bottom w:val="none" w:sz="0" w:space="0" w:color="auto"/>
        <w:right w:val="none" w:sz="0" w:space="0" w:color="auto"/>
      </w:divBdr>
    </w:div>
    <w:div w:id="836266901">
      <w:bodyDiv w:val="1"/>
      <w:marLeft w:val="0"/>
      <w:marRight w:val="0"/>
      <w:marTop w:val="0"/>
      <w:marBottom w:val="0"/>
      <w:divBdr>
        <w:top w:val="none" w:sz="0" w:space="0" w:color="auto"/>
        <w:left w:val="none" w:sz="0" w:space="0" w:color="auto"/>
        <w:bottom w:val="none" w:sz="0" w:space="0" w:color="auto"/>
        <w:right w:val="none" w:sz="0" w:space="0" w:color="auto"/>
      </w:divBdr>
    </w:div>
    <w:div w:id="877856431">
      <w:bodyDiv w:val="1"/>
      <w:marLeft w:val="0"/>
      <w:marRight w:val="0"/>
      <w:marTop w:val="0"/>
      <w:marBottom w:val="0"/>
      <w:divBdr>
        <w:top w:val="none" w:sz="0" w:space="0" w:color="auto"/>
        <w:left w:val="none" w:sz="0" w:space="0" w:color="auto"/>
        <w:bottom w:val="none" w:sz="0" w:space="0" w:color="auto"/>
        <w:right w:val="none" w:sz="0" w:space="0" w:color="auto"/>
      </w:divBdr>
    </w:div>
    <w:div w:id="888885738">
      <w:bodyDiv w:val="1"/>
      <w:marLeft w:val="0"/>
      <w:marRight w:val="0"/>
      <w:marTop w:val="0"/>
      <w:marBottom w:val="0"/>
      <w:divBdr>
        <w:top w:val="none" w:sz="0" w:space="0" w:color="auto"/>
        <w:left w:val="none" w:sz="0" w:space="0" w:color="auto"/>
        <w:bottom w:val="none" w:sz="0" w:space="0" w:color="auto"/>
        <w:right w:val="none" w:sz="0" w:space="0" w:color="auto"/>
      </w:divBdr>
    </w:div>
    <w:div w:id="941958579">
      <w:bodyDiv w:val="1"/>
      <w:marLeft w:val="0"/>
      <w:marRight w:val="0"/>
      <w:marTop w:val="0"/>
      <w:marBottom w:val="0"/>
      <w:divBdr>
        <w:top w:val="none" w:sz="0" w:space="0" w:color="auto"/>
        <w:left w:val="none" w:sz="0" w:space="0" w:color="auto"/>
        <w:bottom w:val="none" w:sz="0" w:space="0" w:color="auto"/>
        <w:right w:val="none" w:sz="0" w:space="0" w:color="auto"/>
      </w:divBdr>
    </w:div>
    <w:div w:id="950359182">
      <w:bodyDiv w:val="1"/>
      <w:marLeft w:val="0"/>
      <w:marRight w:val="0"/>
      <w:marTop w:val="0"/>
      <w:marBottom w:val="0"/>
      <w:divBdr>
        <w:top w:val="none" w:sz="0" w:space="0" w:color="auto"/>
        <w:left w:val="none" w:sz="0" w:space="0" w:color="auto"/>
        <w:bottom w:val="none" w:sz="0" w:space="0" w:color="auto"/>
        <w:right w:val="none" w:sz="0" w:space="0" w:color="auto"/>
      </w:divBdr>
    </w:div>
    <w:div w:id="1180851725">
      <w:bodyDiv w:val="1"/>
      <w:marLeft w:val="0"/>
      <w:marRight w:val="0"/>
      <w:marTop w:val="0"/>
      <w:marBottom w:val="0"/>
      <w:divBdr>
        <w:top w:val="none" w:sz="0" w:space="0" w:color="auto"/>
        <w:left w:val="none" w:sz="0" w:space="0" w:color="auto"/>
        <w:bottom w:val="none" w:sz="0" w:space="0" w:color="auto"/>
        <w:right w:val="none" w:sz="0" w:space="0" w:color="auto"/>
      </w:divBdr>
    </w:div>
    <w:div w:id="1313950658">
      <w:bodyDiv w:val="1"/>
      <w:marLeft w:val="0"/>
      <w:marRight w:val="0"/>
      <w:marTop w:val="0"/>
      <w:marBottom w:val="0"/>
      <w:divBdr>
        <w:top w:val="none" w:sz="0" w:space="0" w:color="auto"/>
        <w:left w:val="none" w:sz="0" w:space="0" w:color="auto"/>
        <w:bottom w:val="none" w:sz="0" w:space="0" w:color="auto"/>
        <w:right w:val="none" w:sz="0" w:space="0" w:color="auto"/>
      </w:divBdr>
    </w:div>
    <w:div w:id="1341396112">
      <w:bodyDiv w:val="1"/>
      <w:marLeft w:val="0"/>
      <w:marRight w:val="0"/>
      <w:marTop w:val="0"/>
      <w:marBottom w:val="0"/>
      <w:divBdr>
        <w:top w:val="none" w:sz="0" w:space="0" w:color="auto"/>
        <w:left w:val="none" w:sz="0" w:space="0" w:color="auto"/>
        <w:bottom w:val="none" w:sz="0" w:space="0" w:color="auto"/>
        <w:right w:val="none" w:sz="0" w:space="0" w:color="auto"/>
      </w:divBdr>
    </w:div>
    <w:div w:id="1373773054">
      <w:bodyDiv w:val="1"/>
      <w:marLeft w:val="0"/>
      <w:marRight w:val="0"/>
      <w:marTop w:val="0"/>
      <w:marBottom w:val="0"/>
      <w:divBdr>
        <w:top w:val="none" w:sz="0" w:space="0" w:color="auto"/>
        <w:left w:val="none" w:sz="0" w:space="0" w:color="auto"/>
        <w:bottom w:val="none" w:sz="0" w:space="0" w:color="auto"/>
        <w:right w:val="none" w:sz="0" w:space="0" w:color="auto"/>
      </w:divBdr>
    </w:div>
    <w:div w:id="1448546882">
      <w:bodyDiv w:val="1"/>
      <w:marLeft w:val="0"/>
      <w:marRight w:val="0"/>
      <w:marTop w:val="0"/>
      <w:marBottom w:val="0"/>
      <w:divBdr>
        <w:top w:val="none" w:sz="0" w:space="0" w:color="auto"/>
        <w:left w:val="none" w:sz="0" w:space="0" w:color="auto"/>
        <w:bottom w:val="none" w:sz="0" w:space="0" w:color="auto"/>
        <w:right w:val="none" w:sz="0" w:space="0" w:color="auto"/>
      </w:divBdr>
    </w:div>
    <w:div w:id="1594195696">
      <w:bodyDiv w:val="1"/>
      <w:marLeft w:val="0"/>
      <w:marRight w:val="0"/>
      <w:marTop w:val="0"/>
      <w:marBottom w:val="0"/>
      <w:divBdr>
        <w:top w:val="none" w:sz="0" w:space="0" w:color="auto"/>
        <w:left w:val="none" w:sz="0" w:space="0" w:color="auto"/>
        <w:bottom w:val="none" w:sz="0" w:space="0" w:color="auto"/>
        <w:right w:val="none" w:sz="0" w:space="0" w:color="auto"/>
      </w:divBdr>
    </w:div>
    <w:div w:id="1606840514">
      <w:bodyDiv w:val="1"/>
      <w:marLeft w:val="0"/>
      <w:marRight w:val="0"/>
      <w:marTop w:val="0"/>
      <w:marBottom w:val="0"/>
      <w:divBdr>
        <w:top w:val="none" w:sz="0" w:space="0" w:color="auto"/>
        <w:left w:val="none" w:sz="0" w:space="0" w:color="auto"/>
        <w:bottom w:val="none" w:sz="0" w:space="0" w:color="auto"/>
        <w:right w:val="none" w:sz="0" w:space="0" w:color="auto"/>
      </w:divBdr>
    </w:div>
    <w:div w:id="1633360685">
      <w:bodyDiv w:val="1"/>
      <w:marLeft w:val="0"/>
      <w:marRight w:val="0"/>
      <w:marTop w:val="0"/>
      <w:marBottom w:val="0"/>
      <w:divBdr>
        <w:top w:val="none" w:sz="0" w:space="0" w:color="auto"/>
        <w:left w:val="none" w:sz="0" w:space="0" w:color="auto"/>
        <w:bottom w:val="none" w:sz="0" w:space="0" w:color="auto"/>
        <w:right w:val="none" w:sz="0" w:space="0" w:color="auto"/>
      </w:divBdr>
    </w:div>
    <w:div w:id="1772159643">
      <w:bodyDiv w:val="1"/>
      <w:marLeft w:val="0"/>
      <w:marRight w:val="0"/>
      <w:marTop w:val="0"/>
      <w:marBottom w:val="0"/>
      <w:divBdr>
        <w:top w:val="none" w:sz="0" w:space="0" w:color="auto"/>
        <w:left w:val="none" w:sz="0" w:space="0" w:color="auto"/>
        <w:bottom w:val="none" w:sz="0" w:space="0" w:color="auto"/>
        <w:right w:val="none" w:sz="0" w:space="0" w:color="auto"/>
      </w:divBdr>
    </w:div>
    <w:div w:id="1774009818">
      <w:bodyDiv w:val="1"/>
      <w:marLeft w:val="0"/>
      <w:marRight w:val="0"/>
      <w:marTop w:val="0"/>
      <w:marBottom w:val="0"/>
      <w:divBdr>
        <w:top w:val="none" w:sz="0" w:space="0" w:color="auto"/>
        <w:left w:val="none" w:sz="0" w:space="0" w:color="auto"/>
        <w:bottom w:val="none" w:sz="0" w:space="0" w:color="auto"/>
        <w:right w:val="none" w:sz="0" w:space="0" w:color="auto"/>
      </w:divBdr>
    </w:div>
    <w:div w:id="1905295327">
      <w:bodyDiv w:val="1"/>
      <w:marLeft w:val="0"/>
      <w:marRight w:val="0"/>
      <w:marTop w:val="0"/>
      <w:marBottom w:val="0"/>
      <w:divBdr>
        <w:top w:val="none" w:sz="0" w:space="0" w:color="auto"/>
        <w:left w:val="none" w:sz="0" w:space="0" w:color="auto"/>
        <w:bottom w:val="none" w:sz="0" w:space="0" w:color="auto"/>
        <w:right w:val="none" w:sz="0" w:space="0" w:color="auto"/>
      </w:divBdr>
    </w:div>
    <w:div w:id="1968390153">
      <w:bodyDiv w:val="1"/>
      <w:marLeft w:val="0"/>
      <w:marRight w:val="0"/>
      <w:marTop w:val="0"/>
      <w:marBottom w:val="0"/>
      <w:divBdr>
        <w:top w:val="none" w:sz="0" w:space="0" w:color="auto"/>
        <w:left w:val="none" w:sz="0" w:space="0" w:color="auto"/>
        <w:bottom w:val="none" w:sz="0" w:space="0" w:color="auto"/>
        <w:right w:val="none" w:sz="0" w:space="0" w:color="auto"/>
      </w:divBdr>
    </w:div>
    <w:div w:id="2066488416">
      <w:bodyDiv w:val="1"/>
      <w:marLeft w:val="0"/>
      <w:marRight w:val="0"/>
      <w:marTop w:val="0"/>
      <w:marBottom w:val="0"/>
      <w:divBdr>
        <w:top w:val="none" w:sz="0" w:space="0" w:color="auto"/>
        <w:left w:val="none" w:sz="0" w:space="0" w:color="auto"/>
        <w:bottom w:val="none" w:sz="0" w:space="0" w:color="auto"/>
        <w:right w:val="none" w:sz="0" w:space="0" w:color="auto"/>
      </w:divBdr>
    </w:div>
    <w:div w:id="2082017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ustomXml" Target="ink/ink1.xml"/><Relationship Id="rId26" Type="http://schemas.openxmlformats.org/officeDocument/2006/relationships/image" Target="media/image7.jpeg"/><Relationship Id="rId39" Type="http://schemas.openxmlformats.org/officeDocument/2006/relationships/customXml" Target="ink/ink13.xml"/><Relationship Id="rId42" Type="http://schemas.openxmlformats.org/officeDocument/2006/relationships/image" Target="media/image14.png"/><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customXml" Target="ink/ink6.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customXml" Target="ink/ink8.xml"/><Relationship Id="rId37" Type="http://schemas.openxmlformats.org/officeDocument/2006/relationships/customXml" Target="ink/ink11.xml"/><Relationship Id="rId40" Type="http://schemas.openxmlformats.org/officeDocument/2006/relationships/customXml" Target="ink/ink14.xml"/><Relationship Id="rId45" Type="http://schemas.openxmlformats.org/officeDocument/2006/relationships/image" Target="media/image11.jpe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0.png"/><Relationship Id="rId44" Type="http://schemas.openxmlformats.org/officeDocument/2006/relationships/image" Target="media/image10.jpeg"/><Relationship Id="rId52"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8.jpeg"/><Relationship Id="rId30" Type="http://schemas.openxmlformats.org/officeDocument/2006/relationships/customXml" Target="ink/ink7.xml"/><Relationship Id="rId35" Type="http://schemas.openxmlformats.org/officeDocument/2006/relationships/image" Target="media/image13.png"/><Relationship Id="rId43" Type="http://schemas.openxmlformats.org/officeDocument/2006/relationships/image" Target="media/image9.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customXml" Target="ink/ink4.xml"/><Relationship Id="rId33" Type="http://schemas.openxmlformats.org/officeDocument/2006/relationships/customXml" Target="ink/ink9.xml"/><Relationship Id="rId38" Type="http://schemas.openxmlformats.org/officeDocument/2006/relationships/customXml" Target="ink/ink12.xml"/><Relationship Id="rId46" Type="http://schemas.openxmlformats.org/officeDocument/2006/relationships/image" Target="media/image12.jpeg"/><Relationship Id="rId20" Type="http://schemas.openxmlformats.org/officeDocument/2006/relationships/customXml" Target="ink/ink2.xml"/><Relationship Id="rId41" Type="http://schemas.openxmlformats.org/officeDocument/2006/relationships/customXml" Target="ink/ink15.xm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customXml" Target="ink/ink3.xml"/><Relationship Id="rId28" Type="http://schemas.openxmlformats.org/officeDocument/2006/relationships/customXml" Target="ink/ink5.xml"/><Relationship Id="rId36" Type="http://schemas.openxmlformats.org/officeDocument/2006/relationships/customXml" Target="ink/ink10.xml"/><Relationship Id="rId49"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B2871-05C1-42DD-9EF1-C9F3F57BC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3004</Words>
  <Characters>181858</Characters>
  <Application>Microsoft Office Word</Application>
  <DocSecurity>0</DocSecurity>
  <Lines>3711</Lines>
  <Paragraphs>1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wcoolcool</dc:creator>
  <cp:keywords/>
  <dc:description/>
  <cp:lastModifiedBy>Owen</cp:lastModifiedBy>
  <cp:revision>3</cp:revision>
  <dcterms:created xsi:type="dcterms:W3CDTF">2022-04-29T12:18:00Z</dcterms:created>
  <dcterms:modified xsi:type="dcterms:W3CDTF">2022-04-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I6dsZJPG"/&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